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A8B3C" w14:textId="77777777" w:rsidR="00E93F87" w:rsidRDefault="00E93F87" w:rsidP="00F62CCE">
      <w:pPr>
        <w:spacing w:after="0"/>
        <w:rPr>
          <w:rFonts w:cs="Times New Roman"/>
          <w:b/>
          <w:bCs/>
          <w:i/>
          <w:iCs/>
          <w:szCs w:val="24"/>
        </w:rPr>
      </w:pPr>
      <w:r w:rsidRPr="00E93F87">
        <w:rPr>
          <w:rFonts w:cs="Times New Roman"/>
          <w:b/>
          <w:bCs/>
          <w:i/>
          <w:iCs/>
          <w:szCs w:val="24"/>
        </w:rPr>
        <w:t xml:space="preserve">Supplementary information – Methods </w:t>
      </w:r>
    </w:p>
    <w:p w14:paraId="06712ECB" w14:textId="20FB7B01" w:rsidR="00FB15A9" w:rsidRPr="009A50BE" w:rsidRDefault="00FB15A9" w:rsidP="00F62CCE">
      <w:pPr>
        <w:spacing w:after="0"/>
        <w:rPr>
          <w:rFonts w:cs="Times New Roman"/>
          <w:i/>
          <w:iCs/>
          <w:szCs w:val="24"/>
        </w:rPr>
      </w:pPr>
      <w:r w:rsidRPr="009A50BE">
        <w:rPr>
          <w:rFonts w:cs="Times New Roman"/>
          <w:i/>
          <w:iCs/>
          <w:szCs w:val="24"/>
        </w:rPr>
        <w:t>DNA Extraction</w:t>
      </w:r>
    </w:p>
    <w:p w14:paraId="3F1CC629" w14:textId="708B6B8B" w:rsidR="00FB15A9" w:rsidRPr="009A50BE" w:rsidRDefault="00FB15A9" w:rsidP="00F62CCE">
      <w:pPr>
        <w:spacing w:after="0"/>
        <w:ind w:firstLine="720"/>
        <w:rPr>
          <w:rFonts w:cs="Times New Roman"/>
          <w:szCs w:val="24"/>
        </w:rPr>
      </w:pPr>
      <w:r w:rsidRPr="009A50BE">
        <w:rPr>
          <w:rFonts w:cs="Times New Roman"/>
          <w:szCs w:val="24"/>
        </w:rPr>
        <w:t>Leaf tissue was dried in desiccant silica beads and stored at -20</w:t>
      </w:r>
      <w:r w:rsidR="00D50496">
        <w:rPr>
          <w:rFonts w:cs="Times New Roman"/>
          <w:szCs w:val="24"/>
        </w:rPr>
        <w:t xml:space="preserve"> °</w:t>
      </w:r>
      <w:r w:rsidRPr="009A50BE">
        <w:rPr>
          <w:rFonts w:cs="Times New Roman"/>
          <w:szCs w:val="24"/>
        </w:rPr>
        <w:t xml:space="preserve">C. Dried leaf material was ground with a Retsch® MM300 mixer mill (Haan, Germany). We used </w:t>
      </w:r>
      <w:r w:rsidR="001A3C7D">
        <w:rPr>
          <w:rFonts w:cs="Times New Roman"/>
          <w:szCs w:val="24"/>
        </w:rPr>
        <w:t>25–30 mg of semi-fine powder from each sample with the EZNA Plant DNA kit (Omega-BioTek) or the Fastpure Plant DNA Isolation Mini Kit (Nanjing Vazyme Biotech, China) protocols for dried material, with a final elution volume of</w:t>
      </w:r>
      <w:r w:rsidRPr="009A50BE">
        <w:rPr>
          <w:rFonts w:cs="Times New Roman"/>
          <w:szCs w:val="24"/>
        </w:rPr>
        <w:t xml:space="preserve"> 100 μL.</w:t>
      </w:r>
    </w:p>
    <w:p w14:paraId="4DEAF75F" w14:textId="77777777" w:rsidR="00FB15A9" w:rsidRPr="009A50BE" w:rsidRDefault="00FB15A9" w:rsidP="00F62CCE">
      <w:pPr>
        <w:spacing w:after="0"/>
        <w:rPr>
          <w:rFonts w:cs="Times New Roman"/>
          <w:szCs w:val="24"/>
        </w:rPr>
      </w:pPr>
      <w:r w:rsidRPr="009A50BE">
        <w:rPr>
          <w:rFonts w:cs="Times New Roman"/>
          <w:i/>
          <w:iCs/>
          <w:szCs w:val="24"/>
        </w:rPr>
        <w:t>Nextera XT libraries</w:t>
      </w:r>
    </w:p>
    <w:p w14:paraId="425ABE28" w14:textId="52B7AA7F" w:rsidR="00F01C8C" w:rsidRDefault="00FB15A9" w:rsidP="00F01C8C">
      <w:pPr>
        <w:spacing w:after="0"/>
        <w:ind w:firstLine="720"/>
        <w:rPr>
          <w:rFonts w:cs="Times New Roman"/>
          <w:szCs w:val="24"/>
        </w:rPr>
      </w:pPr>
      <w:r w:rsidRPr="009A50BE">
        <w:rPr>
          <w:rFonts w:cs="Times New Roman"/>
          <w:szCs w:val="24"/>
        </w:rPr>
        <w:t>DNA was quantified using a Qubit fluorometer (Thermo</w:t>
      </w:r>
      <w:r w:rsidR="00775EA5">
        <w:rPr>
          <w:rFonts w:cs="Times New Roman"/>
          <w:szCs w:val="24"/>
        </w:rPr>
        <w:t xml:space="preserve"> F</w:t>
      </w:r>
      <w:r w:rsidRPr="009A50BE">
        <w:rPr>
          <w:rFonts w:cs="Times New Roman"/>
          <w:szCs w:val="24"/>
        </w:rPr>
        <w:t xml:space="preserve">isher Scientific) and calculated as the mean of three independent readings for each sample. All samples were either standardised to 2 ng/μL by dilution with nuclease-free water or left undiluted if </w:t>
      </w:r>
      <w:r w:rsidR="001A3C7D">
        <w:rPr>
          <w:rFonts w:cs="Times New Roman"/>
          <w:szCs w:val="24"/>
        </w:rPr>
        <w:t>their concentrations were less than 2 ng/μL (0.4–1.9</w:t>
      </w:r>
      <w:r w:rsidRPr="009A50BE">
        <w:rPr>
          <w:rFonts w:cs="Times New Roman"/>
          <w:szCs w:val="24"/>
        </w:rPr>
        <w:t xml:space="preserve"> ng/μL). Each sample was tagmented with the Illumina Tagment DNA enzyme (TD) and buffer kit (small kit, #20034210). The reagent volumes for the library preparation were 5.5 μL of 5</w:t>
      </w:r>
      <w:r w:rsidRPr="009A50BE">
        <w:rPr>
          <w:rFonts w:cs="Times New Roman"/>
          <w:i/>
          <w:iCs/>
          <w:szCs w:val="24"/>
        </w:rPr>
        <w:t>×</w:t>
      </w:r>
      <w:r w:rsidRPr="009A50BE">
        <w:rPr>
          <w:rFonts w:cs="Times New Roman"/>
          <w:szCs w:val="24"/>
        </w:rPr>
        <w:t xml:space="preserve"> TD buffer, 0.5 μL of 1</w:t>
      </w:r>
      <w:r w:rsidRPr="009A50BE">
        <w:rPr>
          <w:rFonts w:cs="Times New Roman"/>
          <w:i/>
          <w:iCs/>
          <w:szCs w:val="24"/>
        </w:rPr>
        <w:t>×</w:t>
      </w:r>
      <w:r w:rsidRPr="009A50BE">
        <w:rPr>
          <w:rFonts w:cs="Times New Roman"/>
          <w:szCs w:val="24"/>
        </w:rPr>
        <w:t xml:space="preserve"> TD enzyme</w:t>
      </w:r>
      <w:r w:rsidR="00775EA5">
        <w:rPr>
          <w:rFonts w:cs="Times New Roman"/>
          <w:szCs w:val="24"/>
        </w:rPr>
        <w:t>,</w:t>
      </w:r>
      <w:r w:rsidRPr="009A50BE">
        <w:rPr>
          <w:rFonts w:cs="Times New Roman"/>
          <w:szCs w:val="24"/>
        </w:rPr>
        <w:t xml:space="preserve"> and 4 μL of DNA (standardised or undiluted), </w:t>
      </w:r>
      <w:r w:rsidR="001A3C7D">
        <w:rPr>
          <w:rFonts w:cs="Times New Roman"/>
          <w:szCs w:val="24"/>
        </w:rPr>
        <w:t>with</w:t>
      </w:r>
      <w:r w:rsidRPr="009A50BE">
        <w:rPr>
          <w:rFonts w:cs="Times New Roman"/>
          <w:szCs w:val="24"/>
        </w:rPr>
        <w:t xml:space="preserve"> all reagents </w:t>
      </w:r>
      <w:r w:rsidR="001A3C7D">
        <w:rPr>
          <w:rFonts w:cs="Times New Roman"/>
          <w:szCs w:val="24"/>
        </w:rPr>
        <w:t xml:space="preserve">kept </w:t>
      </w:r>
      <w:r w:rsidRPr="009A50BE">
        <w:rPr>
          <w:rFonts w:cs="Times New Roman"/>
          <w:szCs w:val="24"/>
        </w:rPr>
        <w:t>on ice during preparation. Samples were incubated at 55</w:t>
      </w:r>
      <w:r w:rsidR="00D50496">
        <w:rPr>
          <w:rFonts w:cs="Times New Roman"/>
          <w:szCs w:val="24"/>
        </w:rPr>
        <w:t xml:space="preserve"> °</w:t>
      </w:r>
      <w:r w:rsidRPr="009A50BE">
        <w:rPr>
          <w:rFonts w:cs="Times New Roman"/>
          <w:szCs w:val="24"/>
        </w:rPr>
        <w:t xml:space="preserve">C for 10 minutes and </w:t>
      </w:r>
      <w:r w:rsidR="001A3C7D">
        <w:rPr>
          <w:rFonts w:cs="Times New Roman"/>
          <w:szCs w:val="24"/>
        </w:rPr>
        <w:t xml:space="preserve">then </w:t>
      </w:r>
      <w:r w:rsidR="00E543A6">
        <w:rPr>
          <w:rFonts w:cs="Times New Roman"/>
          <w:szCs w:val="24"/>
        </w:rPr>
        <w:t>allowed</w:t>
      </w:r>
      <w:r w:rsidR="001A3C7D">
        <w:rPr>
          <w:rFonts w:cs="Times New Roman"/>
          <w:szCs w:val="24"/>
        </w:rPr>
        <w:t xml:space="preserve"> </w:t>
      </w:r>
      <w:r w:rsidR="00E543A6">
        <w:rPr>
          <w:rFonts w:cs="Times New Roman"/>
          <w:szCs w:val="24"/>
        </w:rPr>
        <w:t>to cool to</w:t>
      </w:r>
      <w:r w:rsidR="001A3C7D">
        <w:rPr>
          <w:rFonts w:cs="Times New Roman"/>
          <w:szCs w:val="24"/>
        </w:rPr>
        <w:t xml:space="preserve"> room temperature for 5 minutes. Subsequently, 5 μL of each sample was run on an agarose gel to confirm the efficacy of the tagmentation reaction, as evidenced</w:t>
      </w:r>
      <w:r w:rsidRPr="009A50BE">
        <w:rPr>
          <w:rFonts w:cs="Times New Roman"/>
          <w:szCs w:val="24"/>
        </w:rPr>
        <w:t xml:space="preserve"> by </w:t>
      </w:r>
      <w:r w:rsidR="00E543A6">
        <w:rPr>
          <w:rFonts w:cs="Times New Roman"/>
          <w:szCs w:val="24"/>
        </w:rPr>
        <w:t xml:space="preserve">the presence of </w:t>
      </w:r>
      <w:r w:rsidRPr="009A50BE">
        <w:rPr>
          <w:rFonts w:cs="Times New Roman"/>
          <w:szCs w:val="24"/>
        </w:rPr>
        <w:t xml:space="preserve">visible smears. The tagmented DNA was then amplified using unique dual indexing based on combinations from a total of 24 N7 (47 bases) and 8 S5 (51 bases) adapters (Alpha DNA, Canada). The PCR </w:t>
      </w:r>
      <w:r w:rsidRPr="009A50BE">
        <w:rPr>
          <w:rFonts w:cs="Times New Roman"/>
          <w:szCs w:val="24"/>
        </w:rPr>
        <w:fldChar w:fldCharType="begin"/>
      </w:r>
      <w:r w:rsidRPr="009A50BE">
        <w:rPr>
          <w:rFonts w:cs="Times New Roman"/>
          <w:szCs w:val="24"/>
        </w:rPr>
        <w:instrText>ADDIN ZOTERO_ITEM CSL_CITATION {"citationID":"a24d9j3c17c","properties":{"formattedCitation":"\\uldash{(Rowan et al., 2019)}","plainCitation":"(Rowan et al., 2019)","dontUpdate":true,"noteIndex":0},"citationItems":[{"id":157,"uris":["http://zotero.org/users/local/FyBuchq5/items/IJFCAK4R"],"itemData":{"id":157,"type":"article-journal","abstract":"Rowan et al. generated a dataset of over 17,000 meiotic crossovers (COs) from over 2000 F2 individuals from a single Arabidopsis thaliana cross. The unprecedented density of COs and the high-quality reference genomes of the two...Many environmental, genetic, and epigenetic factors are known to affect the frequency and positioning of meiotic crossovers (COs). Suppression of COs by large, cytologically visible inversions and translocations has long been recognized, but relatively little is known about how smaller structural variants (SVs) affect COs. To examine fine-scale determinants of the CO landscape, including SVs, we used a rapid, cost-effective method for high-throughput sequencing to generate a precise map of &amp;gt;17,000 COs between the Col-0 and Ler-0 accessions of Arabidopsis thaliana. COs were generally suppressed in regions with SVs, but this effect did not depend on the size of the variant region, and was only marginally affected by the variant type. CO suppression did not extend far beyond the SV borders and CO rates were slightly elevated in the flanking regions. Disease resistance gene clusters, which often exist as SVs, exhibited high CO rates at some loci, but there was a tendency toward depressed CO rates at loci where large structural differences exist between the two parents. Our high-density map also revealed in fine detail how CO positioning relates to genetic (DNA motifs) and epigenetic (chromatin structure) features of the genome. We conclude that suppression of COs occurs over a narrow region spanning large- and small-scale SVs, representing an influence on the CO landscape in addition to sequence and epigenetic variation along chromosomes.","container-title":"Genetics","DOI":"10.1534/genetics.119.302406","ISSN":"1943-2631","issue":"3","journalAbbreviation":"Genetics","page":"771-787","source":"Silverchair","title":"An Ultra High-Density Arabidopsis thaliana Crossover Map That Refines the Influences of Structural Variation and Epigenetic Features","volume":"213","author":[{"family":"Rowan","given":"Beth A"},{"family":"Heavens","given":"Darren"},{"family":"Feuerborn","given":"Tatiana R"},{"family":"Tock","given":"Andrew J"},{"family":"Henderson","given":"Ian R"},{"family":"Weigel","given":"Detlef"}],"issued":{"date-parts":[["2019",11,1]]}}}],"schema":"https://github.com/citation-style-language/schema/raw/master/csl-citation.json"}</w:instrText>
      </w:r>
      <w:r w:rsidRPr="009A50BE">
        <w:rPr>
          <w:rFonts w:cs="Times New Roman"/>
          <w:szCs w:val="24"/>
        </w:rPr>
        <w:fldChar w:fldCharType="end"/>
      </w:r>
      <w:r w:rsidRPr="009A50BE">
        <w:rPr>
          <w:rFonts w:cs="Times New Roman"/>
          <w:szCs w:val="24"/>
        </w:rPr>
        <w:t>cocktail included 0.2 µM of each index, 0.5</w:t>
      </w:r>
      <w:r w:rsidR="00775EA5">
        <w:rPr>
          <w:rFonts w:cs="Times New Roman"/>
          <w:szCs w:val="24"/>
        </w:rPr>
        <w:t xml:space="preserve"> </w:t>
      </w:r>
      <w:r w:rsidRPr="009A50BE">
        <w:rPr>
          <w:rFonts w:cs="Times New Roman"/>
          <w:szCs w:val="24"/>
        </w:rPr>
        <w:t>U of KAPA HiFi HotStart DNA polymerase (Roche), 12.5 μL of 5</w:t>
      </w:r>
      <w:r w:rsidRPr="009A50BE">
        <w:rPr>
          <w:rFonts w:cs="Times New Roman"/>
          <w:i/>
          <w:iCs/>
          <w:szCs w:val="24"/>
        </w:rPr>
        <w:t>×</w:t>
      </w:r>
      <w:r w:rsidRPr="009A50BE">
        <w:rPr>
          <w:rFonts w:cs="Times New Roman"/>
          <w:szCs w:val="24"/>
        </w:rPr>
        <w:t xml:space="preserve"> KAPA reagent, 5 μL of tagmented DNA, and 6.5 μL of nuclease-free water to a final volume of 25 μL. The PCR cycle co</w:t>
      </w:r>
      <w:r w:rsidR="001A3C7D">
        <w:rPr>
          <w:rFonts w:cs="Times New Roman"/>
          <w:szCs w:val="24"/>
        </w:rPr>
        <w:t>nsisted of</w:t>
      </w:r>
      <w:r w:rsidRPr="009A50BE">
        <w:rPr>
          <w:rFonts w:cs="Times New Roman"/>
          <w:szCs w:val="24"/>
        </w:rPr>
        <w:t xml:space="preserve"> 72</w:t>
      </w:r>
      <w:r w:rsidR="00D50496">
        <w:rPr>
          <w:rFonts w:cs="Times New Roman"/>
          <w:szCs w:val="24"/>
        </w:rPr>
        <w:t xml:space="preserve"> °</w:t>
      </w:r>
      <w:r w:rsidRPr="009A50BE">
        <w:rPr>
          <w:rFonts w:cs="Times New Roman"/>
          <w:szCs w:val="24"/>
        </w:rPr>
        <w:t>C (3 minutes)</w:t>
      </w:r>
      <w:r w:rsidR="001A3C7D">
        <w:rPr>
          <w:rFonts w:cs="Times New Roman"/>
          <w:szCs w:val="24"/>
        </w:rPr>
        <w:t>,</w:t>
      </w:r>
      <w:r w:rsidRPr="009A50BE">
        <w:rPr>
          <w:rFonts w:cs="Times New Roman"/>
          <w:szCs w:val="24"/>
        </w:rPr>
        <w:t xml:space="preserve"> 95</w:t>
      </w:r>
      <w:r w:rsidR="00D50496">
        <w:rPr>
          <w:rFonts w:cs="Times New Roman"/>
          <w:szCs w:val="24"/>
        </w:rPr>
        <w:t xml:space="preserve"> °</w:t>
      </w:r>
      <w:r w:rsidRPr="009A50BE">
        <w:rPr>
          <w:rFonts w:cs="Times New Roman"/>
          <w:szCs w:val="24"/>
        </w:rPr>
        <w:t>C (30 seconds)</w:t>
      </w:r>
      <w:r w:rsidR="001A3C7D">
        <w:rPr>
          <w:rFonts w:cs="Times New Roman"/>
          <w:szCs w:val="24"/>
        </w:rPr>
        <w:t>,</w:t>
      </w:r>
      <w:r w:rsidRPr="009A50BE">
        <w:rPr>
          <w:rFonts w:cs="Times New Roman"/>
          <w:szCs w:val="24"/>
        </w:rPr>
        <w:t xml:space="preserve"> and 14 cycles of 95</w:t>
      </w:r>
      <w:r w:rsidR="00D50496">
        <w:rPr>
          <w:rFonts w:cs="Times New Roman"/>
          <w:szCs w:val="24"/>
        </w:rPr>
        <w:t xml:space="preserve"> °</w:t>
      </w:r>
      <w:r w:rsidRPr="009A50BE">
        <w:rPr>
          <w:rFonts w:cs="Times New Roman"/>
          <w:szCs w:val="24"/>
        </w:rPr>
        <w:t>C (10 seconds), 55</w:t>
      </w:r>
      <w:r w:rsidR="00D50496">
        <w:rPr>
          <w:rFonts w:cs="Times New Roman"/>
          <w:szCs w:val="24"/>
        </w:rPr>
        <w:t xml:space="preserve"> °</w:t>
      </w:r>
      <w:r w:rsidRPr="009A50BE">
        <w:rPr>
          <w:rFonts w:cs="Times New Roman"/>
          <w:szCs w:val="24"/>
        </w:rPr>
        <w:t>C (30 seconds), and 72</w:t>
      </w:r>
      <w:r w:rsidR="00D50496">
        <w:rPr>
          <w:rFonts w:cs="Times New Roman"/>
          <w:szCs w:val="24"/>
        </w:rPr>
        <w:t xml:space="preserve"> °</w:t>
      </w:r>
      <w:r w:rsidRPr="009A50BE">
        <w:rPr>
          <w:rFonts w:cs="Times New Roman"/>
          <w:szCs w:val="24"/>
        </w:rPr>
        <w:t xml:space="preserve">C (30 seconds). </w:t>
      </w:r>
      <w:r w:rsidR="008E2E66">
        <w:rPr>
          <w:rFonts w:cs="Times New Roman"/>
          <w:szCs w:val="24"/>
        </w:rPr>
        <w:t>A</w:t>
      </w:r>
      <w:r w:rsidRPr="009A50BE">
        <w:rPr>
          <w:rFonts w:cs="Times New Roman"/>
          <w:szCs w:val="24"/>
        </w:rPr>
        <w:t>gain, visible smears confirmed amplification success after running 5 μL of the PCR product on an agarose gel; then, 10 μL of each sample w</w:t>
      </w:r>
      <w:r w:rsidR="00775EA5">
        <w:rPr>
          <w:rFonts w:cs="Times New Roman"/>
          <w:szCs w:val="24"/>
        </w:rPr>
        <w:t>as</w:t>
      </w:r>
      <w:r w:rsidRPr="009A50BE">
        <w:rPr>
          <w:rFonts w:cs="Times New Roman"/>
          <w:szCs w:val="24"/>
        </w:rPr>
        <w:t xml:space="preserve"> pooled, and the remaining PCR products were stored at -20</w:t>
      </w:r>
      <w:r w:rsidR="00D50496">
        <w:rPr>
          <w:rFonts w:cs="Times New Roman"/>
          <w:szCs w:val="24"/>
        </w:rPr>
        <w:t xml:space="preserve"> °</w:t>
      </w:r>
      <w:r w:rsidRPr="009A50BE">
        <w:rPr>
          <w:rFonts w:cs="Times New Roman"/>
          <w:szCs w:val="24"/>
        </w:rPr>
        <w:t xml:space="preserve">C. The pooled library was purified </w:t>
      </w:r>
      <w:r w:rsidR="001A3C7D">
        <w:rPr>
          <w:rFonts w:cs="Times New Roman"/>
          <w:szCs w:val="24"/>
        </w:rPr>
        <w:t>using</w:t>
      </w:r>
      <w:r w:rsidRPr="009A50BE">
        <w:rPr>
          <w:rFonts w:cs="Times New Roman"/>
          <w:szCs w:val="24"/>
        </w:rPr>
        <w:t xml:space="preserve"> a QIAquick PCR purification kit (QIAGEN) </w:t>
      </w:r>
      <w:r w:rsidR="001A3C7D">
        <w:rPr>
          <w:rFonts w:cs="Times New Roman"/>
          <w:szCs w:val="24"/>
        </w:rPr>
        <w:t>according to</w:t>
      </w:r>
      <w:r w:rsidRPr="009A50BE">
        <w:rPr>
          <w:rFonts w:cs="Times New Roman"/>
          <w:szCs w:val="24"/>
        </w:rPr>
        <w:t xml:space="preserve"> the manufacturer's protocol, with a final elution in 50 μL of elution buffer. The library was quantified using a D1000 Tapestation assay (Agilent Technologies</w:t>
      </w:r>
      <w:r w:rsidR="00F122B3">
        <w:rPr>
          <w:rFonts w:cs="Times New Roman"/>
          <w:szCs w:val="24"/>
        </w:rPr>
        <w:t>,</w:t>
      </w:r>
      <w:r w:rsidR="00214B80">
        <w:rPr>
          <w:rFonts w:cs="Times New Roman"/>
          <w:szCs w:val="24"/>
        </w:rPr>
        <w:t xml:space="preserve"> </w:t>
      </w:r>
      <w:r w:rsidR="00F122B3">
        <w:rPr>
          <w:rFonts w:cs="Times New Roman"/>
          <w:szCs w:val="24"/>
        </w:rPr>
        <w:t>USA</w:t>
      </w:r>
      <w:r w:rsidRPr="009A50BE">
        <w:rPr>
          <w:rFonts w:cs="Times New Roman"/>
          <w:szCs w:val="24"/>
        </w:rPr>
        <w:t>) and a Qubit fluorometer (Thermo Fisher Scientific).</w:t>
      </w:r>
    </w:p>
    <w:p w14:paraId="1851BFA0" w14:textId="77777777" w:rsidR="00F01C8C" w:rsidRDefault="00F01C8C">
      <w:pPr>
        <w:suppressAutoHyphens w:val="0"/>
        <w:spacing w:after="0" w:line="240" w:lineRule="auto"/>
        <w:rPr>
          <w:rFonts w:cs="Times New Roman"/>
          <w:szCs w:val="24"/>
        </w:rPr>
      </w:pPr>
      <w:r>
        <w:rPr>
          <w:rFonts w:cs="Times New Roman"/>
          <w:szCs w:val="24"/>
        </w:rPr>
        <w:br w:type="page"/>
      </w:r>
    </w:p>
    <w:p w14:paraId="7F24237A" w14:textId="00EAE6B0" w:rsidR="00F06DD4" w:rsidRPr="00F01C8C" w:rsidRDefault="00F62CCE" w:rsidP="00F01C8C">
      <w:pPr>
        <w:spacing w:after="0"/>
        <w:rPr>
          <w:rFonts w:cs="Times New Roman"/>
          <w:szCs w:val="24"/>
        </w:rPr>
      </w:pPr>
      <w:r w:rsidRPr="00F62CCE">
        <w:rPr>
          <w:rFonts w:cs="Times New Roman"/>
          <w:b/>
          <w:bCs/>
          <w:szCs w:val="24"/>
        </w:rPr>
        <w:lastRenderedPageBreak/>
        <w:t>Supplementary Table S1</w:t>
      </w:r>
      <w:r w:rsidRPr="00F62CCE">
        <w:rPr>
          <w:rFonts w:cs="Times New Roman"/>
          <w:b/>
          <w:szCs w:val="24"/>
        </w:rPr>
        <w:t xml:space="preserve">. </w:t>
      </w:r>
      <w:r w:rsidRPr="00F62CCE">
        <w:rPr>
          <w:rFonts w:cs="Times New Roman"/>
          <w:bCs/>
          <w:szCs w:val="24"/>
        </w:rPr>
        <w:t xml:space="preserve">Sampling identifiers, geographic coordinates, </w:t>
      </w:r>
      <w:r w:rsidR="00775EA5">
        <w:rPr>
          <w:rFonts w:cs="Times New Roman"/>
          <w:bCs/>
          <w:szCs w:val="24"/>
        </w:rPr>
        <w:t xml:space="preserve">and </w:t>
      </w:r>
      <w:r w:rsidRPr="00F62CCE">
        <w:rPr>
          <w:rFonts w:cs="Times New Roman"/>
          <w:bCs/>
          <w:szCs w:val="24"/>
        </w:rPr>
        <w:t>species membership</w:t>
      </w:r>
      <w:r w:rsidR="00775EA5">
        <w:rPr>
          <w:rFonts w:cs="Times New Roman"/>
          <w:bCs/>
          <w:szCs w:val="24"/>
        </w:rPr>
        <w:t xml:space="preserve">s </w:t>
      </w:r>
      <w:r w:rsidRPr="00F62CCE">
        <w:rPr>
          <w:rFonts w:cs="Times New Roman"/>
          <w:bCs/>
          <w:szCs w:val="24"/>
        </w:rPr>
        <w:t xml:space="preserve">of the </w:t>
      </w:r>
      <w:r w:rsidR="001A3C7D">
        <w:rPr>
          <w:rFonts w:cs="Times New Roman"/>
          <w:bCs/>
          <w:szCs w:val="24"/>
        </w:rPr>
        <w:t>samples</w:t>
      </w:r>
      <w:r w:rsidRPr="00F62CCE">
        <w:rPr>
          <w:rFonts w:cs="Times New Roman"/>
          <w:bCs/>
          <w:szCs w:val="24"/>
        </w:rPr>
        <w:t xml:space="preserve"> collected </w:t>
      </w:r>
      <w:r w:rsidR="001A3C7D">
        <w:rPr>
          <w:rFonts w:cs="Times New Roman"/>
          <w:bCs/>
          <w:szCs w:val="24"/>
        </w:rPr>
        <w:t>in</w:t>
      </w:r>
      <w:r w:rsidRPr="00F62CCE">
        <w:rPr>
          <w:rFonts w:cs="Times New Roman"/>
          <w:bCs/>
          <w:szCs w:val="24"/>
        </w:rPr>
        <w:t xml:space="preserve"> this study.</w:t>
      </w:r>
    </w:p>
    <w:tbl>
      <w:tblPr>
        <w:tblStyle w:val="GridTable2"/>
        <w:tblW w:w="5000" w:type="pct"/>
        <w:tblBorders>
          <w:top w:val="none" w:sz="0" w:space="0" w:color="auto"/>
          <w:bottom w:val="none" w:sz="0" w:space="0" w:color="auto"/>
          <w:insideH w:val="none" w:sz="0" w:space="0" w:color="auto"/>
          <w:insideV w:val="none" w:sz="0" w:space="0" w:color="auto"/>
        </w:tblBorders>
        <w:tblLook w:val="0420" w:firstRow="1" w:lastRow="0" w:firstColumn="0" w:lastColumn="0" w:noHBand="0" w:noVBand="1"/>
      </w:tblPr>
      <w:tblGrid>
        <w:gridCol w:w="1842"/>
        <w:gridCol w:w="1842"/>
        <w:gridCol w:w="1843"/>
        <w:gridCol w:w="1843"/>
      </w:tblGrid>
      <w:tr w:rsidR="00F62CCE" w:rsidRPr="00F62CCE" w14:paraId="3736863B" w14:textId="77777777" w:rsidTr="00F62CCE">
        <w:trPr>
          <w:cnfStyle w:val="100000000000" w:firstRow="1" w:lastRow="0" w:firstColumn="0" w:lastColumn="0" w:oddVBand="0" w:evenVBand="0" w:oddHBand="0" w:evenHBand="0" w:firstRowFirstColumn="0" w:firstRowLastColumn="0" w:lastRowFirstColumn="0" w:lastRowLastColumn="0"/>
        </w:trPr>
        <w:tc>
          <w:tcPr>
            <w:tcW w:w="1250" w:type="pct"/>
            <w:tcBorders>
              <w:top w:val="none" w:sz="0" w:space="0" w:color="auto"/>
              <w:bottom w:val="none" w:sz="0" w:space="0" w:color="auto"/>
              <w:right w:val="none" w:sz="0" w:space="0" w:color="auto"/>
            </w:tcBorders>
          </w:tcPr>
          <w:p w14:paraId="0CBB66FB" w14:textId="77777777" w:rsidR="00F62CCE" w:rsidRPr="00F62CCE" w:rsidRDefault="00F62CCE" w:rsidP="00F62CCE">
            <w:pPr>
              <w:spacing w:after="0"/>
              <w:rPr>
                <w:rFonts w:cs="Times New Roman"/>
                <w:bCs w:val="0"/>
                <w:szCs w:val="24"/>
              </w:rPr>
            </w:pPr>
            <w:r w:rsidRPr="00F62CCE">
              <w:rPr>
                <w:rFonts w:cs="Times New Roman"/>
                <w:szCs w:val="24"/>
              </w:rPr>
              <w:t>Sampling ID</w:t>
            </w:r>
          </w:p>
        </w:tc>
        <w:tc>
          <w:tcPr>
            <w:tcW w:w="1250" w:type="pct"/>
            <w:tcBorders>
              <w:top w:val="none" w:sz="0" w:space="0" w:color="auto"/>
              <w:left w:val="none" w:sz="0" w:space="0" w:color="auto"/>
              <w:bottom w:val="none" w:sz="0" w:space="0" w:color="auto"/>
              <w:right w:val="none" w:sz="0" w:space="0" w:color="auto"/>
            </w:tcBorders>
          </w:tcPr>
          <w:p w14:paraId="0C6A621C" w14:textId="77777777" w:rsidR="00F62CCE" w:rsidRPr="00F62CCE" w:rsidRDefault="00F62CCE" w:rsidP="00F62CCE">
            <w:pPr>
              <w:spacing w:after="0"/>
              <w:rPr>
                <w:rFonts w:cs="Times New Roman"/>
                <w:bCs w:val="0"/>
                <w:szCs w:val="24"/>
              </w:rPr>
            </w:pPr>
            <w:r w:rsidRPr="00F62CCE">
              <w:rPr>
                <w:rFonts w:cs="Times New Roman"/>
                <w:szCs w:val="24"/>
              </w:rPr>
              <w:t>Latitude (approximate)</w:t>
            </w:r>
          </w:p>
        </w:tc>
        <w:tc>
          <w:tcPr>
            <w:tcW w:w="1250" w:type="pct"/>
            <w:tcBorders>
              <w:top w:val="none" w:sz="0" w:space="0" w:color="auto"/>
              <w:left w:val="none" w:sz="0" w:space="0" w:color="auto"/>
              <w:bottom w:val="none" w:sz="0" w:space="0" w:color="auto"/>
              <w:right w:val="none" w:sz="0" w:space="0" w:color="auto"/>
            </w:tcBorders>
          </w:tcPr>
          <w:p w14:paraId="6842851E" w14:textId="77777777" w:rsidR="00F62CCE" w:rsidRPr="00F62CCE" w:rsidRDefault="00F62CCE" w:rsidP="00F62CCE">
            <w:pPr>
              <w:spacing w:after="0"/>
              <w:rPr>
                <w:rFonts w:cs="Times New Roman"/>
                <w:bCs w:val="0"/>
                <w:szCs w:val="24"/>
              </w:rPr>
            </w:pPr>
            <w:r w:rsidRPr="00F62CCE">
              <w:rPr>
                <w:rFonts w:cs="Times New Roman"/>
                <w:szCs w:val="24"/>
              </w:rPr>
              <w:t>Longitude (approximate)</w:t>
            </w:r>
          </w:p>
        </w:tc>
        <w:tc>
          <w:tcPr>
            <w:tcW w:w="1250" w:type="pct"/>
            <w:tcBorders>
              <w:top w:val="none" w:sz="0" w:space="0" w:color="auto"/>
              <w:left w:val="none" w:sz="0" w:space="0" w:color="auto"/>
              <w:bottom w:val="none" w:sz="0" w:space="0" w:color="auto"/>
            </w:tcBorders>
          </w:tcPr>
          <w:p w14:paraId="5AF9AB89" w14:textId="77777777" w:rsidR="00F62CCE" w:rsidRPr="00F62CCE" w:rsidRDefault="00F62CCE" w:rsidP="00F62CCE">
            <w:pPr>
              <w:spacing w:after="0"/>
              <w:rPr>
                <w:rFonts w:cs="Times New Roman"/>
                <w:bCs w:val="0"/>
                <w:szCs w:val="24"/>
              </w:rPr>
            </w:pPr>
            <w:r w:rsidRPr="00F62CCE">
              <w:rPr>
                <w:rFonts w:cs="Times New Roman"/>
                <w:szCs w:val="24"/>
              </w:rPr>
              <w:t>Species</w:t>
            </w:r>
          </w:p>
        </w:tc>
      </w:tr>
      <w:tr w:rsidR="00F62CCE" w:rsidRPr="00F62CCE" w14:paraId="3D412F6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1C848A5" w14:textId="77777777" w:rsidR="00F62CCE" w:rsidRPr="00F62CCE" w:rsidRDefault="00F62CCE" w:rsidP="00F62CCE">
            <w:pPr>
              <w:spacing w:after="0"/>
              <w:rPr>
                <w:rFonts w:cs="Times New Roman"/>
                <w:bCs/>
                <w:szCs w:val="24"/>
                <w:lang w:val="es-MX"/>
              </w:rPr>
            </w:pPr>
            <w:r w:rsidRPr="00F62CCE">
              <w:rPr>
                <w:rFonts w:cs="Times New Roman"/>
                <w:bCs/>
                <w:szCs w:val="24"/>
                <w:lang w:val="es-MX"/>
              </w:rPr>
              <w:t>BHP1</w:t>
            </w:r>
          </w:p>
        </w:tc>
        <w:tc>
          <w:tcPr>
            <w:tcW w:w="1250" w:type="pct"/>
          </w:tcPr>
          <w:p w14:paraId="3B97B929" w14:textId="77777777" w:rsidR="00F62CCE" w:rsidRPr="00F62CCE" w:rsidRDefault="00F62CCE" w:rsidP="00F62CCE">
            <w:pPr>
              <w:spacing w:after="0"/>
              <w:rPr>
                <w:rFonts w:cs="Times New Roman"/>
                <w:bCs/>
                <w:szCs w:val="24"/>
                <w:lang w:val="es-MX"/>
              </w:rPr>
            </w:pPr>
            <w:r w:rsidRPr="00F62CCE">
              <w:rPr>
                <w:rFonts w:cs="Times New Roman"/>
                <w:bCs/>
                <w:szCs w:val="24"/>
                <w:lang w:val="es-MX"/>
              </w:rPr>
              <w:t>50.79</w:t>
            </w:r>
          </w:p>
        </w:tc>
        <w:tc>
          <w:tcPr>
            <w:tcW w:w="1250" w:type="pct"/>
          </w:tcPr>
          <w:p w14:paraId="46A71DDB" w14:textId="77777777" w:rsidR="00F62CCE" w:rsidRPr="00F62CCE" w:rsidRDefault="00F62CCE" w:rsidP="00F62CCE">
            <w:pPr>
              <w:spacing w:after="0"/>
              <w:rPr>
                <w:rFonts w:cs="Times New Roman"/>
                <w:bCs/>
                <w:szCs w:val="24"/>
                <w:lang w:val="es-MX"/>
              </w:rPr>
            </w:pPr>
            <w:r w:rsidRPr="00F62CCE">
              <w:rPr>
                <w:rFonts w:cs="Times New Roman"/>
                <w:bCs/>
                <w:szCs w:val="24"/>
                <w:lang w:val="es-MX"/>
              </w:rPr>
              <w:t>-119.21</w:t>
            </w:r>
          </w:p>
        </w:tc>
        <w:tc>
          <w:tcPr>
            <w:tcW w:w="1250" w:type="pct"/>
          </w:tcPr>
          <w:p w14:paraId="14312AB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ABD3249" w14:textId="77777777" w:rsidTr="00F62CCE">
        <w:tc>
          <w:tcPr>
            <w:tcW w:w="1250" w:type="pct"/>
          </w:tcPr>
          <w:p w14:paraId="08C4A311" w14:textId="77777777" w:rsidR="00F62CCE" w:rsidRPr="00F62CCE" w:rsidRDefault="00F62CCE" w:rsidP="00F62CCE">
            <w:pPr>
              <w:spacing w:after="0"/>
              <w:rPr>
                <w:rFonts w:cs="Times New Roman"/>
                <w:bCs/>
                <w:szCs w:val="24"/>
                <w:lang w:val="es-MX"/>
              </w:rPr>
            </w:pPr>
            <w:r w:rsidRPr="00F62CCE">
              <w:rPr>
                <w:rFonts w:cs="Times New Roman"/>
                <w:bCs/>
                <w:szCs w:val="24"/>
                <w:lang w:val="es-MX"/>
              </w:rPr>
              <w:t>BJL2</w:t>
            </w:r>
          </w:p>
        </w:tc>
        <w:tc>
          <w:tcPr>
            <w:tcW w:w="1250" w:type="pct"/>
          </w:tcPr>
          <w:p w14:paraId="7AB0876F" w14:textId="77777777" w:rsidR="00F62CCE" w:rsidRPr="00F62CCE" w:rsidRDefault="00F62CCE" w:rsidP="00F62CCE">
            <w:pPr>
              <w:spacing w:after="0"/>
              <w:rPr>
                <w:rFonts w:cs="Times New Roman"/>
                <w:bCs/>
                <w:szCs w:val="24"/>
                <w:lang w:val="es-MX"/>
              </w:rPr>
            </w:pPr>
            <w:r w:rsidRPr="00F62CCE">
              <w:rPr>
                <w:rFonts w:cs="Times New Roman"/>
                <w:bCs/>
                <w:szCs w:val="24"/>
                <w:lang w:val="es-MX"/>
              </w:rPr>
              <w:t>50.57</w:t>
            </w:r>
          </w:p>
        </w:tc>
        <w:tc>
          <w:tcPr>
            <w:tcW w:w="1250" w:type="pct"/>
          </w:tcPr>
          <w:p w14:paraId="6148995E" w14:textId="77777777" w:rsidR="00F62CCE" w:rsidRPr="00F62CCE" w:rsidRDefault="00F62CCE" w:rsidP="00F62CCE">
            <w:pPr>
              <w:spacing w:after="0"/>
              <w:rPr>
                <w:rFonts w:cs="Times New Roman"/>
                <w:bCs/>
                <w:szCs w:val="24"/>
                <w:lang w:val="es-MX"/>
              </w:rPr>
            </w:pPr>
            <w:r w:rsidRPr="00F62CCE">
              <w:rPr>
                <w:rFonts w:cs="Times New Roman"/>
                <w:bCs/>
                <w:szCs w:val="24"/>
                <w:lang w:val="es-MX"/>
              </w:rPr>
              <w:t>-119.61</w:t>
            </w:r>
          </w:p>
        </w:tc>
        <w:tc>
          <w:tcPr>
            <w:tcW w:w="1250" w:type="pct"/>
          </w:tcPr>
          <w:p w14:paraId="3930A88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457D3E1C"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73ED0B1" w14:textId="77777777" w:rsidR="00F62CCE" w:rsidRPr="00F62CCE" w:rsidRDefault="00F62CCE" w:rsidP="00F62CCE">
            <w:pPr>
              <w:spacing w:after="0"/>
              <w:rPr>
                <w:rFonts w:cs="Times New Roman"/>
                <w:bCs/>
                <w:szCs w:val="24"/>
                <w:lang w:val="es-MX"/>
              </w:rPr>
            </w:pPr>
            <w:r w:rsidRPr="00F62CCE">
              <w:rPr>
                <w:rFonts w:cs="Times New Roman"/>
                <w:bCs/>
                <w:szCs w:val="24"/>
                <w:lang w:val="es-MX"/>
              </w:rPr>
              <w:t>BJL3_1</w:t>
            </w:r>
          </w:p>
        </w:tc>
        <w:tc>
          <w:tcPr>
            <w:tcW w:w="1250" w:type="pct"/>
          </w:tcPr>
          <w:p w14:paraId="6FD8FCA6" w14:textId="77777777" w:rsidR="00F62CCE" w:rsidRPr="00F62CCE" w:rsidRDefault="00F62CCE" w:rsidP="00F62CCE">
            <w:pPr>
              <w:spacing w:after="0"/>
              <w:rPr>
                <w:rFonts w:cs="Times New Roman"/>
                <w:bCs/>
                <w:szCs w:val="24"/>
                <w:lang w:val="es-MX"/>
              </w:rPr>
            </w:pPr>
            <w:r w:rsidRPr="00F62CCE">
              <w:rPr>
                <w:rFonts w:cs="Times New Roman"/>
                <w:bCs/>
                <w:szCs w:val="24"/>
                <w:lang w:val="es-MX"/>
              </w:rPr>
              <w:t>50.57</w:t>
            </w:r>
          </w:p>
        </w:tc>
        <w:tc>
          <w:tcPr>
            <w:tcW w:w="1250" w:type="pct"/>
          </w:tcPr>
          <w:p w14:paraId="72617126" w14:textId="77777777" w:rsidR="00F62CCE" w:rsidRPr="00F62CCE" w:rsidRDefault="00F62CCE" w:rsidP="00F62CCE">
            <w:pPr>
              <w:spacing w:after="0"/>
              <w:rPr>
                <w:rFonts w:cs="Times New Roman"/>
                <w:bCs/>
                <w:szCs w:val="24"/>
                <w:lang w:val="es-MX"/>
              </w:rPr>
            </w:pPr>
            <w:r w:rsidRPr="00F62CCE">
              <w:rPr>
                <w:rFonts w:cs="Times New Roman"/>
                <w:bCs/>
                <w:szCs w:val="24"/>
                <w:lang w:val="es-MX"/>
              </w:rPr>
              <w:t>-119.61</w:t>
            </w:r>
          </w:p>
        </w:tc>
        <w:tc>
          <w:tcPr>
            <w:tcW w:w="1250" w:type="pct"/>
          </w:tcPr>
          <w:p w14:paraId="1F3EC0F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3EF78041" w14:textId="77777777" w:rsidTr="00F62CCE">
        <w:tc>
          <w:tcPr>
            <w:tcW w:w="1250" w:type="pct"/>
          </w:tcPr>
          <w:p w14:paraId="70C4A078" w14:textId="77777777" w:rsidR="00F62CCE" w:rsidRPr="00F62CCE" w:rsidRDefault="00F62CCE" w:rsidP="00F62CCE">
            <w:pPr>
              <w:spacing w:after="0"/>
              <w:rPr>
                <w:rFonts w:cs="Times New Roman"/>
                <w:bCs/>
                <w:szCs w:val="24"/>
                <w:lang w:val="es-MX"/>
              </w:rPr>
            </w:pPr>
            <w:r w:rsidRPr="00F62CCE">
              <w:rPr>
                <w:rFonts w:cs="Times New Roman"/>
                <w:bCs/>
                <w:szCs w:val="24"/>
                <w:lang w:val="es-MX"/>
              </w:rPr>
              <w:t>BRT2B</w:t>
            </w:r>
          </w:p>
        </w:tc>
        <w:tc>
          <w:tcPr>
            <w:tcW w:w="1250" w:type="pct"/>
          </w:tcPr>
          <w:p w14:paraId="424D15CD" w14:textId="77777777" w:rsidR="00F62CCE" w:rsidRPr="00F62CCE" w:rsidRDefault="00F62CCE" w:rsidP="00F62CCE">
            <w:pPr>
              <w:spacing w:after="0"/>
              <w:rPr>
                <w:rFonts w:cs="Times New Roman"/>
                <w:bCs/>
                <w:szCs w:val="24"/>
                <w:lang w:val="es-MX"/>
              </w:rPr>
            </w:pPr>
            <w:r w:rsidRPr="00F62CCE">
              <w:rPr>
                <w:rFonts w:cs="Times New Roman"/>
                <w:bCs/>
                <w:szCs w:val="24"/>
                <w:lang w:val="es-MX"/>
              </w:rPr>
              <w:t>44.74</w:t>
            </w:r>
          </w:p>
        </w:tc>
        <w:tc>
          <w:tcPr>
            <w:tcW w:w="1250" w:type="pct"/>
          </w:tcPr>
          <w:p w14:paraId="224A3D34" w14:textId="77777777" w:rsidR="00F62CCE" w:rsidRPr="00F62CCE" w:rsidRDefault="00F62CCE" w:rsidP="00F62CCE">
            <w:pPr>
              <w:spacing w:after="0"/>
              <w:rPr>
                <w:rFonts w:cs="Times New Roman"/>
                <w:bCs/>
                <w:szCs w:val="24"/>
                <w:lang w:val="es-MX"/>
              </w:rPr>
            </w:pPr>
            <w:r w:rsidRPr="00F62CCE">
              <w:rPr>
                <w:rFonts w:cs="Times New Roman"/>
                <w:bCs/>
                <w:szCs w:val="24"/>
                <w:lang w:val="es-MX"/>
              </w:rPr>
              <w:t>-63.24</w:t>
            </w:r>
          </w:p>
        </w:tc>
        <w:tc>
          <w:tcPr>
            <w:tcW w:w="1250" w:type="pct"/>
          </w:tcPr>
          <w:p w14:paraId="151AC4A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BF13CD2"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80016EE" w14:textId="77777777" w:rsidR="00F62CCE" w:rsidRPr="00F62CCE" w:rsidRDefault="00F62CCE" w:rsidP="00F62CCE">
            <w:pPr>
              <w:spacing w:after="0"/>
              <w:rPr>
                <w:rFonts w:cs="Times New Roman"/>
                <w:bCs/>
                <w:szCs w:val="24"/>
                <w:lang w:val="es-MX"/>
              </w:rPr>
            </w:pPr>
            <w:r w:rsidRPr="00F62CCE">
              <w:rPr>
                <w:rFonts w:cs="Times New Roman"/>
                <w:bCs/>
                <w:szCs w:val="24"/>
                <w:lang w:val="es-MX"/>
              </w:rPr>
              <w:t>BUN1</w:t>
            </w:r>
          </w:p>
        </w:tc>
        <w:tc>
          <w:tcPr>
            <w:tcW w:w="1250" w:type="pct"/>
          </w:tcPr>
          <w:p w14:paraId="767C6FB7" w14:textId="77777777" w:rsidR="00F62CCE" w:rsidRPr="00F62CCE" w:rsidRDefault="00F62CCE" w:rsidP="00F62CCE">
            <w:pPr>
              <w:spacing w:after="0"/>
              <w:rPr>
                <w:rFonts w:cs="Times New Roman"/>
                <w:bCs/>
                <w:szCs w:val="24"/>
                <w:lang w:val="es-MX"/>
              </w:rPr>
            </w:pPr>
            <w:r w:rsidRPr="00F62CCE">
              <w:rPr>
                <w:rFonts w:cs="Times New Roman"/>
                <w:bCs/>
                <w:szCs w:val="24"/>
                <w:lang w:val="es-MX"/>
              </w:rPr>
              <w:t>53.89</w:t>
            </w:r>
          </w:p>
        </w:tc>
        <w:tc>
          <w:tcPr>
            <w:tcW w:w="1250" w:type="pct"/>
          </w:tcPr>
          <w:p w14:paraId="1ED6B5B8" w14:textId="77777777" w:rsidR="00F62CCE" w:rsidRPr="00F62CCE" w:rsidRDefault="00F62CCE" w:rsidP="00F62CCE">
            <w:pPr>
              <w:spacing w:after="0"/>
              <w:rPr>
                <w:rFonts w:cs="Times New Roman"/>
                <w:bCs/>
                <w:szCs w:val="24"/>
                <w:lang w:val="es-MX"/>
              </w:rPr>
            </w:pPr>
            <w:r w:rsidRPr="00F62CCE">
              <w:rPr>
                <w:rFonts w:cs="Times New Roman"/>
                <w:bCs/>
                <w:szCs w:val="24"/>
                <w:lang w:val="es-MX"/>
              </w:rPr>
              <w:t>-122.81</w:t>
            </w:r>
          </w:p>
        </w:tc>
        <w:tc>
          <w:tcPr>
            <w:tcW w:w="1250" w:type="pct"/>
          </w:tcPr>
          <w:p w14:paraId="2E061F7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612F0DD" w14:textId="77777777" w:rsidTr="00F62CCE">
        <w:tc>
          <w:tcPr>
            <w:tcW w:w="1250" w:type="pct"/>
          </w:tcPr>
          <w:p w14:paraId="30B7070D" w14:textId="77777777" w:rsidR="00F62CCE" w:rsidRPr="00F62CCE" w:rsidRDefault="00F62CCE" w:rsidP="00F62CCE">
            <w:pPr>
              <w:spacing w:after="0"/>
              <w:rPr>
                <w:rFonts w:cs="Times New Roman"/>
                <w:bCs/>
                <w:szCs w:val="24"/>
                <w:lang w:val="es-MX"/>
              </w:rPr>
            </w:pPr>
            <w:r w:rsidRPr="00F62CCE">
              <w:rPr>
                <w:rFonts w:cs="Times New Roman"/>
                <w:bCs/>
                <w:szCs w:val="24"/>
                <w:lang w:val="es-MX"/>
              </w:rPr>
              <w:t>C05TL</w:t>
            </w:r>
          </w:p>
        </w:tc>
        <w:tc>
          <w:tcPr>
            <w:tcW w:w="1250" w:type="pct"/>
          </w:tcPr>
          <w:p w14:paraId="7896517D" w14:textId="77777777" w:rsidR="00F62CCE" w:rsidRPr="00F62CCE" w:rsidRDefault="00F62CCE" w:rsidP="00F62CCE">
            <w:pPr>
              <w:spacing w:after="0"/>
              <w:rPr>
                <w:rFonts w:cs="Times New Roman"/>
                <w:bCs/>
                <w:szCs w:val="24"/>
                <w:lang w:val="es-MX"/>
              </w:rPr>
            </w:pPr>
            <w:r w:rsidRPr="00F62CCE">
              <w:rPr>
                <w:rFonts w:cs="Times New Roman"/>
                <w:bCs/>
                <w:szCs w:val="24"/>
                <w:lang w:val="es-MX"/>
              </w:rPr>
              <w:t>52.72</w:t>
            </w:r>
          </w:p>
        </w:tc>
        <w:tc>
          <w:tcPr>
            <w:tcW w:w="1250" w:type="pct"/>
          </w:tcPr>
          <w:p w14:paraId="39C12B76" w14:textId="77777777" w:rsidR="00F62CCE" w:rsidRPr="00F62CCE" w:rsidRDefault="00F62CCE" w:rsidP="00F62CCE">
            <w:pPr>
              <w:spacing w:after="0"/>
              <w:rPr>
                <w:rFonts w:cs="Times New Roman"/>
                <w:bCs/>
                <w:szCs w:val="24"/>
                <w:lang w:val="es-MX"/>
              </w:rPr>
            </w:pPr>
            <w:r w:rsidRPr="00F62CCE">
              <w:rPr>
                <w:rFonts w:cs="Times New Roman"/>
                <w:bCs/>
                <w:szCs w:val="24"/>
                <w:lang w:val="es-MX"/>
              </w:rPr>
              <w:t>-1.37</w:t>
            </w:r>
          </w:p>
        </w:tc>
        <w:tc>
          <w:tcPr>
            <w:tcW w:w="1250" w:type="pct"/>
          </w:tcPr>
          <w:p w14:paraId="42AD1BDE"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45396084"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FAF0044" w14:textId="77777777" w:rsidR="00F62CCE" w:rsidRPr="00F62CCE" w:rsidRDefault="00F62CCE" w:rsidP="00F62CCE">
            <w:pPr>
              <w:spacing w:after="0"/>
              <w:rPr>
                <w:rFonts w:cs="Times New Roman"/>
                <w:bCs/>
                <w:szCs w:val="24"/>
                <w:lang w:val="es-MX"/>
              </w:rPr>
            </w:pPr>
            <w:r w:rsidRPr="00F62CCE">
              <w:rPr>
                <w:rFonts w:cs="Times New Roman"/>
                <w:bCs/>
                <w:szCs w:val="24"/>
                <w:lang w:val="es-MX"/>
              </w:rPr>
              <w:t>CA13_TL</w:t>
            </w:r>
          </w:p>
        </w:tc>
        <w:tc>
          <w:tcPr>
            <w:tcW w:w="1250" w:type="pct"/>
          </w:tcPr>
          <w:p w14:paraId="17A9EA1A" w14:textId="77777777" w:rsidR="00F62CCE" w:rsidRPr="00F62CCE" w:rsidRDefault="00F62CCE" w:rsidP="00F62CCE">
            <w:pPr>
              <w:spacing w:after="0"/>
              <w:rPr>
                <w:rFonts w:cs="Times New Roman"/>
                <w:bCs/>
                <w:szCs w:val="24"/>
                <w:lang w:val="es-MX"/>
              </w:rPr>
            </w:pPr>
            <w:r w:rsidRPr="00F62CCE">
              <w:rPr>
                <w:rFonts w:cs="Times New Roman"/>
                <w:bCs/>
                <w:szCs w:val="24"/>
                <w:lang w:val="es-MX"/>
              </w:rPr>
              <w:t>44.85</w:t>
            </w:r>
          </w:p>
        </w:tc>
        <w:tc>
          <w:tcPr>
            <w:tcW w:w="1250" w:type="pct"/>
          </w:tcPr>
          <w:p w14:paraId="6C86A02A" w14:textId="77777777" w:rsidR="00F62CCE" w:rsidRPr="00F62CCE" w:rsidRDefault="00F62CCE" w:rsidP="00F62CCE">
            <w:pPr>
              <w:spacing w:after="0"/>
              <w:rPr>
                <w:rFonts w:cs="Times New Roman"/>
                <w:bCs/>
                <w:szCs w:val="24"/>
                <w:lang w:val="es-MX"/>
              </w:rPr>
            </w:pPr>
            <w:r w:rsidRPr="00F62CCE">
              <w:rPr>
                <w:rFonts w:cs="Times New Roman"/>
                <w:bCs/>
                <w:szCs w:val="24"/>
                <w:lang w:val="es-MX"/>
              </w:rPr>
              <w:t>7.71</w:t>
            </w:r>
          </w:p>
        </w:tc>
        <w:tc>
          <w:tcPr>
            <w:tcW w:w="1250" w:type="pct"/>
          </w:tcPr>
          <w:p w14:paraId="03BB585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312FF63" w14:textId="77777777" w:rsidTr="00F62CCE">
        <w:tc>
          <w:tcPr>
            <w:tcW w:w="1250" w:type="pct"/>
          </w:tcPr>
          <w:p w14:paraId="45389067" w14:textId="77777777" w:rsidR="00F62CCE" w:rsidRPr="00F62CCE" w:rsidRDefault="00F62CCE" w:rsidP="00F62CCE">
            <w:pPr>
              <w:spacing w:after="0"/>
              <w:rPr>
                <w:rFonts w:cs="Times New Roman"/>
                <w:bCs/>
                <w:szCs w:val="24"/>
                <w:lang w:val="es-MX"/>
              </w:rPr>
            </w:pPr>
            <w:r w:rsidRPr="00F62CCE">
              <w:rPr>
                <w:rFonts w:cs="Times New Roman"/>
                <w:bCs/>
                <w:szCs w:val="24"/>
                <w:lang w:val="es-MX"/>
              </w:rPr>
              <w:t>CA3TL</w:t>
            </w:r>
          </w:p>
        </w:tc>
        <w:tc>
          <w:tcPr>
            <w:tcW w:w="1250" w:type="pct"/>
          </w:tcPr>
          <w:p w14:paraId="2608A134" w14:textId="77777777" w:rsidR="00F62CCE" w:rsidRPr="00F62CCE" w:rsidRDefault="00F62CCE" w:rsidP="00F62CCE">
            <w:pPr>
              <w:spacing w:after="0"/>
              <w:rPr>
                <w:rFonts w:cs="Times New Roman"/>
                <w:bCs/>
                <w:szCs w:val="24"/>
                <w:lang w:val="es-MX"/>
              </w:rPr>
            </w:pPr>
            <w:r w:rsidRPr="00F62CCE">
              <w:rPr>
                <w:rFonts w:cs="Times New Roman"/>
                <w:bCs/>
                <w:szCs w:val="24"/>
                <w:lang w:val="es-MX"/>
              </w:rPr>
              <w:t>47.68</w:t>
            </w:r>
          </w:p>
        </w:tc>
        <w:tc>
          <w:tcPr>
            <w:tcW w:w="1250" w:type="pct"/>
          </w:tcPr>
          <w:p w14:paraId="341CFCF1" w14:textId="77777777" w:rsidR="00F62CCE" w:rsidRPr="00F62CCE" w:rsidRDefault="00F62CCE" w:rsidP="00F62CCE">
            <w:pPr>
              <w:spacing w:after="0"/>
              <w:rPr>
                <w:rFonts w:cs="Times New Roman"/>
                <w:bCs/>
                <w:szCs w:val="24"/>
                <w:lang w:val="es-MX"/>
              </w:rPr>
            </w:pPr>
            <w:r w:rsidRPr="00F62CCE">
              <w:rPr>
                <w:rFonts w:cs="Times New Roman"/>
                <w:bCs/>
                <w:szCs w:val="24"/>
                <w:lang w:val="es-MX"/>
              </w:rPr>
              <w:t>22.46</w:t>
            </w:r>
          </w:p>
        </w:tc>
        <w:tc>
          <w:tcPr>
            <w:tcW w:w="1250" w:type="pct"/>
          </w:tcPr>
          <w:p w14:paraId="5720741A"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772BFD8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ADC28B1" w14:textId="77777777" w:rsidR="00F62CCE" w:rsidRPr="00F62CCE" w:rsidRDefault="00F62CCE" w:rsidP="00F62CCE">
            <w:pPr>
              <w:spacing w:after="0"/>
              <w:rPr>
                <w:rFonts w:cs="Times New Roman"/>
                <w:bCs/>
                <w:szCs w:val="24"/>
                <w:lang w:val="es-MX"/>
              </w:rPr>
            </w:pPr>
            <w:r w:rsidRPr="00F62CCE">
              <w:rPr>
                <w:rFonts w:cs="Times New Roman"/>
                <w:bCs/>
                <w:szCs w:val="24"/>
                <w:lang w:val="es-MX"/>
              </w:rPr>
              <w:t>CC1_TL</w:t>
            </w:r>
          </w:p>
        </w:tc>
        <w:tc>
          <w:tcPr>
            <w:tcW w:w="1250" w:type="pct"/>
          </w:tcPr>
          <w:p w14:paraId="4B120330" w14:textId="77777777" w:rsidR="00F62CCE" w:rsidRPr="00F62CCE" w:rsidRDefault="00F62CCE" w:rsidP="00F62CCE">
            <w:pPr>
              <w:spacing w:after="0"/>
              <w:rPr>
                <w:rFonts w:cs="Times New Roman"/>
                <w:bCs/>
                <w:szCs w:val="24"/>
                <w:lang w:val="es-MX"/>
              </w:rPr>
            </w:pPr>
            <w:r w:rsidRPr="00F62CCE">
              <w:rPr>
                <w:rFonts w:cs="Times New Roman"/>
                <w:bCs/>
                <w:szCs w:val="24"/>
                <w:lang w:val="es-MX"/>
              </w:rPr>
              <w:t>50.77</w:t>
            </w:r>
          </w:p>
        </w:tc>
        <w:tc>
          <w:tcPr>
            <w:tcW w:w="1250" w:type="pct"/>
          </w:tcPr>
          <w:p w14:paraId="0D113011" w14:textId="77777777" w:rsidR="00F62CCE" w:rsidRPr="00F62CCE" w:rsidRDefault="00F62CCE" w:rsidP="00F62CCE">
            <w:pPr>
              <w:spacing w:after="0"/>
              <w:rPr>
                <w:rFonts w:cs="Times New Roman"/>
                <w:bCs/>
                <w:szCs w:val="24"/>
                <w:lang w:val="es-MX"/>
              </w:rPr>
            </w:pPr>
            <w:r w:rsidRPr="00F62CCE">
              <w:rPr>
                <w:rFonts w:cs="Times New Roman"/>
                <w:bCs/>
                <w:szCs w:val="24"/>
                <w:lang w:val="es-MX"/>
              </w:rPr>
              <w:t>2.31</w:t>
            </w:r>
          </w:p>
        </w:tc>
        <w:tc>
          <w:tcPr>
            <w:tcW w:w="1250" w:type="pct"/>
          </w:tcPr>
          <w:p w14:paraId="676DB7A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9F699F9" w14:textId="77777777" w:rsidTr="00F62CCE">
        <w:tc>
          <w:tcPr>
            <w:tcW w:w="1250" w:type="pct"/>
          </w:tcPr>
          <w:p w14:paraId="6DA9044B" w14:textId="77777777" w:rsidR="00F62CCE" w:rsidRPr="00F62CCE" w:rsidRDefault="00F62CCE" w:rsidP="00F62CCE">
            <w:pPr>
              <w:spacing w:after="0"/>
              <w:rPr>
                <w:rFonts w:cs="Times New Roman"/>
                <w:bCs/>
                <w:szCs w:val="24"/>
                <w:lang w:val="es-MX"/>
              </w:rPr>
            </w:pPr>
            <w:r w:rsidRPr="00F62CCE">
              <w:rPr>
                <w:rFonts w:cs="Times New Roman"/>
                <w:bCs/>
                <w:szCs w:val="24"/>
                <w:lang w:val="es-MX"/>
              </w:rPr>
              <w:t>CC2_TL</w:t>
            </w:r>
          </w:p>
        </w:tc>
        <w:tc>
          <w:tcPr>
            <w:tcW w:w="1250" w:type="pct"/>
          </w:tcPr>
          <w:p w14:paraId="0816A790" w14:textId="77777777" w:rsidR="00F62CCE" w:rsidRPr="00F62CCE" w:rsidRDefault="00F62CCE" w:rsidP="00F62CCE">
            <w:pPr>
              <w:spacing w:after="0"/>
              <w:rPr>
                <w:rFonts w:cs="Times New Roman"/>
                <w:bCs/>
                <w:szCs w:val="24"/>
                <w:lang w:val="es-MX"/>
              </w:rPr>
            </w:pPr>
            <w:r w:rsidRPr="00F62CCE">
              <w:rPr>
                <w:rFonts w:cs="Times New Roman"/>
                <w:bCs/>
                <w:szCs w:val="24"/>
                <w:lang w:val="es-MX"/>
              </w:rPr>
              <w:t>50.77</w:t>
            </w:r>
          </w:p>
        </w:tc>
        <w:tc>
          <w:tcPr>
            <w:tcW w:w="1250" w:type="pct"/>
          </w:tcPr>
          <w:p w14:paraId="6826EB98" w14:textId="77777777" w:rsidR="00F62CCE" w:rsidRPr="00F62CCE" w:rsidRDefault="00F62CCE" w:rsidP="00F62CCE">
            <w:pPr>
              <w:spacing w:after="0"/>
              <w:rPr>
                <w:rFonts w:cs="Times New Roman"/>
                <w:bCs/>
                <w:szCs w:val="24"/>
                <w:lang w:val="es-MX"/>
              </w:rPr>
            </w:pPr>
            <w:r w:rsidRPr="00F62CCE">
              <w:rPr>
                <w:rFonts w:cs="Times New Roman"/>
                <w:bCs/>
                <w:szCs w:val="24"/>
                <w:lang w:val="es-MX"/>
              </w:rPr>
              <w:t>2.31</w:t>
            </w:r>
          </w:p>
        </w:tc>
        <w:tc>
          <w:tcPr>
            <w:tcW w:w="1250" w:type="pct"/>
          </w:tcPr>
          <w:p w14:paraId="38290D7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32D955D"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47DB615" w14:textId="77777777" w:rsidR="00F62CCE" w:rsidRPr="00F62CCE" w:rsidRDefault="00F62CCE" w:rsidP="00F62CCE">
            <w:pPr>
              <w:spacing w:after="0"/>
              <w:rPr>
                <w:rFonts w:cs="Times New Roman"/>
                <w:bCs/>
                <w:szCs w:val="24"/>
                <w:lang w:val="es-MX"/>
              </w:rPr>
            </w:pPr>
            <w:r w:rsidRPr="00F62CCE">
              <w:rPr>
                <w:rFonts w:cs="Times New Roman"/>
                <w:bCs/>
                <w:szCs w:val="24"/>
                <w:lang w:val="es-MX"/>
              </w:rPr>
              <w:t>CIUU13TA</w:t>
            </w:r>
          </w:p>
        </w:tc>
        <w:tc>
          <w:tcPr>
            <w:tcW w:w="1250" w:type="pct"/>
          </w:tcPr>
          <w:p w14:paraId="05BF0831" w14:textId="77777777" w:rsidR="00F62CCE" w:rsidRPr="00F62CCE" w:rsidRDefault="00F62CCE" w:rsidP="00F62CCE">
            <w:pPr>
              <w:spacing w:after="0"/>
              <w:rPr>
                <w:rFonts w:cs="Times New Roman"/>
                <w:bCs/>
                <w:szCs w:val="24"/>
                <w:lang w:val="es-MX"/>
              </w:rPr>
            </w:pPr>
            <w:r w:rsidRPr="00F62CCE">
              <w:rPr>
                <w:rFonts w:cs="Times New Roman"/>
                <w:bCs/>
                <w:szCs w:val="24"/>
                <w:lang w:val="es-MX"/>
              </w:rPr>
              <w:t>43.76</w:t>
            </w:r>
          </w:p>
        </w:tc>
        <w:tc>
          <w:tcPr>
            <w:tcW w:w="1250" w:type="pct"/>
          </w:tcPr>
          <w:p w14:paraId="0CA9FAFF" w14:textId="77777777" w:rsidR="00F62CCE" w:rsidRPr="00F62CCE" w:rsidRDefault="00F62CCE" w:rsidP="00F62CCE">
            <w:pPr>
              <w:spacing w:after="0"/>
              <w:rPr>
                <w:rFonts w:cs="Times New Roman"/>
                <w:bCs/>
                <w:szCs w:val="24"/>
                <w:lang w:val="es-MX"/>
              </w:rPr>
            </w:pPr>
            <w:r w:rsidRPr="00F62CCE">
              <w:rPr>
                <w:rFonts w:cs="Times New Roman"/>
                <w:bCs/>
                <w:szCs w:val="24"/>
                <w:lang w:val="es-MX"/>
              </w:rPr>
              <w:t>24.93</w:t>
            </w:r>
          </w:p>
        </w:tc>
        <w:tc>
          <w:tcPr>
            <w:tcW w:w="1250" w:type="pct"/>
          </w:tcPr>
          <w:p w14:paraId="700ECF2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C69B98E" w14:textId="77777777" w:rsidTr="00F62CCE">
        <w:tc>
          <w:tcPr>
            <w:tcW w:w="1250" w:type="pct"/>
          </w:tcPr>
          <w:p w14:paraId="06C7B8E0" w14:textId="77777777" w:rsidR="00F62CCE" w:rsidRPr="00F62CCE" w:rsidRDefault="00F62CCE" w:rsidP="00F62CCE">
            <w:pPr>
              <w:spacing w:after="0"/>
              <w:rPr>
                <w:rFonts w:cs="Times New Roman"/>
                <w:bCs/>
                <w:szCs w:val="24"/>
                <w:lang w:val="es-MX"/>
              </w:rPr>
            </w:pPr>
            <w:r w:rsidRPr="00F62CCE">
              <w:rPr>
                <w:rFonts w:cs="Times New Roman"/>
                <w:bCs/>
                <w:szCs w:val="24"/>
                <w:lang w:val="es-MX"/>
              </w:rPr>
              <w:t>CL10TA</w:t>
            </w:r>
          </w:p>
        </w:tc>
        <w:tc>
          <w:tcPr>
            <w:tcW w:w="1250" w:type="pct"/>
          </w:tcPr>
          <w:p w14:paraId="370C23AC" w14:textId="77777777" w:rsidR="00F62CCE" w:rsidRPr="00F62CCE" w:rsidRDefault="00F62CCE" w:rsidP="00F62CCE">
            <w:pPr>
              <w:spacing w:after="0"/>
              <w:rPr>
                <w:rFonts w:cs="Times New Roman"/>
                <w:bCs/>
                <w:szCs w:val="24"/>
                <w:lang w:val="es-MX"/>
              </w:rPr>
            </w:pPr>
            <w:r w:rsidRPr="00F62CCE">
              <w:rPr>
                <w:rFonts w:cs="Times New Roman"/>
                <w:bCs/>
                <w:szCs w:val="24"/>
                <w:lang w:val="es-MX"/>
              </w:rPr>
              <w:t>50.77</w:t>
            </w:r>
          </w:p>
        </w:tc>
        <w:tc>
          <w:tcPr>
            <w:tcW w:w="1250" w:type="pct"/>
          </w:tcPr>
          <w:p w14:paraId="67C15417" w14:textId="77777777" w:rsidR="00F62CCE" w:rsidRPr="00F62CCE" w:rsidRDefault="00F62CCE" w:rsidP="00F62CCE">
            <w:pPr>
              <w:spacing w:after="0"/>
              <w:rPr>
                <w:rFonts w:cs="Times New Roman"/>
                <w:bCs/>
                <w:szCs w:val="24"/>
                <w:lang w:val="es-MX"/>
              </w:rPr>
            </w:pPr>
            <w:r w:rsidRPr="00F62CCE">
              <w:rPr>
                <w:rFonts w:cs="Times New Roman"/>
                <w:bCs/>
                <w:szCs w:val="24"/>
                <w:lang w:val="es-MX"/>
              </w:rPr>
              <w:t>2.31</w:t>
            </w:r>
          </w:p>
        </w:tc>
        <w:tc>
          <w:tcPr>
            <w:tcW w:w="1250" w:type="pct"/>
          </w:tcPr>
          <w:p w14:paraId="7EC3E65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8132AD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F005DC5" w14:textId="77777777" w:rsidR="00F62CCE" w:rsidRPr="00F62CCE" w:rsidRDefault="00F62CCE" w:rsidP="00F62CCE">
            <w:pPr>
              <w:spacing w:after="0"/>
              <w:rPr>
                <w:rFonts w:cs="Times New Roman"/>
                <w:bCs/>
                <w:szCs w:val="24"/>
                <w:lang w:val="es-MX"/>
              </w:rPr>
            </w:pPr>
            <w:r w:rsidRPr="00F62CCE">
              <w:rPr>
                <w:rFonts w:cs="Times New Roman"/>
                <w:bCs/>
                <w:szCs w:val="24"/>
                <w:lang w:val="es-MX"/>
              </w:rPr>
              <w:t>COTL6</w:t>
            </w:r>
          </w:p>
        </w:tc>
        <w:tc>
          <w:tcPr>
            <w:tcW w:w="1250" w:type="pct"/>
          </w:tcPr>
          <w:p w14:paraId="0C1A1899" w14:textId="77777777" w:rsidR="00F62CCE" w:rsidRPr="00F62CCE" w:rsidRDefault="00F62CCE" w:rsidP="00F62CCE">
            <w:pPr>
              <w:spacing w:after="0"/>
              <w:rPr>
                <w:rFonts w:cs="Times New Roman"/>
                <w:bCs/>
                <w:szCs w:val="24"/>
                <w:lang w:val="es-MX"/>
              </w:rPr>
            </w:pPr>
            <w:r w:rsidRPr="00F62CCE">
              <w:rPr>
                <w:rFonts w:cs="Times New Roman"/>
                <w:bCs/>
                <w:szCs w:val="24"/>
                <w:lang w:val="es-MX"/>
              </w:rPr>
              <w:t>52.72</w:t>
            </w:r>
          </w:p>
        </w:tc>
        <w:tc>
          <w:tcPr>
            <w:tcW w:w="1250" w:type="pct"/>
          </w:tcPr>
          <w:p w14:paraId="602E6ABD" w14:textId="77777777" w:rsidR="00F62CCE" w:rsidRPr="00F62CCE" w:rsidRDefault="00F62CCE" w:rsidP="00F62CCE">
            <w:pPr>
              <w:spacing w:after="0"/>
              <w:rPr>
                <w:rFonts w:cs="Times New Roman"/>
                <w:bCs/>
                <w:szCs w:val="24"/>
                <w:lang w:val="es-MX"/>
              </w:rPr>
            </w:pPr>
            <w:r w:rsidRPr="00F62CCE">
              <w:rPr>
                <w:rFonts w:cs="Times New Roman"/>
                <w:bCs/>
                <w:szCs w:val="24"/>
                <w:lang w:val="es-MX"/>
              </w:rPr>
              <w:t>-1.37</w:t>
            </w:r>
          </w:p>
        </w:tc>
        <w:tc>
          <w:tcPr>
            <w:tcW w:w="1250" w:type="pct"/>
          </w:tcPr>
          <w:p w14:paraId="6FC1C79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3619AE23" w14:textId="77777777" w:rsidTr="00F62CCE">
        <w:tc>
          <w:tcPr>
            <w:tcW w:w="1250" w:type="pct"/>
          </w:tcPr>
          <w:p w14:paraId="125FA0D3" w14:textId="77777777" w:rsidR="00F62CCE" w:rsidRPr="00F62CCE" w:rsidRDefault="00F62CCE" w:rsidP="00F62CCE">
            <w:pPr>
              <w:spacing w:after="0"/>
              <w:rPr>
                <w:rFonts w:cs="Times New Roman"/>
                <w:bCs/>
                <w:szCs w:val="24"/>
                <w:lang w:val="es-MX"/>
              </w:rPr>
            </w:pPr>
            <w:r w:rsidRPr="00F62CCE">
              <w:rPr>
                <w:rFonts w:cs="Times New Roman"/>
                <w:bCs/>
                <w:szCs w:val="24"/>
                <w:lang w:val="es-MX"/>
              </w:rPr>
              <w:t>CRR6</w:t>
            </w:r>
          </w:p>
        </w:tc>
        <w:tc>
          <w:tcPr>
            <w:tcW w:w="1250" w:type="pct"/>
          </w:tcPr>
          <w:p w14:paraId="79A977F8" w14:textId="77777777" w:rsidR="00F62CCE" w:rsidRPr="00F62CCE" w:rsidRDefault="00F62CCE" w:rsidP="00F62CCE">
            <w:pPr>
              <w:spacing w:after="0"/>
              <w:rPr>
                <w:rFonts w:cs="Times New Roman"/>
                <w:bCs/>
                <w:szCs w:val="24"/>
                <w:lang w:val="es-MX"/>
              </w:rPr>
            </w:pPr>
            <w:r w:rsidRPr="00F62CCE">
              <w:rPr>
                <w:rFonts w:cs="Times New Roman"/>
                <w:bCs/>
                <w:szCs w:val="24"/>
                <w:lang w:val="es-MX"/>
              </w:rPr>
              <w:t>47.68</w:t>
            </w:r>
          </w:p>
        </w:tc>
        <w:tc>
          <w:tcPr>
            <w:tcW w:w="1250" w:type="pct"/>
          </w:tcPr>
          <w:p w14:paraId="756C6392" w14:textId="77777777" w:rsidR="00F62CCE" w:rsidRPr="00F62CCE" w:rsidRDefault="00F62CCE" w:rsidP="00F62CCE">
            <w:pPr>
              <w:spacing w:after="0"/>
              <w:rPr>
                <w:rFonts w:cs="Times New Roman"/>
                <w:bCs/>
                <w:szCs w:val="24"/>
                <w:lang w:val="es-MX"/>
              </w:rPr>
            </w:pPr>
            <w:r w:rsidRPr="00F62CCE">
              <w:rPr>
                <w:rFonts w:cs="Times New Roman"/>
                <w:bCs/>
                <w:szCs w:val="24"/>
                <w:lang w:val="es-MX"/>
              </w:rPr>
              <w:t>22.46</w:t>
            </w:r>
          </w:p>
        </w:tc>
        <w:tc>
          <w:tcPr>
            <w:tcW w:w="1250" w:type="pct"/>
          </w:tcPr>
          <w:p w14:paraId="5A34C94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4B14AA5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23A414B" w14:textId="77777777" w:rsidR="00F62CCE" w:rsidRPr="00F62CCE" w:rsidRDefault="00F62CCE" w:rsidP="00F62CCE">
            <w:pPr>
              <w:spacing w:after="0"/>
              <w:rPr>
                <w:rFonts w:cs="Times New Roman"/>
                <w:bCs/>
                <w:szCs w:val="24"/>
                <w:lang w:val="es-MX"/>
              </w:rPr>
            </w:pPr>
            <w:r w:rsidRPr="00F62CCE">
              <w:rPr>
                <w:rFonts w:cs="Times New Roman"/>
                <w:bCs/>
                <w:szCs w:val="24"/>
                <w:lang w:val="es-MX"/>
              </w:rPr>
              <w:t>CS3_TA</w:t>
            </w:r>
          </w:p>
        </w:tc>
        <w:tc>
          <w:tcPr>
            <w:tcW w:w="1250" w:type="pct"/>
          </w:tcPr>
          <w:p w14:paraId="5FE7A626" w14:textId="77777777" w:rsidR="00F62CCE" w:rsidRPr="00F62CCE" w:rsidRDefault="00F62CCE" w:rsidP="00F62CCE">
            <w:pPr>
              <w:spacing w:after="0"/>
              <w:rPr>
                <w:rFonts w:cs="Times New Roman"/>
                <w:bCs/>
                <w:szCs w:val="24"/>
                <w:lang w:val="es-MX"/>
              </w:rPr>
            </w:pPr>
            <w:r w:rsidRPr="00F62CCE">
              <w:rPr>
                <w:rFonts w:cs="Times New Roman"/>
                <w:bCs/>
                <w:szCs w:val="24"/>
                <w:lang w:val="es-MX"/>
              </w:rPr>
              <w:t>44.08</w:t>
            </w:r>
          </w:p>
        </w:tc>
        <w:tc>
          <w:tcPr>
            <w:tcW w:w="1250" w:type="pct"/>
          </w:tcPr>
          <w:p w14:paraId="54DDD9B8" w14:textId="77777777" w:rsidR="00F62CCE" w:rsidRPr="00F62CCE" w:rsidRDefault="00F62CCE" w:rsidP="00F62CCE">
            <w:pPr>
              <w:spacing w:after="0"/>
              <w:rPr>
                <w:rFonts w:cs="Times New Roman"/>
                <w:bCs/>
                <w:szCs w:val="24"/>
                <w:lang w:val="es-MX"/>
              </w:rPr>
            </w:pPr>
            <w:r w:rsidRPr="00F62CCE">
              <w:rPr>
                <w:rFonts w:cs="Times New Roman"/>
                <w:bCs/>
                <w:szCs w:val="24"/>
                <w:lang w:val="es-MX"/>
              </w:rPr>
              <w:t>4.79</w:t>
            </w:r>
          </w:p>
        </w:tc>
        <w:tc>
          <w:tcPr>
            <w:tcW w:w="1250" w:type="pct"/>
          </w:tcPr>
          <w:p w14:paraId="5DF6407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xmannii</w:t>
            </w:r>
          </w:p>
        </w:tc>
      </w:tr>
      <w:tr w:rsidR="00F62CCE" w:rsidRPr="00F62CCE" w14:paraId="50DC9FDD" w14:textId="77777777" w:rsidTr="00F62CCE">
        <w:tc>
          <w:tcPr>
            <w:tcW w:w="1250" w:type="pct"/>
          </w:tcPr>
          <w:p w14:paraId="72D6B406" w14:textId="77777777" w:rsidR="00F62CCE" w:rsidRPr="00F62CCE" w:rsidRDefault="00F62CCE" w:rsidP="00F62CCE">
            <w:pPr>
              <w:spacing w:after="0"/>
              <w:rPr>
                <w:rFonts w:cs="Times New Roman"/>
                <w:bCs/>
                <w:szCs w:val="24"/>
                <w:lang w:val="es-MX"/>
              </w:rPr>
            </w:pPr>
            <w:r w:rsidRPr="00F62CCE">
              <w:rPr>
                <w:rFonts w:cs="Times New Roman"/>
                <w:bCs/>
                <w:szCs w:val="24"/>
                <w:lang w:val="es-MX"/>
              </w:rPr>
              <w:t>CY1ATL</w:t>
            </w:r>
          </w:p>
        </w:tc>
        <w:tc>
          <w:tcPr>
            <w:tcW w:w="1250" w:type="pct"/>
          </w:tcPr>
          <w:p w14:paraId="31C538C6" w14:textId="77777777" w:rsidR="00F62CCE" w:rsidRPr="00F62CCE" w:rsidRDefault="00F62CCE" w:rsidP="00F62CCE">
            <w:pPr>
              <w:spacing w:after="0"/>
              <w:rPr>
                <w:rFonts w:cs="Times New Roman"/>
                <w:bCs/>
                <w:szCs w:val="24"/>
                <w:lang w:val="es-MX"/>
              </w:rPr>
            </w:pPr>
            <w:r w:rsidRPr="00F62CCE">
              <w:rPr>
                <w:rFonts w:cs="Times New Roman"/>
                <w:bCs/>
                <w:szCs w:val="24"/>
                <w:lang w:val="es-MX"/>
              </w:rPr>
              <w:t>52.16</w:t>
            </w:r>
          </w:p>
        </w:tc>
        <w:tc>
          <w:tcPr>
            <w:tcW w:w="1250" w:type="pct"/>
          </w:tcPr>
          <w:p w14:paraId="761FE1A9"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w:t>
            </w:r>
          </w:p>
        </w:tc>
        <w:tc>
          <w:tcPr>
            <w:tcW w:w="1250" w:type="pct"/>
          </w:tcPr>
          <w:p w14:paraId="4021198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EAC4992"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AEDC2FE" w14:textId="77777777" w:rsidR="00F62CCE" w:rsidRPr="00F62CCE" w:rsidRDefault="00F62CCE" w:rsidP="00F62CCE">
            <w:pPr>
              <w:spacing w:after="0"/>
              <w:rPr>
                <w:rFonts w:cs="Times New Roman"/>
                <w:bCs/>
                <w:szCs w:val="24"/>
                <w:lang w:val="es-MX"/>
              </w:rPr>
            </w:pPr>
            <w:r w:rsidRPr="00F62CCE">
              <w:rPr>
                <w:rFonts w:cs="Times New Roman"/>
                <w:bCs/>
                <w:szCs w:val="24"/>
                <w:lang w:val="es-MX"/>
              </w:rPr>
              <w:t>CY6ATA</w:t>
            </w:r>
          </w:p>
        </w:tc>
        <w:tc>
          <w:tcPr>
            <w:tcW w:w="1250" w:type="pct"/>
          </w:tcPr>
          <w:p w14:paraId="4E5E5EB8" w14:textId="77777777" w:rsidR="00F62CCE" w:rsidRPr="00F62CCE" w:rsidRDefault="00F62CCE" w:rsidP="00F62CCE">
            <w:pPr>
              <w:spacing w:after="0"/>
              <w:rPr>
                <w:rFonts w:cs="Times New Roman"/>
                <w:bCs/>
                <w:szCs w:val="24"/>
                <w:lang w:val="es-MX"/>
              </w:rPr>
            </w:pPr>
            <w:r w:rsidRPr="00F62CCE">
              <w:rPr>
                <w:rFonts w:cs="Times New Roman"/>
                <w:bCs/>
                <w:szCs w:val="24"/>
                <w:lang w:val="es-MX"/>
              </w:rPr>
              <w:t>51.43</w:t>
            </w:r>
          </w:p>
        </w:tc>
        <w:tc>
          <w:tcPr>
            <w:tcW w:w="1250" w:type="pct"/>
          </w:tcPr>
          <w:p w14:paraId="15648785" w14:textId="77777777" w:rsidR="00F62CCE" w:rsidRPr="00F62CCE" w:rsidRDefault="00F62CCE" w:rsidP="00F62CCE">
            <w:pPr>
              <w:spacing w:after="0"/>
              <w:rPr>
                <w:rFonts w:cs="Times New Roman"/>
                <w:bCs/>
                <w:szCs w:val="24"/>
                <w:lang w:val="es-MX"/>
              </w:rPr>
            </w:pPr>
            <w:r w:rsidRPr="00F62CCE">
              <w:rPr>
                <w:rFonts w:cs="Times New Roman"/>
                <w:bCs/>
                <w:szCs w:val="24"/>
                <w:lang w:val="es-MX"/>
              </w:rPr>
              <w:t>-0.11</w:t>
            </w:r>
          </w:p>
        </w:tc>
        <w:tc>
          <w:tcPr>
            <w:tcW w:w="1250" w:type="pct"/>
          </w:tcPr>
          <w:p w14:paraId="4CAFC88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6470984" w14:textId="77777777" w:rsidTr="00F62CCE">
        <w:tc>
          <w:tcPr>
            <w:tcW w:w="1250" w:type="pct"/>
          </w:tcPr>
          <w:p w14:paraId="028F22CF" w14:textId="77777777" w:rsidR="00F62CCE" w:rsidRPr="00F62CCE" w:rsidRDefault="00F62CCE" w:rsidP="00F62CCE">
            <w:pPr>
              <w:spacing w:after="0"/>
              <w:rPr>
                <w:rFonts w:cs="Times New Roman"/>
                <w:bCs/>
                <w:szCs w:val="24"/>
                <w:lang w:val="es-MX"/>
              </w:rPr>
            </w:pPr>
            <w:r w:rsidRPr="00F62CCE">
              <w:rPr>
                <w:rFonts w:cs="Times New Roman"/>
                <w:bCs/>
                <w:szCs w:val="24"/>
                <w:lang w:val="es-MX"/>
              </w:rPr>
              <w:t>CY7ATA</w:t>
            </w:r>
          </w:p>
        </w:tc>
        <w:tc>
          <w:tcPr>
            <w:tcW w:w="1250" w:type="pct"/>
          </w:tcPr>
          <w:p w14:paraId="48371E97" w14:textId="77777777" w:rsidR="00F62CCE" w:rsidRPr="00F62CCE" w:rsidRDefault="00F62CCE" w:rsidP="00F62CCE">
            <w:pPr>
              <w:spacing w:after="0"/>
              <w:rPr>
                <w:rFonts w:cs="Times New Roman"/>
                <w:bCs/>
                <w:szCs w:val="24"/>
                <w:lang w:val="es-MX"/>
              </w:rPr>
            </w:pPr>
            <w:r w:rsidRPr="00F62CCE">
              <w:rPr>
                <w:rFonts w:cs="Times New Roman"/>
                <w:bCs/>
                <w:szCs w:val="24"/>
                <w:lang w:val="es-MX"/>
              </w:rPr>
              <w:t>51.43</w:t>
            </w:r>
          </w:p>
        </w:tc>
        <w:tc>
          <w:tcPr>
            <w:tcW w:w="1250" w:type="pct"/>
          </w:tcPr>
          <w:p w14:paraId="059D53F7" w14:textId="77777777" w:rsidR="00F62CCE" w:rsidRPr="00F62CCE" w:rsidRDefault="00F62CCE" w:rsidP="00F62CCE">
            <w:pPr>
              <w:spacing w:after="0"/>
              <w:rPr>
                <w:rFonts w:cs="Times New Roman"/>
                <w:bCs/>
                <w:szCs w:val="24"/>
                <w:lang w:val="es-MX"/>
              </w:rPr>
            </w:pPr>
            <w:r w:rsidRPr="00F62CCE">
              <w:rPr>
                <w:rFonts w:cs="Times New Roman"/>
                <w:bCs/>
                <w:szCs w:val="24"/>
                <w:lang w:val="es-MX"/>
              </w:rPr>
              <w:t>-0.11</w:t>
            </w:r>
          </w:p>
        </w:tc>
        <w:tc>
          <w:tcPr>
            <w:tcW w:w="1250" w:type="pct"/>
          </w:tcPr>
          <w:p w14:paraId="7FAACB5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D29A47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E44E909" w14:textId="77777777" w:rsidR="00F62CCE" w:rsidRPr="00F62CCE" w:rsidRDefault="00F62CCE" w:rsidP="00F62CCE">
            <w:pPr>
              <w:spacing w:after="0"/>
              <w:rPr>
                <w:rFonts w:cs="Times New Roman"/>
                <w:bCs/>
                <w:szCs w:val="24"/>
                <w:lang w:val="es-MX"/>
              </w:rPr>
            </w:pPr>
            <w:r w:rsidRPr="00F62CCE">
              <w:rPr>
                <w:rFonts w:cs="Times New Roman"/>
                <w:bCs/>
                <w:szCs w:val="24"/>
                <w:lang w:val="es-MX"/>
              </w:rPr>
              <w:t>CY7BTA</w:t>
            </w:r>
          </w:p>
        </w:tc>
        <w:tc>
          <w:tcPr>
            <w:tcW w:w="1250" w:type="pct"/>
          </w:tcPr>
          <w:p w14:paraId="34AD078A" w14:textId="77777777" w:rsidR="00F62CCE" w:rsidRPr="00F62CCE" w:rsidRDefault="00F62CCE" w:rsidP="00F62CCE">
            <w:pPr>
              <w:spacing w:after="0"/>
              <w:rPr>
                <w:rFonts w:cs="Times New Roman"/>
                <w:bCs/>
                <w:szCs w:val="24"/>
                <w:lang w:val="es-MX"/>
              </w:rPr>
            </w:pPr>
            <w:r w:rsidRPr="00F62CCE">
              <w:rPr>
                <w:rFonts w:cs="Times New Roman"/>
                <w:bCs/>
                <w:szCs w:val="24"/>
                <w:lang w:val="es-MX"/>
              </w:rPr>
              <w:t>51.43</w:t>
            </w:r>
          </w:p>
        </w:tc>
        <w:tc>
          <w:tcPr>
            <w:tcW w:w="1250" w:type="pct"/>
          </w:tcPr>
          <w:p w14:paraId="6D0709FA" w14:textId="77777777" w:rsidR="00F62CCE" w:rsidRPr="00F62CCE" w:rsidRDefault="00F62CCE" w:rsidP="00F62CCE">
            <w:pPr>
              <w:spacing w:after="0"/>
              <w:rPr>
                <w:rFonts w:cs="Times New Roman"/>
                <w:bCs/>
                <w:szCs w:val="24"/>
                <w:lang w:val="es-MX"/>
              </w:rPr>
            </w:pPr>
            <w:r w:rsidRPr="00F62CCE">
              <w:rPr>
                <w:rFonts w:cs="Times New Roman"/>
                <w:bCs/>
                <w:szCs w:val="24"/>
                <w:lang w:val="es-MX"/>
              </w:rPr>
              <w:t>-0.11</w:t>
            </w:r>
          </w:p>
        </w:tc>
        <w:tc>
          <w:tcPr>
            <w:tcW w:w="1250" w:type="pct"/>
          </w:tcPr>
          <w:p w14:paraId="4216BBA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28868410" w14:textId="77777777" w:rsidTr="00F62CCE">
        <w:tc>
          <w:tcPr>
            <w:tcW w:w="1250" w:type="pct"/>
          </w:tcPr>
          <w:p w14:paraId="41988A22" w14:textId="77777777" w:rsidR="00F62CCE" w:rsidRPr="00F62CCE" w:rsidRDefault="00F62CCE" w:rsidP="00F62CCE">
            <w:pPr>
              <w:spacing w:after="0"/>
              <w:rPr>
                <w:rFonts w:cs="Times New Roman"/>
                <w:bCs/>
                <w:szCs w:val="24"/>
                <w:lang w:val="es-MX"/>
              </w:rPr>
            </w:pPr>
            <w:r w:rsidRPr="00F62CCE">
              <w:rPr>
                <w:rFonts w:cs="Times New Roman"/>
                <w:bCs/>
                <w:szCs w:val="24"/>
                <w:lang w:val="es-MX"/>
              </w:rPr>
              <w:t>CYTZ_4ATD</w:t>
            </w:r>
          </w:p>
        </w:tc>
        <w:tc>
          <w:tcPr>
            <w:tcW w:w="1250" w:type="pct"/>
          </w:tcPr>
          <w:p w14:paraId="13F806B5" w14:textId="77777777" w:rsidR="00F62CCE" w:rsidRPr="00F62CCE" w:rsidRDefault="00F62CCE" w:rsidP="00F62CCE">
            <w:pPr>
              <w:spacing w:after="0"/>
              <w:rPr>
                <w:rFonts w:cs="Times New Roman"/>
                <w:bCs/>
                <w:szCs w:val="24"/>
                <w:lang w:val="es-MX"/>
              </w:rPr>
            </w:pPr>
            <w:r w:rsidRPr="00F62CCE">
              <w:rPr>
                <w:rFonts w:cs="Times New Roman"/>
                <w:bCs/>
                <w:szCs w:val="24"/>
                <w:lang w:val="es-MX"/>
              </w:rPr>
              <w:t>-6.79</w:t>
            </w:r>
          </w:p>
        </w:tc>
        <w:tc>
          <w:tcPr>
            <w:tcW w:w="1250" w:type="pct"/>
          </w:tcPr>
          <w:p w14:paraId="2D2604C1" w14:textId="77777777" w:rsidR="00F62CCE" w:rsidRPr="00F62CCE" w:rsidRDefault="00F62CCE" w:rsidP="00F62CCE">
            <w:pPr>
              <w:spacing w:after="0"/>
              <w:rPr>
                <w:rFonts w:cs="Times New Roman"/>
                <w:bCs/>
                <w:szCs w:val="24"/>
                <w:lang w:val="es-MX"/>
              </w:rPr>
            </w:pPr>
            <w:r w:rsidRPr="00F62CCE">
              <w:rPr>
                <w:rFonts w:cs="Times New Roman"/>
                <w:bCs/>
                <w:szCs w:val="24"/>
                <w:lang w:val="es-MX"/>
              </w:rPr>
              <w:t>39.21</w:t>
            </w:r>
          </w:p>
        </w:tc>
        <w:tc>
          <w:tcPr>
            <w:tcW w:w="1250" w:type="pct"/>
          </w:tcPr>
          <w:p w14:paraId="26912007"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domingensis</w:t>
            </w:r>
          </w:p>
        </w:tc>
      </w:tr>
      <w:tr w:rsidR="00F62CCE" w:rsidRPr="00F62CCE" w14:paraId="20D03BA2"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B851348" w14:textId="77777777" w:rsidR="00F62CCE" w:rsidRPr="00F62CCE" w:rsidRDefault="00F62CCE" w:rsidP="00F62CCE">
            <w:pPr>
              <w:spacing w:after="0"/>
              <w:rPr>
                <w:rFonts w:cs="Times New Roman"/>
                <w:bCs/>
                <w:szCs w:val="24"/>
                <w:lang w:val="es-MX"/>
              </w:rPr>
            </w:pPr>
            <w:r w:rsidRPr="00F62CCE">
              <w:rPr>
                <w:rFonts w:cs="Times New Roman"/>
                <w:bCs/>
                <w:szCs w:val="24"/>
                <w:lang w:val="es-MX"/>
              </w:rPr>
              <w:t>DAB16TA</w:t>
            </w:r>
          </w:p>
        </w:tc>
        <w:tc>
          <w:tcPr>
            <w:tcW w:w="1250" w:type="pct"/>
          </w:tcPr>
          <w:p w14:paraId="4B419735" w14:textId="77777777" w:rsidR="00F62CCE" w:rsidRPr="00F62CCE" w:rsidRDefault="00F62CCE" w:rsidP="00F62CCE">
            <w:pPr>
              <w:spacing w:after="0"/>
              <w:rPr>
                <w:rFonts w:cs="Times New Roman"/>
                <w:bCs/>
                <w:szCs w:val="24"/>
                <w:lang w:val="es-MX"/>
              </w:rPr>
            </w:pPr>
            <w:r w:rsidRPr="00F62CCE">
              <w:rPr>
                <w:rFonts w:cs="Times New Roman"/>
                <w:bCs/>
                <w:szCs w:val="24"/>
                <w:lang w:val="es-MX"/>
              </w:rPr>
              <w:t>48.20</w:t>
            </w:r>
          </w:p>
        </w:tc>
        <w:tc>
          <w:tcPr>
            <w:tcW w:w="1250" w:type="pct"/>
          </w:tcPr>
          <w:p w14:paraId="2E52B53B" w14:textId="77777777" w:rsidR="00F62CCE" w:rsidRPr="00F62CCE" w:rsidRDefault="00F62CCE" w:rsidP="00F62CCE">
            <w:pPr>
              <w:spacing w:after="0"/>
              <w:rPr>
                <w:rFonts w:cs="Times New Roman"/>
                <w:bCs/>
                <w:szCs w:val="24"/>
                <w:lang w:val="es-MX"/>
              </w:rPr>
            </w:pPr>
            <w:r w:rsidRPr="00F62CCE">
              <w:rPr>
                <w:rFonts w:cs="Times New Roman"/>
                <w:bCs/>
                <w:szCs w:val="24"/>
                <w:lang w:val="es-MX"/>
              </w:rPr>
              <w:t>26.59</w:t>
            </w:r>
          </w:p>
        </w:tc>
        <w:tc>
          <w:tcPr>
            <w:tcW w:w="1250" w:type="pct"/>
          </w:tcPr>
          <w:p w14:paraId="35FF5E4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4A0F19B" w14:textId="77777777" w:rsidTr="00F62CCE">
        <w:tc>
          <w:tcPr>
            <w:tcW w:w="1250" w:type="pct"/>
          </w:tcPr>
          <w:p w14:paraId="6F8C8306" w14:textId="77777777" w:rsidR="00F62CCE" w:rsidRPr="00F62CCE" w:rsidRDefault="00F62CCE" w:rsidP="00F62CCE">
            <w:pPr>
              <w:spacing w:after="0"/>
              <w:rPr>
                <w:rFonts w:cs="Times New Roman"/>
                <w:bCs/>
                <w:szCs w:val="24"/>
                <w:lang w:val="es-MX"/>
              </w:rPr>
            </w:pPr>
            <w:r w:rsidRPr="00F62CCE">
              <w:rPr>
                <w:rFonts w:cs="Times New Roman"/>
                <w:bCs/>
                <w:szCs w:val="24"/>
                <w:lang w:val="es-MX"/>
              </w:rPr>
              <w:t>E74B</w:t>
            </w:r>
          </w:p>
        </w:tc>
        <w:tc>
          <w:tcPr>
            <w:tcW w:w="1250" w:type="pct"/>
          </w:tcPr>
          <w:p w14:paraId="7C8B80D3"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3</w:t>
            </w:r>
          </w:p>
        </w:tc>
        <w:tc>
          <w:tcPr>
            <w:tcW w:w="1250" w:type="pct"/>
          </w:tcPr>
          <w:p w14:paraId="0EDA2467" w14:textId="77777777" w:rsidR="00F62CCE" w:rsidRPr="00F62CCE" w:rsidRDefault="00F62CCE" w:rsidP="00F62CCE">
            <w:pPr>
              <w:spacing w:after="0"/>
              <w:rPr>
                <w:rFonts w:cs="Times New Roman"/>
                <w:bCs/>
                <w:szCs w:val="24"/>
                <w:lang w:val="es-MX"/>
              </w:rPr>
            </w:pPr>
            <w:r w:rsidRPr="00F62CCE">
              <w:rPr>
                <w:rFonts w:cs="Times New Roman"/>
                <w:bCs/>
                <w:szCs w:val="24"/>
                <w:lang w:val="es-MX"/>
              </w:rPr>
              <w:t>-63.50</w:t>
            </w:r>
          </w:p>
        </w:tc>
        <w:tc>
          <w:tcPr>
            <w:tcW w:w="1250" w:type="pct"/>
          </w:tcPr>
          <w:p w14:paraId="61B33FB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0F7706D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D6186C6" w14:textId="77777777" w:rsidR="00F62CCE" w:rsidRPr="00F62CCE" w:rsidRDefault="00F62CCE" w:rsidP="00F62CCE">
            <w:pPr>
              <w:spacing w:after="0"/>
              <w:rPr>
                <w:rFonts w:cs="Times New Roman"/>
                <w:bCs/>
                <w:szCs w:val="24"/>
                <w:lang w:val="es-MX"/>
              </w:rPr>
            </w:pPr>
            <w:r w:rsidRPr="00F62CCE">
              <w:rPr>
                <w:rFonts w:cs="Times New Roman"/>
                <w:bCs/>
                <w:szCs w:val="24"/>
                <w:lang w:val="es-MX"/>
              </w:rPr>
              <w:t>E91C</w:t>
            </w:r>
          </w:p>
        </w:tc>
        <w:tc>
          <w:tcPr>
            <w:tcW w:w="1250" w:type="pct"/>
          </w:tcPr>
          <w:p w14:paraId="417C2E00"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3</w:t>
            </w:r>
          </w:p>
        </w:tc>
        <w:tc>
          <w:tcPr>
            <w:tcW w:w="1250" w:type="pct"/>
          </w:tcPr>
          <w:p w14:paraId="53FD8832" w14:textId="77777777" w:rsidR="00F62CCE" w:rsidRPr="00F62CCE" w:rsidRDefault="00F62CCE" w:rsidP="00F62CCE">
            <w:pPr>
              <w:spacing w:after="0"/>
              <w:rPr>
                <w:rFonts w:cs="Times New Roman"/>
                <w:bCs/>
                <w:szCs w:val="24"/>
                <w:lang w:val="es-MX"/>
              </w:rPr>
            </w:pPr>
            <w:r w:rsidRPr="00F62CCE">
              <w:rPr>
                <w:rFonts w:cs="Times New Roman"/>
                <w:bCs/>
                <w:szCs w:val="24"/>
                <w:lang w:val="es-MX"/>
              </w:rPr>
              <w:t>-63.50</w:t>
            </w:r>
          </w:p>
        </w:tc>
        <w:tc>
          <w:tcPr>
            <w:tcW w:w="1250" w:type="pct"/>
          </w:tcPr>
          <w:p w14:paraId="405EC9F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6F616CE2" w14:textId="77777777" w:rsidTr="00F62CCE">
        <w:tc>
          <w:tcPr>
            <w:tcW w:w="1250" w:type="pct"/>
          </w:tcPr>
          <w:p w14:paraId="644E0E1E" w14:textId="77777777" w:rsidR="00F62CCE" w:rsidRPr="00F62CCE" w:rsidRDefault="00F62CCE" w:rsidP="00F62CCE">
            <w:pPr>
              <w:spacing w:after="0"/>
              <w:rPr>
                <w:rFonts w:cs="Times New Roman"/>
                <w:bCs/>
                <w:szCs w:val="24"/>
                <w:lang w:val="es-MX"/>
              </w:rPr>
            </w:pPr>
            <w:r w:rsidRPr="00F62CCE">
              <w:rPr>
                <w:rFonts w:cs="Times New Roman"/>
                <w:bCs/>
                <w:szCs w:val="24"/>
                <w:lang w:val="es-MX"/>
              </w:rPr>
              <w:t>EDD_44_1</w:t>
            </w:r>
          </w:p>
        </w:tc>
        <w:tc>
          <w:tcPr>
            <w:tcW w:w="1250" w:type="pct"/>
          </w:tcPr>
          <w:p w14:paraId="21806E97" w14:textId="77777777" w:rsidR="00F62CCE" w:rsidRPr="00F62CCE" w:rsidRDefault="00F62CCE" w:rsidP="00F62CCE">
            <w:pPr>
              <w:spacing w:after="0"/>
              <w:rPr>
                <w:rFonts w:cs="Times New Roman"/>
                <w:bCs/>
                <w:szCs w:val="24"/>
                <w:lang w:val="es-MX"/>
              </w:rPr>
            </w:pPr>
            <w:r w:rsidRPr="00F62CCE">
              <w:rPr>
                <w:rFonts w:cs="Times New Roman"/>
                <w:bCs/>
                <w:szCs w:val="24"/>
                <w:lang w:val="es-MX"/>
              </w:rPr>
              <w:t>47.37</w:t>
            </w:r>
          </w:p>
        </w:tc>
        <w:tc>
          <w:tcPr>
            <w:tcW w:w="1250" w:type="pct"/>
          </w:tcPr>
          <w:p w14:paraId="571F5A97" w14:textId="77777777" w:rsidR="00F62CCE" w:rsidRPr="00F62CCE" w:rsidRDefault="00F62CCE" w:rsidP="00F62CCE">
            <w:pPr>
              <w:spacing w:after="0"/>
              <w:rPr>
                <w:rFonts w:cs="Times New Roman"/>
                <w:bCs/>
                <w:szCs w:val="24"/>
                <w:lang w:val="es-MX"/>
              </w:rPr>
            </w:pPr>
            <w:r w:rsidRPr="00F62CCE">
              <w:rPr>
                <w:rFonts w:cs="Times New Roman"/>
                <w:bCs/>
                <w:szCs w:val="24"/>
                <w:lang w:val="es-MX"/>
              </w:rPr>
              <w:t>-68.33</w:t>
            </w:r>
          </w:p>
        </w:tc>
        <w:tc>
          <w:tcPr>
            <w:tcW w:w="1250" w:type="pct"/>
          </w:tcPr>
          <w:p w14:paraId="68E3347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28765F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79B1344" w14:textId="77777777" w:rsidR="00F62CCE" w:rsidRPr="00F62CCE" w:rsidRDefault="00F62CCE" w:rsidP="00F62CCE">
            <w:pPr>
              <w:spacing w:after="0"/>
              <w:rPr>
                <w:rFonts w:cs="Times New Roman"/>
                <w:bCs/>
                <w:szCs w:val="24"/>
                <w:lang w:val="es-MX"/>
              </w:rPr>
            </w:pPr>
            <w:r w:rsidRPr="00F62CCE">
              <w:rPr>
                <w:rFonts w:cs="Times New Roman"/>
                <w:bCs/>
                <w:szCs w:val="24"/>
                <w:lang w:val="es-MX"/>
              </w:rPr>
              <w:t>EDD_67_1</w:t>
            </w:r>
          </w:p>
        </w:tc>
        <w:tc>
          <w:tcPr>
            <w:tcW w:w="1250" w:type="pct"/>
          </w:tcPr>
          <w:p w14:paraId="633EC03D" w14:textId="77777777" w:rsidR="00F62CCE" w:rsidRPr="00F62CCE" w:rsidRDefault="00F62CCE" w:rsidP="00F62CCE">
            <w:pPr>
              <w:spacing w:after="0"/>
              <w:rPr>
                <w:rFonts w:cs="Times New Roman"/>
                <w:bCs/>
                <w:szCs w:val="24"/>
                <w:lang w:val="es-MX"/>
              </w:rPr>
            </w:pPr>
            <w:r w:rsidRPr="00F62CCE">
              <w:rPr>
                <w:rFonts w:cs="Times New Roman"/>
                <w:bCs/>
                <w:szCs w:val="24"/>
                <w:lang w:val="es-MX"/>
              </w:rPr>
              <w:t>47.37</w:t>
            </w:r>
          </w:p>
        </w:tc>
        <w:tc>
          <w:tcPr>
            <w:tcW w:w="1250" w:type="pct"/>
          </w:tcPr>
          <w:p w14:paraId="7961C843" w14:textId="77777777" w:rsidR="00F62CCE" w:rsidRPr="00F62CCE" w:rsidRDefault="00F62CCE" w:rsidP="00F62CCE">
            <w:pPr>
              <w:spacing w:after="0"/>
              <w:rPr>
                <w:rFonts w:cs="Times New Roman"/>
                <w:bCs/>
                <w:szCs w:val="24"/>
                <w:lang w:val="es-MX"/>
              </w:rPr>
            </w:pPr>
            <w:r w:rsidRPr="00F62CCE">
              <w:rPr>
                <w:rFonts w:cs="Times New Roman"/>
                <w:bCs/>
                <w:szCs w:val="24"/>
                <w:lang w:val="es-MX"/>
              </w:rPr>
              <w:t>-68.33</w:t>
            </w:r>
          </w:p>
        </w:tc>
        <w:tc>
          <w:tcPr>
            <w:tcW w:w="1250" w:type="pct"/>
          </w:tcPr>
          <w:p w14:paraId="374CA5F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AA6FAAB" w14:textId="77777777" w:rsidTr="00F62CCE">
        <w:tc>
          <w:tcPr>
            <w:tcW w:w="1250" w:type="pct"/>
          </w:tcPr>
          <w:p w14:paraId="6F5FBD3F" w14:textId="77777777" w:rsidR="00F62CCE" w:rsidRPr="00F62CCE" w:rsidRDefault="00F62CCE" w:rsidP="00F62CCE">
            <w:pPr>
              <w:spacing w:after="0"/>
              <w:rPr>
                <w:rFonts w:cs="Times New Roman"/>
                <w:bCs/>
                <w:szCs w:val="24"/>
                <w:lang w:val="es-MX"/>
              </w:rPr>
            </w:pPr>
            <w:r w:rsidRPr="00F62CCE">
              <w:rPr>
                <w:rFonts w:cs="Times New Roman"/>
                <w:bCs/>
                <w:szCs w:val="24"/>
                <w:lang w:val="es-MX"/>
              </w:rPr>
              <w:t>EDW_2_15</w:t>
            </w:r>
          </w:p>
        </w:tc>
        <w:tc>
          <w:tcPr>
            <w:tcW w:w="1250" w:type="pct"/>
          </w:tcPr>
          <w:p w14:paraId="46EC1824" w14:textId="77777777" w:rsidR="00F62CCE" w:rsidRPr="00F62CCE" w:rsidRDefault="00F62CCE" w:rsidP="00F62CCE">
            <w:pPr>
              <w:spacing w:after="0"/>
              <w:rPr>
                <w:rFonts w:cs="Times New Roman"/>
                <w:bCs/>
                <w:szCs w:val="24"/>
                <w:lang w:val="es-MX"/>
              </w:rPr>
            </w:pPr>
            <w:r w:rsidRPr="00F62CCE">
              <w:rPr>
                <w:rFonts w:cs="Times New Roman"/>
                <w:bCs/>
                <w:szCs w:val="24"/>
                <w:lang w:val="es-MX"/>
              </w:rPr>
              <w:t>47.37</w:t>
            </w:r>
          </w:p>
        </w:tc>
        <w:tc>
          <w:tcPr>
            <w:tcW w:w="1250" w:type="pct"/>
          </w:tcPr>
          <w:p w14:paraId="6A66F976" w14:textId="77777777" w:rsidR="00F62CCE" w:rsidRPr="00F62CCE" w:rsidRDefault="00F62CCE" w:rsidP="00F62CCE">
            <w:pPr>
              <w:spacing w:after="0"/>
              <w:rPr>
                <w:rFonts w:cs="Times New Roman"/>
                <w:bCs/>
                <w:szCs w:val="24"/>
                <w:lang w:val="es-MX"/>
              </w:rPr>
            </w:pPr>
            <w:r w:rsidRPr="00F62CCE">
              <w:rPr>
                <w:rFonts w:cs="Times New Roman"/>
                <w:bCs/>
                <w:szCs w:val="24"/>
                <w:lang w:val="es-MX"/>
              </w:rPr>
              <w:t>-68.33</w:t>
            </w:r>
          </w:p>
        </w:tc>
        <w:tc>
          <w:tcPr>
            <w:tcW w:w="1250" w:type="pct"/>
          </w:tcPr>
          <w:p w14:paraId="0B7D22A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B29EB1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2EB4D15" w14:textId="77777777" w:rsidR="00F62CCE" w:rsidRPr="00F62CCE" w:rsidRDefault="00F62CCE" w:rsidP="00F62CCE">
            <w:pPr>
              <w:spacing w:after="0"/>
              <w:rPr>
                <w:rFonts w:cs="Times New Roman"/>
                <w:bCs/>
                <w:szCs w:val="24"/>
                <w:lang w:val="es-MX"/>
              </w:rPr>
            </w:pPr>
            <w:r w:rsidRPr="00F62CCE">
              <w:rPr>
                <w:rFonts w:cs="Times New Roman"/>
                <w:bCs/>
                <w:szCs w:val="24"/>
                <w:lang w:val="es-MX"/>
              </w:rPr>
              <w:t>EDW_3_6</w:t>
            </w:r>
          </w:p>
        </w:tc>
        <w:tc>
          <w:tcPr>
            <w:tcW w:w="1250" w:type="pct"/>
          </w:tcPr>
          <w:p w14:paraId="27F90C1A" w14:textId="77777777" w:rsidR="00F62CCE" w:rsidRPr="00F62CCE" w:rsidRDefault="00F62CCE" w:rsidP="00F62CCE">
            <w:pPr>
              <w:spacing w:after="0"/>
              <w:rPr>
                <w:rFonts w:cs="Times New Roman"/>
                <w:bCs/>
                <w:szCs w:val="24"/>
                <w:lang w:val="es-MX"/>
              </w:rPr>
            </w:pPr>
            <w:r w:rsidRPr="00F62CCE">
              <w:rPr>
                <w:rFonts w:cs="Times New Roman"/>
                <w:bCs/>
                <w:szCs w:val="24"/>
                <w:lang w:val="es-MX"/>
              </w:rPr>
              <w:t>47.37</w:t>
            </w:r>
          </w:p>
        </w:tc>
        <w:tc>
          <w:tcPr>
            <w:tcW w:w="1250" w:type="pct"/>
          </w:tcPr>
          <w:p w14:paraId="18520363" w14:textId="77777777" w:rsidR="00F62CCE" w:rsidRPr="00F62CCE" w:rsidRDefault="00F62CCE" w:rsidP="00F62CCE">
            <w:pPr>
              <w:spacing w:after="0"/>
              <w:rPr>
                <w:rFonts w:cs="Times New Roman"/>
                <w:bCs/>
                <w:szCs w:val="24"/>
                <w:lang w:val="es-MX"/>
              </w:rPr>
            </w:pPr>
            <w:r w:rsidRPr="00F62CCE">
              <w:rPr>
                <w:rFonts w:cs="Times New Roman"/>
                <w:bCs/>
                <w:szCs w:val="24"/>
                <w:lang w:val="es-MX"/>
              </w:rPr>
              <w:t>-68.33</w:t>
            </w:r>
          </w:p>
        </w:tc>
        <w:tc>
          <w:tcPr>
            <w:tcW w:w="1250" w:type="pct"/>
          </w:tcPr>
          <w:p w14:paraId="1D589A7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7F5BC720" w14:textId="77777777" w:rsidTr="00F62CCE">
        <w:tc>
          <w:tcPr>
            <w:tcW w:w="1250" w:type="pct"/>
          </w:tcPr>
          <w:p w14:paraId="422BDB58" w14:textId="77777777" w:rsidR="00F62CCE" w:rsidRPr="00F62CCE" w:rsidRDefault="00F62CCE" w:rsidP="00F62CCE">
            <w:pPr>
              <w:spacing w:after="0"/>
              <w:rPr>
                <w:rFonts w:cs="Times New Roman"/>
                <w:bCs/>
                <w:szCs w:val="24"/>
                <w:lang w:val="es-MX"/>
              </w:rPr>
            </w:pPr>
            <w:r w:rsidRPr="00F62CCE">
              <w:rPr>
                <w:rFonts w:cs="Times New Roman"/>
                <w:bCs/>
                <w:szCs w:val="24"/>
                <w:lang w:val="es-MX"/>
              </w:rPr>
              <w:t>EL14_TA</w:t>
            </w:r>
          </w:p>
        </w:tc>
        <w:tc>
          <w:tcPr>
            <w:tcW w:w="1250" w:type="pct"/>
          </w:tcPr>
          <w:p w14:paraId="278A95AA" w14:textId="77777777" w:rsidR="00F62CCE" w:rsidRPr="00F62CCE" w:rsidRDefault="00F62CCE" w:rsidP="00F62CCE">
            <w:pPr>
              <w:spacing w:after="0"/>
              <w:rPr>
                <w:rFonts w:cs="Times New Roman"/>
                <w:bCs/>
                <w:szCs w:val="24"/>
                <w:lang w:val="es-MX"/>
              </w:rPr>
            </w:pPr>
            <w:r w:rsidRPr="00F62CCE">
              <w:rPr>
                <w:rFonts w:cs="Times New Roman"/>
                <w:bCs/>
                <w:szCs w:val="24"/>
                <w:lang w:val="es-MX"/>
              </w:rPr>
              <w:t>52.44</w:t>
            </w:r>
          </w:p>
        </w:tc>
        <w:tc>
          <w:tcPr>
            <w:tcW w:w="1250" w:type="pct"/>
          </w:tcPr>
          <w:p w14:paraId="0A9C544E" w14:textId="77777777" w:rsidR="00F62CCE" w:rsidRPr="00F62CCE" w:rsidRDefault="00F62CCE" w:rsidP="00F62CCE">
            <w:pPr>
              <w:spacing w:after="0"/>
              <w:rPr>
                <w:rFonts w:cs="Times New Roman"/>
                <w:bCs/>
                <w:szCs w:val="24"/>
                <w:lang w:val="es-MX"/>
              </w:rPr>
            </w:pPr>
            <w:r w:rsidRPr="00F62CCE">
              <w:rPr>
                <w:rFonts w:cs="Times New Roman"/>
                <w:bCs/>
                <w:szCs w:val="24"/>
                <w:lang w:val="es-MX"/>
              </w:rPr>
              <w:t>5.85</w:t>
            </w:r>
          </w:p>
        </w:tc>
        <w:tc>
          <w:tcPr>
            <w:tcW w:w="1250" w:type="pct"/>
          </w:tcPr>
          <w:p w14:paraId="2A5AFAF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06F8D3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EF30331" w14:textId="77777777" w:rsidR="00F62CCE" w:rsidRPr="00F62CCE" w:rsidRDefault="00F62CCE" w:rsidP="00F62CCE">
            <w:pPr>
              <w:spacing w:after="0"/>
              <w:rPr>
                <w:rFonts w:cs="Times New Roman"/>
                <w:bCs/>
                <w:szCs w:val="24"/>
                <w:lang w:val="es-MX"/>
              </w:rPr>
            </w:pPr>
            <w:r w:rsidRPr="00F62CCE">
              <w:rPr>
                <w:rFonts w:cs="Times New Roman"/>
                <w:bCs/>
                <w:szCs w:val="24"/>
                <w:lang w:val="es-MX"/>
              </w:rPr>
              <w:t>ELTA_01</w:t>
            </w:r>
          </w:p>
        </w:tc>
        <w:tc>
          <w:tcPr>
            <w:tcW w:w="1250" w:type="pct"/>
          </w:tcPr>
          <w:p w14:paraId="4BCE76A5" w14:textId="77777777" w:rsidR="00F62CCE" w:rsidRPr="00F62CCE" w:rsidRDefault="00F62CCE" w:rsidP="00F62CCE">
            <w:pPr>
              <w:spacing w:after="0"/>
              <w:rPr>
                <w:rFonts w:cs="Times New Roman"/>
                <w:bCs/>
                <w:szCs w:val="24"/>
                <w:lang w:val="es-MX"/>
              </w:rPr>
            </w:pPr>
            <w:r w:rsidRPr="00F62CCE">
              <w:rPr>
                <w:rFonts w:cs="Times New Roman"/>
                <w:bCs/>
                <w:szCs w:val="24"/>
                <w:lang w:val="es-MX"/>
              </w:rPr>
              <w:t>52.44</w:t>
            </w:r>
          </w:p>
        </w:tc>
        <w:tc>
          <w:tcPr>
            <w:tcW w:w="1250" w:type="pct"/>
          </w:tcPr>
          <w:p w14:paraId="4AAA7DEB" w14:textId="77777777" w:rsidR="00F62CCE" w:rsidRPr="00F62CCE" w:rsidRDefault="00F62CCE" w:rsidP="00F62CCE">
            <w:pPr>
              <w:spacing w:after="0"/>
              <w:rPr>
                <w:rFonts w:cs="Times New Roman"/>
                <w:bCs/>
                <w:szCs w:val="24"/>
                <w:lang w:val="es-MX"/>
              </w:rPr>
            </w:pPr>
            <w:r w:rsidRPr="00F62CCE">
              <w:rPr>
                <w:rFonts w:cs="Times New Roman"/>
                <w:bCs/>
                <w:szCs w:val="24"/>
                <w:lang w:val="es-MX"/>
              </w:rPr>
              <w:t>5.85</w:t>
            </w:r>
          </w:p>
        </w:tc>
        <w:tc>
          <w:tcPr>
            <w:tcW w:w="1250" w:type="pct"/>
          </w:tcPr>
          <w:p w14:paraId="09AD826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EF3A85A" w14:textId="77777777" w:rsidTr="00F62CCE">
        <w:tc>
          <w:tcPr>
            <w:tcW w:w="1250" w:type="pct"/>
          </w:tcPr>
          <w:p w14:paraId="3288755B" w14:textId="77777777" w:rsidR="00F62CCE" w:rsidRPr="00F62CCE" w:rsidRDefault="00F62CCE" w:rsidP="00F62CCE">
            <w:pPr>
              <w:spacing w:after="0"/>
              <w:rPr>
                <w:rFonts w:cs="Times New Roman"/>
                <w:bCs/>
                <w:szCs w:val="24"/>
                <w:lang w:val="es-MX"/>
              </w:rPr>
            </w:pPr>
            <w:r w:rsidRPr="00F62CCE">
              <w:rPr>
                <w:rFonts w:cs="Times New Roman"/>
                <w:bCs/>
                <w:szCs w:val="24"/>
                <w:lang w:val="es-MX"/>
              </w:rPr>
              <w:t>ELTA_08</w:t>
            </w:r>
          </w:p>
        </w:tc>
        <w:tc>
          <w:tcPr>
            <w:tcW w:w="1250" w:type="pct"/>
          </w:tcPr>
          <w:p w14:paraId="380AF4C2" w14:textId="77777777" w:rsidR="00F62CCE" w:rsidRPr="00F62CCE" w:rsidRDefault="00F62CCE" w:rsidP="00F62CCE">
            <w:pPr>
              <w:spacing w:after="0"/>
              <w:rPr>
                <w:rFonts w:cs="Times New Roman"/>
                <w:bCs/>
                <w:szCs w:val="24"/>
                <w:lang w:val="es-MX"/>
              </w:rPr>
            </w:pPr>
            <w:r w:rsidRPr="00F62CCE">
              <w:rPr>
                <w:rFonts w:cs="Times New Roman"/>
                <w:bCs/>
                <w:szCs w:val="24"/>
                <w:lang w:val="es-MX"/>
              </w:rPr>
              <w:t>52.44</w:t>
            </w:r>
          </w:p>
        </w:tc>
        <w:tc>
          <w:tcPr>
            <w:tcW w:w="1250" w:type="pct"/>
          </w:tcPr>
          <w:p w14:paraId="175C8202" w14:textId="77777777" w:rsidR="00F62CCE" w:rsidRPr="00F62CCE" w:rsidRDefault="00F62CCE" w:rsidP="00F62CCE">
            <w:pPr>
              <w:spacing w:after="0"/>
              <w:rPr>
                <w:rFonts w:cs="Times New Roman"/>
                <w:bCs/>
                <w:szCs w:val="24"/>
                <w:lang w:val="es-MX"/>
              </w:rPr>
            </w:pPr>
            <w:r w:rsidRPr="00F62CCE">
              <w:rPr>
                <w:rFonts w:cs="Times New Roman"/>
                <w:bCs/>
                <w:szCs w:val="24"/>
                <w:lang w:val="es-MX"/>
              </w:rPr>
              <w:t>5.85</w:t>
            </w:r>
          </w:p>
        </w:tc>
        <w:tc>
          <w:tcPr>
            <w:tcW w:w="1250" w:type="pct"/>
          </w:tcPr>
          <w:p w14:paraId="52F43DC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92B4EF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48E7E74" w14:textId="77777777" w:rsidR="00F62CCE" w:rsidRPr="00F62CCE" w:rsidRDefault="00F62CCE" w:rsidP="00F62CCE">
            <w:pPr>
              <w:spacing w:after="0"/>
              <w:rPr>
                <w:rFonts w:cs="Times New Roman"/>
                <w:bCs/>
                <w:szCs w:val="24"/>
                <w:lang w:val="es-MX"/>
              </w:rPr>
            </w:pPr>
            <w:r w:rsidRPr="00F62CCE">
              <w:rPr>
                <w:rFonts w:cs="Times New Roman"/>
                <w:bCs/>
                <w:szCs w:val="24"/>
                <w:lang w:val="es-MX"/>
              </w:rPr>
              <w:t>FRD47_2</w:t>
            </w:r>
          </w:p>
        </w:tc>
        <w:tc>
          <w:tcPr>
            <w:tcW w:w="1250" w:type="pct"/>
          </w:tcPr>
          <w:p w14:paraId="4996086C" w14:textId="77777777" w:rsidR="00F62CCE" w:rsidRPr="00F62CCE" w:rsidRDefault="00F62CCE" w:rsidP="00F62CCE">
            <w:pPr>
              <w:spacing w:after="0"/>
              <w:rPr>
                <w:rFonts w:cs="Times New Roman"/>
                <w:bCs/>
                <w:szCs w:val="24"/>
                <w:lang w:val="es-MX"/>
              </w:rPr>
            </w:pPr>
            <w:r w:rsidRPr="00F62CCE">
              <w:rPr>
                <w:rFonts w:cs="Times New Roman"/>
                <w:bCs/>
                <w:szCs w:val="24"/>
                <w:lang w:val="es-MX"/>
              </w:rPr>
              <w:t>45.96</w:t>
            </w:r>
          </w:p>
        </w:tc>
        <w:tc>
          <w:tcPr>
            <w:tcW w:w="1250" w:type="pct"/>
          </w:tcPr>
          <w:p w14:paraId="1BCE00BC" w14:textId="77777777" w:rsidR="00F62CCE" w:rsidRPr="00F62CCE" w:rsidRDefault="00F62CCE" w:rsidP="00F62CCE">
            <w:pPr>
              <w:spacing w:after="0"/>
              <w:rPr>
                <w:rFonts w:cs="Times New Roman"/>
                <w:bCs/>
                <w:szCs w:val="24"/>
                <w:lang w:val="es-MX"/>
              </w:rPr>
            </w:pPr>
            <w:r w:rsidRPr="00F62CCE">
              <w:rPr>
                <w:rFonts w:cs="Times New Roman"/>
                <w:bCs/>
                <w:szCs w:val="24"/>
                <w:lang w:val="es-MX"/>
              </w:rPr>
              <w:t>-66.64</w:t>
            </w:r>
          </w:p>
        </w:tc>
        <w:tc>
          <w:tcPr>
            <w:tcW w:w="1250" w:type="pct"/>
          </w:tcPr>
          <w:p w14:paraId="48FEFC8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ED24E19" w14:textId="77777777" w:rsidTr="00F62CCE">
        <w:tc>
          <w:tcPr>
            <w:tcW w:w="1250" w:type="pct"/>
          </w:tcPr>
          <w:p w14:paraId="0D80435A" w14:textId="77777777" w:rsidR="00F62CCE" w:rsidRPr="00F62CCE" w:rsidRDefault="00F62CCE" w:rsidP="00F62CCE">
            <w:pPr>
              <w:spacing w:after="0"/>
              <w:rPr>
                <w:rFonts w:cs="Times New Roman"/>
                <w:bCs/>
                <w:szCs w:val="24"/>
              </w:rPr>
            </w:pPr>
            <w:r w:rsidRPr="00F62CCE">
              <w:rPr>
                <w:rFonts w:cs="Times New Roman"/>
                <w:bCs/>
                <w:szCs w:val="24"/>
              </w:rPr>
              <w:t>FRTD_1</w:t>
            </w:r>
          </w:p>
        </w:tc>
        <w:tc>
          <w:tcPr>
            <w:tcW w:w="1250" w:type="pct"/>
          </w:tcPr>
          <w:p w14:paraId="0CA49868" w14:textId="77777777" w:rsidR="00F62CCE" w:rsidRPr="00F62CCE" w:rsidRDefault="00F62CCE" w:rsidP="00F62CCE">
            <w:pPr>
              <w:spacing w:after="0"/>
              <w:rPr>
                <w:rFonts w:cs="Times New Roman"/>
                <w:bCs/>
                <w:szCs w:val="24"/>
              </w:rPr>
            </w:pPr>
            <w:r w:rsidRPr="00F62CCE">
              <w:rPr>
                <w:rFonts w:cs="Times New Roman"/>
                <w:bCs/>
                <w:szCs w:val="24"/>
              </w:rPr>
              <w:t>41.64</w:t>
            </w:r>
          </w:p>
        </w:tc>
        <w:tc>
          <w:tcPr>
            <w:tcW w:w="1250" w:type="pct"/>
          </w:tcPr>
          <w:p w14:paraId="217796EA" w14:textId="77777777" w:rsidR="00F62CCE" w:rsidRPr="00F62CCE" w:rsidRDefault="00F62CCE" w:rsidP="00F62CCE">
            <w:pPr>
              <w:spacing w:after="0"/>
              <w:rPr>
                <w:rFonts w:cs="Times New Roman"/>
                <w:bCs/>
                <w:szCs w:val="24"/>
              </w:rPr>
            </w:pPr>
            <w:r w:rsidRPr="00F62CCE">
              <w:rPr>
                <w:rFonts w:cs="Times New Roman"/>
                <w:bCs/>
                <w:szCs w:val="24"/>
              </w:rPr>
              <w:t>13.34</w:t>
            </w:r>
          </w:p>
        </w:tc>
        <w:tc>
          <w:tcPr>
            <w:tcW w:w="1250" w:type="pct"/>
          </w:tcPr>
          <w:p w14:paraId="03E54D47"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9563C8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50ADC7D" w14:textId="77777777" w:rsidR="00F62CCE" w:rsidRPr="00F62CCE" w:rsidRDefault="00F62CCE" w:rsidP="00F62CCE">
            <w:pPr>
              <w:spacing w:after="0"/>
              <w:rPr>
                <w:rFonts w:cs="Times New Roman"/>
                <w:bCs/>
                <w:szCs w:val="24"/>
              </w:rPr>
            </w:pPr>
            <w:r w:rsidRPr="00F62CCE">
              <w:rPr>
                <w:rFonts w:cs="Times New Roman"/>
                <w:bCs/>
                <w:szCs w:val="24"/>
              </w:rPr>
              <w:t>GORE_3</w:t>
            </w:r>
          </w:p>
        </w:tc>
        <w:tc>
          <w:tcPr>
            <w:tcW w:w="1250" w:type="pct"/>
          </w:tcPr>
          <w:p w14:paraId="7CB98538" w14:textId="77777777" w:rsidR="00F62CCE" w:rsidRPr="00F62CCE" w:rsidRDefault="00F62CCE" w:rsidP="00F62CCE">
            <w:pPr>
              <w:spacing w:after="0"/>
              <w:rPr>
                <w:rFonts w:cs="Times New Roman"/>
                <w:bCs/>
                <w:szCs w:val="24"/>
              </w:rPr>
            </w:pPr>
            <w:r w:rsidRPr="00F62CCE">
              <w:rPr>
                <w:rFonts w:cs="Times New Roman"/>
                <w:bCs/>
                <w:szCs w:val="24"/>
              </w:rPr>
              <w:t>43.68</w:t>
            </w:r>
          </w:p>
        </w:tc>
        <w:tc>
          <w:tcPr>
            <w:tcW w:w="1250" w:type="pct"/>
          </w:tcPr>
          <w:p w14:paraId="74389F11" w14:textId="77777777" w:rsidR="00F62CCE" w:rsidRPr="00F62CCE" w:rsidRDefault="00F62CCE" w:rsidP="00F62CCE">
            <w:pPr>
              <w:spacing w:after="0"/>
              <w:rPr>
                <w:rFonts w:cs="Times New Roman"/>
                <w:bCs/>
                <w:szCs w:val="24"/>
              </w:rPr>
            </w:pPr>
            <w:r w:rsidRPr="00F62CCE">
              <w:rPr>
                <w:rFonts w:cs="Times New Roman"/>
                <w:bCs/>
                <w:szCs w:val="24"/>
              </w:rPr>
              <w:t>-70.44</w:t>
            </w:r>
          </w:p>
        </w:tc>
        <w:tc>
          <w:tcPr>
            <w:tcW w:w="1250" w:type="pct"/>
          </w:tcPr>
          <w:p w14:paraId="3B3B3468"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61B9A405" w14:textId="77777777" w:rsidTr="00F62CCE">
        <w:tc>
          <w:tcPr>
            <w:tcW w:w="1250" w:type="pct"/>
          </w:tcPr>
          <w:p w14:paraId="2C5D7444" w14:textId="77777777" w:rsidR="00F62CCE" w:rsidRPr="00F62CCE" w:rsidRDefault="00F62CCE" w:rsidP="00F62CCE">
            <w:pPr>
              <w:spacing w:after="0"/>
              <w:rPr>
                <w:rFonts w:cs="Times New Roman"/>
                <w:bCs/>
                <w:szCs w:val="24"/>
              </w:rPr>
            </w:pPr>
            <w:r w:rsidRPr="00F62CCE">
              <w:rPr>
                <w:rFonts w:cs="Times New Roman"/>
                <w:bCs/>
                <w:szCs w:val="24"/>
              </w:rPr>
              <w:t>G_II3</w:t>
            </w:r>
          </w:p>
        </w:tc>
        <w:tc>
          <w:tcPr>
            <w:tcW w:w="1250" w:type="pct"/>
          </w:tcPr>
          <w:p w14:paraId="18423164" w14:textId="77777777" w:rsidR="00F62CCE" w:rsidRPr="00F62CCE" w:rsidRDefault="00F62CCE" w:rsidP="00F62CCE">
            <w:pPr>
              <w:spacing w:after="0"/>
              <w:rPr>
                <w:rFonts w:cs="Times New Roman"/>
                <w:bCs/>
                <w:szCs w:val="24"/>
              </w:rPr>
            </w:pPr>
            <w:r w:rsidRPr="00F62CCE">
              <w:rPr>
                <w:rFonts w:cs="Times New Roman"/>
                <w:bCs/>
                <w:szCs w:val="24"/>
              </w:rPr>
              <w:t>49.11</w:t>
            </w:r>
          </w:p>
        </w:tc>
        <w:tc>
          <w:tcPr>
            <w:tcW w:w="1250" w:type="pct"/>
          </w:tcPr>
          <w:p w14:paraId="3E6D9741" w14:textId="77777777" w:rsidR="00F62CCE" w:rsidRPr="00F62CCE" w:rsidRDefault="00F62CCE" w:rsidP="00F62CCE">
            <w:pPr>
              <w:spacing w:after="0"/>
              <w:rPr>
                <w:rFonts w:cs="Times New Roman"/>
                <w:bCs/>
                <w:szCs w:val="24"/>
              </w:rPr>
            </w:pPr>
            <w:r w:rsidRPr="00F62CCE">
              <w:rPr>
                <w:rFonts w:cs="Times New Roman"/>
                <w:bCs/>
                <w:szCs w:val="24"/>
              </w:rPr>
              <w:t>11.93</w:t>
            </w:r>
          </w:p>
        </w:tc>
        <w:tc>
          <w:tcPr>
            <w:tcW w:w="1250" w:type="pct"/>
          </w:tcPr>
          <w:p w14:paraId="0D506EDC"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280C6E2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9D63334" w14:textId="77777777" w:rsidR="00F62CCE" w:rsidRPr="00F62CCE" w:rsidRDefault="00F62CCE" w:rsidP="00F62CCE">
            <w:pPr>
              <w:spacing w:after="0"/>
              <w:rPr>
                <w:rFonts w:cs="Times New Roman"/>
                <w:bCs/>
                <w:szCs w:val="24"/>
              </w:rPr>
            </w:pPr>
            <w:r w:rsidRPr="00F62CCE">
              <w:rPr>
                <w:rFonts w:cs="Times New Roman"/>
                <w:bCs/>
                <w:szCs w:val="24"/>
              </w:rPr>
              <w:lastRenderedPageBreak/>
              <w:t>HAD_3_1</w:t>
            </w:r>
          </w:p>
        </w:tc>
        <w:tc>
          <w:tcPr>
            <w:tcW w:w="1250" w:type="pct"/>
          </w:tcPr>
          <w:p w14:paraId="19770E23" w14:textId="77777777" w:rsidR="00F62CCE" w:rsidRPr="00F62CCE" w:rsidRDefault="00F62CCE" w:rsidP="00F62CCE">
            <w:pPr>
              <w:spacing w:after="0"/>
              <w:rPr>
                <w:rFonts w:cs="Times New Roman"/>
                <w:bCs/>
                <w:szCs w:val="24"/>
              </w:rPr>
            </w:pPr>
            <w:r w:rsidRPr="00F62CCE">
              <w:rPr>
                <w:rFonts w:cs="Times New Roman"/>
                <w:bCs/>
                <w:szCs w:val="24"/>
              </w:rPr>
              <w:t>44.60</w:t>
            </w:r>
          </w:p>
        </w:tc>
        <w:tc>
          <w:tcPr>
            <w:tcW w:w="1250" w:type="pct"/>
          </w:tcPr>
          <w:p w14:paraId="076609B1" w14:textId="77777777" w:rsidR="00F62CCE" w:rsidRPr="00F62CCE" w:rsidRDefault="00F62CCE" w:rsidP="00F62CCE">
            <w:pPr>
              <w:spacing w:after="0"/>
              <w:rPr>
                <w:rFonts w:cs="Times New Roman"/>
                <w:bCs/>
                <w:szCs w:val="24"/>
              </w:rPr>
            </w:pPr>
            <w:r w:rsidRPr="00F62CCE">
              <w:rPr>
                <w:rFonts w:cs="Times New Roman"/>
                <w:bCs/>
                <w:szCs w:val="24"/>
              </w:rPr>
              <w:t>-63.55</w:t>
            </w:r>
          </w:p>
        </w:tc>
        <w:tc>
          <w:tcPr>
            <w:tcW w:w="1250" w:type="pct"/>
          </w:tcPr>
          <w:p w14:paraId="708E8EE2"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47333221" w14:textId="77777777" w:rsidTr="00F62CCE">
        <w:tc>
          <w:tcPr>
            <w:tcW w:w="1250" w:type="pct"/>
          </w:tcPr>
          <w:p w14:paraId="7FEAF0AF" w14:textId="77777777" w:rsidR="00F62CCE" w:rsidRPr="00F62CCE" w:rsidRDefault="00F62CCE" w:rsidP="00F62CCE">
            <w:pPr>
              <w:spacing w:after="0"/>
              <w:rPr>
                <w:rFonts w:cs="Times New Roman"/>
                <w:bCs/>
                <w:szCs w:val="24"/>
              </w:rPr>
            </w:pPr>
            <w:r w:rsidRPr="00F62CCE">
              <w:rPr>
                <w:rFonts w:cs="Times New Roman"/>
                <w:bCs/>
                <w:szCs w:val="24"/>
              </w:rPr>
              <w:t>HAW_03_12</w:t>
            </w:r>
          </w:p>
        </w:tc>
        <w:tc>
          <w:tcPr>
            <w:tcW w:w="1250" w:type="pct"/>
          </w:tcPr>
          <w:p w14:paraId="732068F3" w14:textId="77777777" w:rsidR="00F62CCE" w:rsidRPr="00F62CCE" w:rsidRDefault="00F62CCE" w:rsidP="00F62CCE">
            <w:pPr>
              <w:spacing w:after="0"/>
              <w:rPr>
                <w:rFonts w:cs="Times New Roman"/>
                <w:bCs/>
                <w:szCs w:val="24"/>
              </w:rPr>
            </w:pPr>
            <w:r w:rsidRPr="00F62CCE">
              <w:rPr>
                <w:rFonts w:cs="Times New Roman"/>
                <w:bCs/>
                <w:szCs w:val="24"/>
              </w:rPr>
              <w:t>44.60</w:t>
            </w:r>
          </w:p>
        </w:tc>
        <w:tc>
          <w:tcPr>
            <w:tcW w:w="1250" w:type="pct"/>
          </w:tcPr>
          <w:p w14:paraId="3D672A63" w14:textId="77777777" w:rsidR="00F62CCE" w:rsidRPr="00F62CCE" w:rsidRDefault="00F62CCE" w:rsidP="00F62CCE">
            <w:pPr>
              <w:spacing w:after="0"/>
              <w:rPr>
                <w:rFonts w:cs="Times New Roman"/>
                <w:bCs/>
                <w:szCs w:val="24"/>
              </w:rPr>
            </w:pPr>
            <w:r w:rsidRPr="00F62CCE">
              <w:rPr>
                <w:rFonts w:cs="Times New Roman"/>
                <w:bCs/>
                <w:szCs w:val="24"/>
              </w:rPr>
              <w:t>-63.55</w:t>
            </w:r>
          </w:p>
        </w:tc>
        <w:tc>
          <w:tcPr>
            <w:tcW w:w="1250" w:type="pct"/>
          </w:tcPr>
          <w:p w14:paraId="39D1F866"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CF312F4"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216E3FF" w14:textId="77777777" w:rsidR="00F62CCE" w:rsidRPr="00F62CCE" w:rsidRDefault="00F62CCE" w:rsidP="00F62CCE">
            <w:pPr>
              <w:spacing w:after="0"/>
              <w:rPr>
                <w:rFonts w:cs="Times New Roman"/>
                <w:bCs/>
                <w:szCs w:val="24"/>
              </w:rPr>
            </w:pPr>
            <w:r w:rsidRPr="00F62CCE">
              <w:rPr>
                <w:rFonts w:cs="Times New Roman"/>
                <w:bCs/>
                <w:szCs w:val="24"/>
              </w:rPr>
              <w:t>HAW_10_9</w:t>
            </w:r>
          </w:p>
        </w:tc>
        <w:tc>
          <w:tcPr>
            <w:tcW w:w="1250" w:type="pct"/>
          </w:tcPr>
          <w:p w14:paraId="13357678" w14:textId="77777777" w:rsidR="00F62CCE" w:rsidRPr="00F62CCE" w:rsidRDefault="00F62CCE" w:rsidP="00F62CCE">
            <w:pPr>
              <w:spacing w:after="0"/>
              <w:rPr>
                <w:rFonts w:cs="Times New Roman"/>
                <w:bCs/>
                <w:szCs w:val="24"/>
              </w:rPr>
            </w:pPr>
            <w:r w:rsidRPr="00F62CCE">
              <w:rPr>
                <w:rFonts w:cs="Times New Roman"/>
                <w:bCs/>
                <w:szCs w:val="24"/>
              </w:rPr>
              <w:t>44.60</w:t>
            </w:r>
          </w:p>
        </w:tc>
        <w:tc>
          <w:tcPr>
            <w:tcW w:w="1250" w:type="pct"/>
          </w:tcPr>
          <w:p w14:paraId="050EA25A" w14:textId="77777777" w:rsidR="00F62CCE" w:rsidRPr="00F62CCE" w:rsidRDefault="00F62CCE" w:rsidP="00F62CCE">
            <w:pPr>
              <w:spacing w:after="0"/>
              <w:rPr>
                <w:rFonts w:cs="Times New Roman"/>
                <w:bCs/>
                <w:szCs w:val="24"/>
              </w:rPr>
            </w:pPr>
            <w:r w:rsidRPr="00F62CCE">
              <w:rPr>
                <w:rFonts w:cs="Times New Roman"/>
                <w:bCs/>
                <w:szCs w:val="24"/>
              </w:rPr>
              <w:t>-63.55</w:t>
            </w:r>
          </w:p>
        </w:tc>
        <w:tc>
          <w:tcPr>
            <w:tcW w:w="1250" w:type="pct"/>
          </w:tcPr>
          <w:p w14:paraId="1D77187C"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20E240B" w14:textId="77777777" w:rsidTr="00F62CCE">
        <w:tc>
          <w:tcPr>
            <w:tcW w:w="1250" w:type="pct"/>
          </w:tcPr>
          <w:p w14:paraId="142B068A" w14:textId="77777777" w:rsidR="00F62CCE" w:rsidRPr="00F62CCE" w:rsidRDefault="00F62CCE" w:rsidP="00F62CCE">
            <w:pPr>
              <w:spacing w:after="0"/>
              <w:rPr>
                <w:rFonts w:cs="Times New Roman"/>
                <w:bCs/>
                <w:szCs w:val="24"/>
              </w:rPr>
            </w:pPr>
            <w:r w:rsidRPr="00F62CCE">
              <w:rPr>
                <w:rFonts w:cs="Times New Roman"/>
                <w:bCs/>
                <w:szCs w:val="24"/>
              </w:rPr>
              <w:t>HM3TL</w:t>
            </w:r>
          </w:p>
        </w:tc>
        <w:tc>
          <w:tcPr>
            <w:tcW w:w="1250" w:type="pct"/>
          </w:tcPr>
          <w:p w14:paraId="51A6A530" w14:textId="77777777" w:rsidR="00F62CCE" w:rsidRPr="00F62CCE" w:rsidRDefault="00F62CCE" w:rsidP="00F62CCE">
            <w:pPr>
              <w:spacing w:after="0"/>
              <w:rPr>
                <w:rFonts w:cs="Times New Roman"/>
                <w:bCs/>
                <w:szCs w:val="24"/>
              </w:rPr>
            </w:pPr>
            <w:r w:rsidRPr="00F62CCE">
              <w:rPr>
                <w:rFonts w:cs="Times New Roman"/>
                <w:bCs/>
                <w:szCs w:val="24"/>
              </w:rPr>
              <w:t>47.51</w:t>
            </w:r>
          </w:p>
        </w:tc>
        <w:tc>
          <w:tcPr>
            <w:tcW w:w="1250" w:type="pct"/>
          </w:tcPr>
          <w:p w14:paraId="011C001A" w14:textId="77777777" w:rsidR="00F62CCE" w:rsidRPr="00F62CCE" w:rsidRDefault="00F62CCE" w:rsidP="00F62CCE">
            <w:pPr>
              <w:spacing w:after="0"/>
              <w:rPr>
                <w:rFonts w:cs="Times New Roman"/>
                <w:bCs/>
                <w:szCs w:val="24"/>
              </w:rPr>
            </w:pPr>
            <w:r w:rsidRPr="00F62CCE">
              <w:rPr>
                <w:rFonts w:cs="Times New Roman"/>
                <w:bCs/>
                <w:szCs w:val="24"/>
              </w:rPr>
              <w:t>19.04</w:t>
            </w:r>
          </w:p>
        </w:tc>
        <w:tc>
          <w:tcPr>
            <w:tcW w:w="1250" w:type="pct"/>
          </w:tcPr>
          <w:p w14:paraId="2A3C9AD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280366C"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389A6D5" w14:textId="77777777" w:rsidR="00F62CCE" w:rsidRPr="00F62CCE" w:rsidRDefault="00F62CCE" w:rsidP="00F62CCE">
            <w:pPr>
              <w:spacing w:after="0"/>
              <w:rPr>
                <w:rFonts w:cs="Times New Roman"/>
                <w:bCs/>
                <w:szCs w:val="24"/>
              </w:rPr>
            </w:pPr>
            <w:r w:rsidRPr="00F62CCE">
              <w:rPr>
                <w:rFonts w:cs="Times New Roman"/>
                <w:bCs/>
                <w:szCs w:val="24"/>
              </w:rPr>
              <w:t>HMTM1</w:t>
            </w:r>
          </w:p>
        </w:tc>
        <w:tc>
          <w:tcPr>
            <w:tcW w:w="1250" w:type="pct"/>
          </w:tcPr>
          <w:p w14:paraId="72D1F997" w14:textId="77777777" w:rsidR="00F62CCE" w:rsidRPr="00F62CCE" w:rsidRDefault="00F62CCE" w:rsidP="00F62CCE">
            <w:pPr>
              <w:spacing w:after="0"/>
              <w:rPr>
                <w:rFonts w:cs="Times New Roman"/>
                <w:bCs/>
                <w:szCs w:val="24"/>
              </w:rPr>
            </w:pPr>
            <w:r w:rsidRPr="00F62CCE">
              <w:rPr>
                <w:rFonts w:cs="Times New Roman"/>
                <w:bCs/>
                <w:szCs w:val="24"/>
              </w:rPr>
              <w:t>47.51</w:t>
            </w:r>
          </w:p>
        </w:tc>
        <w:tc>
          <w:tcPr>
            <w:tcW w:w="1250" w:type="pct"/>
          </w:tcPr>
          <w:p w14:paraId="7C61093E" w14:textId="77777777" w:rsidR="00F62CCE" w:rsidRPr="00F62CCE" w:rsidRDefault="00F62CCE" w:rsidP="00F62CCE">
            <w:pPr>
              <w:spacing w:after="0"/>
              <w:rPr>
                <w:rFonts w:cs="Times New Roman"/>
                <w:bCs/>
                <w:szCs w:val="24"/>
              </w:rPr>
            </w:pPr>
            <w:r w:rsidRPr="00F62CCE">
              <w:rPr>
                <w:rFonts w:cs="Times New Roman"/>
                <w:bCs/>
                <w:szCs w:val="24"/>
              </w:rPr>
              <w:t>19.04</w:t>
            </w:r>
          </w:p>
        </w:tc>
        <w:tc>
          <w:tcPr>
            <w:tcW w:w="1250" w:type="pct"/>
          </w:tcPr>
          <w:p w14:paraId="31AC853D"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17235EB2" w14:textId="77777777" w:rsidTr="00F62CCE">
        <w:tc>
          <w:tcPr>
            <w:tcW w:w="1250" w:type="pct"/>
          </w:tcPr>
          <w:p w14:paraId="4BB4AF17" w14:textId="77777777" w:rsidR="00F62CCE" w:rsidRPr="00F62CCE" w:rsidRDefault="00F62CCE" w:rsidP="00F62CCE">
            <w:pPr>
              <w:spacing w:after="0"/>
              <w:rPr>
                <w:rFonts w:cs="Times New Roman"/>
                <w:bCs/>
                <w:szCs w:val="24"/>
                <w:lang w:val="es-MX"/>
              </w:rPr>
            </w:pPr>
            <w:r w:rsidRPr="00F62CCE">
              <w:rPr>
                <w:rFonts w:cs="Times New Roman"/>
                <w:bCs/>
                <w:szCs w:val="24"/>
                <w:lang w:val="es-MX"/>
              </w:rPr>
              <w:t>HOR_6</w:t>
            </w:r>
          </w:p>
        </w:tc>
        <w:tc>
          <w:tcPr>
            <w:tcW w:w="1250" w:type="pct"/>
          </w:tcPr>
          <w:p w14:paraId="6DADE7BC" w14:textId="77777777" w:rsidR="00F62CCE" w:rsidRPr="00F62CCE" w:rsidRDefault="00F62CCE" w:rsidP="00F62CCE">
            <w:pPr>
              <w:spacing w:after="0"/>
              <w:rPr>
                <w:rFonts w:cs="Times New Roman"/>
                <w:bCs/>
                <w:szCs w:val="24"/>
                <w:lang w:val="es-MX"/>
              </w:rPr>
            </w:pPr>
            <w:r w:rsidRPr="00F62CCE">
              <w:rPr>
                <w:rFonts w:cs="Times New Roman"/>
                <w:bCs/>
                <w:szCs w:val="24"/>
                <w:lang w:val="es-MX"/>
              </w:rPr>
              <w:t>48.14</w:t>
            </w:r>
          </w:p>
        </w:tc>
        <w:tc>
          <w:tcPr>
            <w:tcW w:w="1250" w:type="pct"/>
          </w:tcPr>
          <w:p w14:paraId="43A00418" w14:textId="77777777" w:rsidR="00F62CCE" w:rsidRPr="00F62CCE" w:rsidRDefault="00F62CCE" w:rsidP="00F62CCE">
            <w:pPr>
              <w:spacing w:after="0"/>
              <w:rPr>
                <w:rFonts w:cs="Times New Roman"/>
                <w:bCs/>
                <w:szCs w:val="24"/>
                <w:lang w:val="es-MX"/>
              </w:rPr>
            </w:pPr>
            <w:r w:rsidRPr="00F62CCE">
              <w:rPr>
                <w:rFonts w:cs="Times New Roman"/>
                <w:bCs/>
                <w:szCs w:val="24"/>
                <w:lang w:val="es-MX"/>
              </w:rPr>
              <w:t>26.51</w:t>
            </w:r>
          </w:p>
        </w:tc>
        <w:tc>
          <w:tcPr>
            <w:tcW w:w="1250" w:type="pct"/>
          </w:tcPr>
          <w:p w14:paraId="6CC9DCAA"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C76A7D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2F48C95" w14:textId="77777777" w:rsidR="00F62CCE" w:rsidRPr="00F62CCE" w:rsidRDefault="00F62CCE" w:rsidP="00F62CCE">
            <w:pPr>
              <w:spacing w:after="0"/>
              <w:rPr>
                <w:rFonts w:cs="Times New Roman"/>
                <w:bCs/>
                <w:szCs w:val="24"/>
                <w:lang w:val="es-MX"/>
              </w:rPr>
            </w:pPr>
            <w:r w:rsidRPr="00F62CCE">
              <w:rPr>
                <w:rFonts w:cs="Times New Roman"/>
                <w:bCs/>
                <w:szCs w:val="24"/>
                <w:lang w:val="es-MX"/>
              </w:rPr>
              <w:t>HUF_13TA</w:t>
            </w:r>
          </w:p>
        </w:tc>
        <w:tc>
          <w:tcPr>
            <w:tcW w:w="1250" w:type="pct"/>
          </w:tcPr>
          <w:p w14:paraId="3AC219A1" w14:textId="77777777" w:rsidR="00F62CCE" w:rsidRPr="00F62CCE" w:rsidRDefault="00F62CCE" w:rsidP="00F62CCE">
            <w:pPr>
              <w:spacing w:after="0"/>
              <w:rPr>
                <w:rFonts w:cs="Times New Roman"/>
                <w:bCs/>
                <w:szCs w:val="24"/>
                <w:lang w:val="es-MX"/>
              </w:rPr>
            </w:pPr>
            <w:r w:rsidRPr="00F62CCE">
              <w:rPr>
                <w:rFonts w:cs="Times New Roman"/>
                <w:bCs/>
                <w:szCs w:val="24"/>
                <w:lang w:val="es-MX"/>
              </w:rPr>
              <w:t>47.69</w:t>
            </w:r>
          </w:p>
        </w:tc>
        <w:tc>
          <w:tcPr>
            <w:tcW w:w="1250" w:type="pct"/>
          </w:tcPr>
          <w:p w14:paraId="435E05BD" w14:textId="77777777" w:rsidR="00F62CCE" w:rsidRPr="00F62CCE" w:rsidRDefault="00F62CCE" w:rsidP="00F62CCE">
            <w:pPr>
              <w:spacing w:after="0"/>
              <w:rPr>
                <w:rFonts w:cs="Times New Roman"/>
                <w:bCs/>
                <w:szCs w:val="24"/>
                <w:lang w:val="es-MX"/>
              </w:rPr>
            </w:pPr>
            <w:r w:rsidRPr="00F62CCE">
              <w:rPr>
                <w:rFonts w:cs="Times New Roman"/>
                <w:bCs/>
                <w:szCs w:val="24"/>
                <w:lang w:val="es-MX"/>
              </w:rPr>
              <w:t>17.65</w:t>
            </w:r>
          </w:p>
        </w:tc>
        <w:tc>
          <w:tcPr>
            <w:tcW w:w="1250" w:type="pct"/>
          </w:tcPr>
          <w:p w14:paraId="090EEBB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D8BE523" w14:textId="77777777" w:rsidTr="00F62CCE">
        <w:tc>
          <w:tcPr>
            <w:tcW w:w="1250" w:type="pct"/>
          </w:tcPr>
          <w:p w14:paraId="0F110E4A" w14:textId="77777777" w:rsidR="00F62CCE" w:rsidRPr="00F62CCE" w:rsidRDefault="00F62CCE" w:rsidP="00F62CCE">
            <w:pPr>
              <w:spacing w:after="0"/>
              <w:rPr>
                <w:rFonts w:cs="Times New Roman"/>
                <w:bCs/>
                <w:szCs w:val="24"/>
                <w:lang w:val="es-MX"/>
              </w:rPr>
            </w:pPr>
            <w:r w:rsidRPr="00F62CCE">
              <w:rPr>
                <w:rFonts w:cs="Times New Roman"/>
                <w:bCs/>
                <w:szCs w:val="24"/>
                <w:lang w:val="es-MX"/>
              </w:rPr>
              <w:t>HUG_13TA</w:t>
            </w:r>
          </w:p>
        </w:tc>
        <w:tc>
          <w:tcPr>
            <w:tcW w:w="1250" w:type="pct"/>
          </w:tcPr>
          <w:p w14:paraId="1C5DEF0C" w14:textId="77777777" w:rsidR="00F62CCE" w:rsidRPr="00F62CCE" w:rsidRDefault="00F62CCE" w:rsidP="00F62CCE">
            <w:pPr>
              <w:spacing w:after="0"/>
              <w:rPr>
                <w:rFonts w:cs="Times New Roman"/>
                <w:bCs/>
                <w:szCs w:val="24"/>
                <w:lang w:val="es-MX"/>
              </w:rPr>
            </w:pPr>
            <w:r w:rsidRPr="00F62CCE">
              <w:rPr>
                <w:rFonts w:cs="Times New Roman"/>
                <w:bCs/>
                <w:szCs w:val="24"/>
                <w:lang w:val="es-MX"/>
              </w:rPr>
              <w:t>47.69</w:t>
            </w:r>
          </w:p>
        </w:tc>
        <w:tc>
          <w:tcPr>
            <w:tcW w:w="1250" w:type="pct"/>
          </w:tcPr>
          <w:p w14:paraId="5AA861BF" w14:textId="77777777" w:rsidR="00F62CCE" w:rsidRPr="00F62CCE" w:rsidRDefault="00F62CCE" w:rsidP="00F62CCE">
            <w:pPr>
              <w:spacing w:after="0"/>
              <w:rPr>
                <w:rFonts w:cs="Times New Roman"/>
                <w:bCs/>
                <w:szCs w:val="24"/>
                <w:lang w:val="es-MX"/>
              </w:rPr>
            </w:pPr>
            <w:r w:rsidRPr="00F62CCE">
              <w:rPr>
                <w:rFonts w:cs="Times New Roman"/>
                <w:bCs/>
                <w:szCs w:val="24"/>
                <w:lang w:val="es-MX"/>
              </w:rPr>
              <w:t>17.65</w:t>
            </w:r>
          </w:p>
        </w:tc>
        <w:tc>
          <w:tcPr>
            <w:tcW w:w="1250" w:type="pct"/>
          </w:tcPr>
          <w:p w14:paraId="08BAB3A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71128C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AE26221" w14:textId="77777777" w:rsidR="00F62CCE" w:rsidRPr="00F62CCE" w:rsidRDefault="00F62CCE" w:rsidP="00F62CCE">
            <w:pPr>
              <w:spacing w:after="0"/>
              <w:rPr>
                <w:rFonts w:cs="Times New Roman"/>
                <w:bCs/>
                <w:szCs w:val="24"/>
                <w:lang w:val="es-MX"/>
              </w:rPr>
            </w:pPr>
            <w:r w:rsidRPr="00F62CCE">
              <w:rPr>
                <w:rFonts w:cs="Times New Roman"/>
                <w:bCs/>
                <w:szCs w:val="24"/>
                <w:lang w:val="es-MX"/>
              </w:rPr>
              <w:t>HUS_10TL</w:t>
            </w:r>
          </w:p>
        </w:tc>
        <w:tc>
          <w:tcPr>
            <w:tcW w:w="1250" w:type="pct"/>
          </w:tcPr>
          <w:p w14:paraId="59DB73EA" w14:textId="77777777" w:rsidR="00F62CCE" w:rsidRPr="00F62CCE" w:rsidRDefault="00F62CCE" w:rsidP="00F62CCE">
            <w:pPr>
              <w:spacing w:after="0"/>
              <w:rPr>
                <w:rFonts w:cs="Times New Roman"/>
                <w:bCs/>
                <w:szCs w:val="24"/>
                <w:lang w:val="es-MX"/>
              </w:rPr>
            </w:pPr>
            <w:r w:rsidRPr="00F62CCE">
              <w:rPr>
                <w:rFonts w:cs="Times New Roman"/>
                <w:bCs/>
                <w:szCs w:val="24"/>
                <w:lang w:val="es-MX"/>
              </w:rPr>
              <w:t>47.51</w:t>
            </w:r>
          </w:p>
        </w:tc>
        <w:tc>
          <w:tcPr>
            <w:tcW w:w="1250" w:type="pct"/>
          </w:tcPr>
          <w:p w14:paraId="52FAAF73" w14:textId="77777777" w:rsidR="00F62CCE" w:rsidRPr="00F62CCE" w:rsidRDefault="00F62CCE" w:rsidP="00F62CCE">
            <w:pPr>
              <w:spacing w:after="0"/>
              <w:rPr>
                <w:rFonts w:cs="Times New Roman"/>
                <w:bCs/>
                <w:szCs w:val="24"/>
                <w:lang w:val="es-MX"/>
              </w:rPr>
            </w:pPr>
            <w:r w:rsidRPr="00F62CCE">
              <w:rPr>
                <w:rFonts w:cs="Times New Roman"/>
                <w:bCs/>
                <w:szCs w:val="24"/>
                <w:lang w:val="es-MX"/>
              </w:rPr>
              <w:t>19.04</w:t>
            </w:r>
          </w:p>
        </w:tc>
        <w:tc>
          <w:tcPr>
            <w:tcW w:w="1250" w:type="pct"/>
          </w:tcPr>
          <w:p w14:paraId="7629A7A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78DF509" w14:textId="77777777" w:rsidTr="00F62CCE">
        <w:tc>
          <w:tcPr>
            <w:tcW w:w="1250" w:type="pct"/>
          </w:tcPr>
          <w:p w14:paraId="2855366D" w14:textId="77777777" w:rsidR="00F62CCE" w:rsidRPr="00F62CCE" w:rsidRDefault="00F62CCE" w:rsidP="00F62CCE">
            <w:pPr>
              <w:spacing w:after="0"/>
              <w:rPr>
                <w:rFonts w:cs="Times New Roman"/>
                <w:bCs/>
                <w:szCs w:val="24"/>
                <w:lang w:val="es-MX"/>
              </w:rPr>
            </w:pPr>
            <w:r w:rsidRPr="00F62CCE">
              <w:rPr>
                <w:rFonts w:cs="Times New Roman"/>
                <w:bCs/>
                <w:szCs w:val="24"/>
                <w:lang w:val="es-MX"/>
              </w:rPr>
              <w:t>HUS_TA1</w:t>
            </w:r>
          </w:p>
        </w:tc>
        <w:tc>
          <w:tcPr>
            <w:tcW w:w="1250" w:type="pct"/>
          </w:tcPr>
          <w:p w14:paraId="6815C3EB" w14:textId="77777777" w:rsidR="00F62CCE" w:rsidRPr="00F62CCE" w:rsidRDefault="00F62CCE" w:rsidP="00F62CCE">
            <w:pPr>
              <w:spacing w:after="0"/>
              <w:rPr>
                <w:rFonts w:cs="Times New Roman"/>
                <w:bCs/>
                <w:szCs w:val="24"/>
                <w:lang w:val="es-MX"/>
              </w:rPr>
            </w:pPr>
            <w:r w:rsidRPr="00F62CCE">
              <w:rPr>
                <w:rFonts w:cs="Times New Roman"/>
                <w:bCs/>
                <w:szCs w:val="24"/>
                <w:lang w:val="es-MX"/>
              </w:rPr>
              <w:t>47.51</w:t>
            </w:r>
          </w:p>
        </w:tc>
        <w:tc>
          <w:tcPr>
            <w:tcW w:w="1250" w:type="pct"/>
          </w:tcPr>
          <w:p w14:paraId="260A03C9" w14:textId="77777777" w:rsidR="00F62CCE" w:rsidRPr="00F62CCE" w:rsidRDefault="00F62CCE" w:rsidP="00F62CCE">
            <w:pPr>
              <w:spacing w:after="0"/>
              <w:rPr>
                <w:rFonts w:cs="Times New Roman"/>
                <w:bCs/>
                <w:szCs w:val="24"/>
                <w:lang w:val="es-MX"/>
              </w:rPr>
            </w:pPr>
            <w:r w:rsidRPr="00F62CCE">
              <w:rPr>
                <w:rFonts w:cs="Times New Roman"/>
                <w:bCs/>
                <w:szCs w:val="24"/>
                <w:lang w:val="es-MX"/>
              </w:rPr>
              <w:t>19.04</w:t>
            </w:r>
          </w:p>
        </w:tc>
        <w:tc>
          <w:tcPr>
            <w:tcW w:w="1250" w:type="pct"/>
          </w:tcPr>
          <w:p w14:paraId="694001B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D37E16E"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BFE3F45" w14:textId="77777777" w:rsidR="00F62CCE" w:rsidRPr="00F62CCE" w:rsidRDefault="00F62CCE" w:rsidP="00F62CCE">
            <w:pPr>
              <w:spacing w:after="0"/>
              <w:rPr>
                <w:rFonts w:cs="Times New Roman"/>
                <w:bCs/>
                <w:szCs w:val="24"/>
                <w:lang w:val="es-MX"/>
              </w:rPr>
            </w:pPr>
            <w:r w:rsidRPr="00F62CCE">
              <w:rPr>
                <w:rFonts w:cs="Times New Roman"/>
                <w:bCs/>
                <w:szCs w:val="24"/>
                <w:lang w:val="es-MX"/>
              </w:rPr>
              <w:t>HUS_TL1</w:t>
            </w:r>
          </w:p>
        </w:tc>
        <w:tc>
          <w:tcPr>
            <w:tcW w:w="1250" w:type="pct"/>
          </w:tcPr>
          <w:p w14:paraId="63CE3493" w14:textId="77777777" w:rsidR="00F62CCE" w:rsidRPr="00F62CCE" w:rsidRDefault="00F62CCE" w:rsidP="00F62CCE">
            <w:pPr>
              <w:spacing w:after="0"/>
              <w:rPr>
                <w:rFonts w:cs="Times New Roman"/>
                <w:bCs/>
                <w:szCs w:val="24"/>
                <w:lang w:val="es-MX"/>
              </w:rPr>
            </w:pPr>
            <w:r w:rsidRPr="00F62CCE">
              <w:rPr>
                <w:rFonts w:cs="Times New Roman"/>
                <w:bCs/>
                <w:szCs w:val="24"/>
                <w:lang w:val="es-MX"/>
              </w:rPr>
              <w:t>47.51</w:t>
            </w:r>
          </w:p>
        </w:tc>
        <w:tc>
          <w:tcPr>
            <w:tcW w:w="1250" w:type="pct"/>
          </w:tcPr>
          <w:p w14:paraId="78C3C4A4" w14:textId="77777777" w:rsidR="00F62CCE" w:rsidRPr="00F62CCE" w:rsidRDefault="00F62CCE" w:rsidP="00F62CCE">
            <w:pPr>
              <w:spacing w:after="0"/>
              <w:rPr>
                <w:rFonts w:cs="Times New Roman"/>
                <w:bCs/>
                <w:szCs w:val="24"/>
                <w:lang w:val="es-MX"/>
              </w:rPr>
            </w:pPr>
            <w:r w:rsidRPr="00F62CCE">
              <w:rPr>
                <w:rFonts w:cs="Times New Roman"/>
                <w:bCs/>
                <w:szCs w:val="24"/>
                <w:lang w:val="es-MX"/>
              </w:rPr>
              <w:t>19.04</w:t>
            </w:r>
          </w:p>
        </w:tc>
        <w:tc>
          <w:tcPr>
            <w:tcW w:w="1250" w:type="pct"/>
          </w:tcPr>
          <w:p w14:paraId="095BAE3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060162E" w14:textId="77777777" w:rsidTr="00F62CCE">
        <w:tc>
          <w:tcPr>
            <w:tcW w:w="1250" w:type="pct"/>
          </w:tcPr>
          <w:p w14:paraId="03D00431" w14:textId="77777777" w:rsidR="00F62CCE" w:rsidRPr="00F62CCE" w:rsidRDefault="00F62CCE" w:rsidP="00F62CCE">
            <w:pPr>
              <w:spacing w:after="0"/>
              <w:rPr>
                <w:rFonts w:cs="Times New Roman"/>
                <w:bCs/>
                <w:szCs w:val="24"/>
                <w:lang w:val="es-MX"/>
              </w:rPr>
            </w:pPr>
            <w:r w:rsidRPr="00F62CCE">
              <w:rPr>
                <w:rFonts w:cs="Times New Roman"/>
                <w:bCs/>
                <w:szCs w:val="24"/>
                <w:lang w:val="es-MX"/>
              </w:rPr>
              <w:t>IC17TA</w:t>
            </w:r>
          </w:p>
        </w:tc>
        <w:tc>
          <w:tcPr>
            <w:tcW w:w="1250" w:type="pct"/>
          </w:tcPr>
          <w:p w14:paraId="5E3D8D5D" w14:textId="77777777" w:rsidR="00F62CCE" w:rsidRPr="00F62CCE" w:rsidRDefault="00F62CCE" w:rsidP="00F62CCE">
            <w:pPr>
              <w:spacing w:after="0"/>
              <w:rPr>
                <w:rFonts w:cs="Times New Roman"/>
                <w:bCs/>
                <w:szCs w:val="24"/>
                <w:lang w:val="es-MX"/>
              </w:rPr>
            </w:pPr>
            <w:r w:rsidRPr="00F62CCE">
              <w:rPr>
                <w:rFonts w:cs="Times New Roman"/>
                <w:bCs/>
                <w:szCs w:val="24"/>
                <w:lang w:val="es-MX"/>
              </w:rPr>
              <w:t>43.57</w:t>
            </w:r>
          </w:p>
        </w:tc>
        <w:tc>
          <w:tcPr>
            <w:tcW w:w="1250" w:type="pct"/>
          </w:tcPr>
          <w:p w14:paraId="7A650026" w14:textId="77777777" w:rsidR="00F62CCE" w:rsidRPr="00F62CCE" w:rsidRDefault="00F62CCE" w:rsidP="00F62CCE">
            <w:pPr>
              <w:spacing w:after="0"/>
              <w:rPr>
                <w:rFonts w:cs="Times New Roman"/>
                <w:bCs/>
                <w:szCs w:val="24"/>
                <w:lang w:val="es-MX"/>
              </w:rPr>
            </w:pPr>
            <w:r w:rsidRPr="00F62CCE">
              <w:rPr>
                <w:rFonts w:cs="Times New Roman"/>
                <w:bCs/>
                <w:szCs w:val="24"/>
                <w:lang w:val="es-MX"/>
              </w:rPr>
              <w:t>4.32</w:t>
            </w:r>
          </w:p>
        </w:tc>
        <w:tc>
          <w:tcPr>
            <w:tcW w:w="1250" w:type="pct"/>
          </w:tcPr>
          <w:p w14:paraId="0FC3AA1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B69BD0D"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13FD1E7" w14:textId="77777777" w:rsidR="00F62CCE" w:rsidRPr="00F62CCE" w:rsidRDefault="00F62CCE" w:rsidP="00F62CCE">
            <w:pPr>
              <w:spacing w:after="0"/>
              <w:rPr>
                <w:rFonts w:cs="Times New Roman"/>
                <w:bCs/>
                <w:szCs w:val="24"/>
                <w:lang w:val="es-MX"/>
              </w:rPr>
            </w:pPr>
            <w:r w:rsidRPr="00F62CCE">
              <w:rPr>
                <w:rFonts w:cs="Times New Roman"/>
                <w:bCs/>
                <w:szCs w:val="24"/>
                <w:lang w:val="es-MX"/>
              </w:rPr>
              <w:t>ICTD5</w:t>
            </w:r>
          </w:p>
        </w:tc>
        <w:tc>
          <w:tcPr>
            <w:tcW w:w="1250" w:type="pct"/>
          </w:tcPr>
          <w:p w14:paraId="68647A09" w14:textId="77777777" w:rsidR="00F62CCE" w:rsidRPr="00F62CCE" w:rsidRDefault="00F62CCE" w:rsidP="00F62CCE">
            <w:pPr>
              <w:spacing w:after="0"/>
              <w:rPr>
                <w:rFonts w:cs="Times New Roman"/>
                <w:bCs/>
                <w:szCs w:val="24"/>
                <w:lang w:val="es-MX"/>
              </w:rPr>
            </w:pPr>
            <w:r w:rsidRPr="00F62CCE">
              <w:rPr>
                <w:rFonts w:cs="Times New Roman"/>
                <w:bCs/>
                <w:szCs w:val="24"/>
                <w:lang w:val="es-MX"/>
              </w:rPr>
              <w:t>43.57</w:t>
            </w:r>
          </w:p>
        </w:tc>
        <w:tc>
          <w:tcPr>
            <w:tcW w:w="1250" w:type="pct"/>
          </w:tcPr>
          <w:p w14:paraId="71AA936B" w14:textId="77777777" w:rsidR="00F62CCE" w:rsidRPr="00F62CCE" w:rsidRDefault="00F62CCE" w:rsidP="00F62CCE">
            <w:pPr>
              <w:spacing w:after="0"/>
              <w:rPr>
                <w:rFonts w:cs="Times New Roman"/>
                <w:bCs/>
                <w:szCs w:val="24"/>
                <w:lang w:val="es-MX"/>
              </w:rPr>
            </w:pPr>
            <w:r w:rsidRPr="00F62CCE">
              <w:rPr>
                <w:rFonts w:cs="Times New Roman"/>
                <w:bCs/>
                <w:szCs w:val="24"/>
                <w:lang w:val="es-MX"/>
              </w:rPr>
              <w:t>4.32</w:t>
            </w:r>
          </w:p>
        </w:tc>
        <w:tc>
          <w:tcPr>
            <w:tcW w:w="1250" w:type="pct"/>
          </w:tcPr>
          <w:p w14:paraId="37E65C2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F190400" w14:textId="77777777" w:rsidTr="00F62CCE">
        <w:tc>
          <w:tcPr>
            <w:tcW w:w="1250" w:type="pct"/>
          </w:tcPr>
          <w:p w14:paraId="42866BBF" w14:textId="77777777" w:rsidR="00F62CCE" w:rsidRPr="00F62CCE" w:rsidRDefault="00F62CCE" w:rsidP="00F62CCE">
            <w:pPr>
              <w:spacing w:after="0"/>
              <w:rPr>
                <w:rFonts w:cs="Times New Roman"/>
                <w:bCs/>
                <w:szCs w:val="24"/>
                <w:lang w:val="es-MX"/>
              </w:rPr>
            </w:pPr>
            <w:r w:rsidRPr="00F62CCE">
              <w:rPr>
                <w:rFonts w:cs="Times New Roman"/>
                <w:bCs/>
                <w:szCs w:val="24"/>
                <w:lang w:val="es-MX"/>
              </w:rPr>
              <w:t>IP2</w:t>
            </w:r>
          </w:p>
        </w:tc>
        <w:tc>
          <w:tcPr>
            <w:tcW w:w="1250" w:type="pct"/>
          </w:tcPr>
          <w:p w14:paraId="39E057ED" w14:textId="77777777" w:rsidR="00F62CCE" w:rsidRPr="00F62CCE" w:rsidRDefault="00F62CCE" w:rsidP="00F62CCE">
            <w:pPr>
              <w:spacing w:after="0"/>
              <w:rPr>
                <w:rFonts w:cs="Times New Roman"/>
                <w:bCs/>
                <w:szCs w:val="24"/>
                <w:lang w:val="es-MX"/>
              </w:rPr>
            </w:pPr>
            <w:r w:rsidRPr="00F62CCE">
              <w:rPr>
                <w:rFonts w:cs="Times New Roman"/>
                <w:bCs/>
                <w:szCs w:val="24"/>
                <w:lang w:val="es-MX"/>
              </w:rPr>
              <w:t>44.46</w:t>
            </w:r>
          </w:p>
        </w:tc>
        <w:tc>
          <w:tcPr>
            <w:tcW w:w="1250" w:type="pct"/>
          </w:tcPr>
          <w:p w14:paraId="6E99FB42"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2</w:t>
            </w:r>
          </w:p>
        </w:tc>
        <w:tc>
          <w:tcPr>
            <w:tcW w:w="1250" w:type="pct"/>
          </w:tcPr>
          <w:p w14:paraId="2448FCDA"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37AFDC9E"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DBB2E72" w14:textId="77777777" w:rsidR="00F62CCE" w:rsidRPr="00F62CCE" w:rsidRDefault="00F62CCE" w:rsidP="00F62CCE">
            <w:pPr>
              <w:spacing w:after="0"/>
              <w:rPr>
                <w:rFonts w:cs="Times New Roman"/>
                <w:bCs/>
                <w:szCs w:val="24"/>
                <w:lang w:val="es-MX"/>
              </w:rPr>
            </w:pPr>
            <w:r w:rsidRPr="00F62CCE">
              <w:rPr>
                <w:rFonts w:cs="Times New Roman"/>
                <w:bCs/>
                <w:szCs w:val="24"/>
                <w:lang w:val="es-MX"/>
              </w:rPr>
              <w:t>IR_25</w:t>
            </w:r>
          </w:p>
        </w:tc>
        <w:tc>
          <w:tcPr>
            <w:tcW w:w="1250" w:type="pct"/>
          </w:tcPr>
          <w:p w14:paraId="30F198F7" w14:textId="77777777" w:rsidR="00F62CCE" w:rsidRPr="00F62CCE" w:rsidRDefault="00F62CCE" w:rsidP="00F62CCE">
            <w:pPr>
              <w:spacing w:after="0"/>
              <w:rPr>
                <w:rFonts w:cs="Times New Roman"/>
                <w:bCs/>
                <w:szCs w:val="24"/>
                <w:lang w:val="es-MX"/>
              </w:rPr>
            </w:pPr>
            <w:r w:rsidRPr="00F62CCE">
              <w:rPr>
                <w:rFonts w:cs="Times New Roman"/>
                <w:bCs/>
                <w:szCs w:val="24"/>
                <w:lang w:val="es-MX"/>
              </w:rPr>
              <w:t>44.97</w:t>
            </w:r>
          </w:p>
        </w:tc>
        <w:tc>
          <w:tcPr>
            <w:tcW w:w="1250" w:type="pct"/>
          </w:tcPr>
          <w:p w14:paraId="3F86157F" w14:textId="77777777" w:rsidR="00F62CCE" w:rsidRPr="00F62CCE" w:rsidRDefault="00F62CCE" w:rsidP="00F62CCE">
            <w:pPr>
              <w:spacing w:after="0"/>
              <w:rPr>
                <w:rFonts w:cs="Times New Roman"/>
                <w:bCs/>
                <w:szCs w:val="24"/>
                <w:lang w:val="es-MX"/>
              </w:rPr>
            </w:pPr>
            <w:r w:rsidRPr="00F62CCE">
              <w:rPr>
                <w:rFonts w:cs="Times New Roman"/>
                <w:bCs/>
                <w:szCs w:val="24"/>
                <w:lang w:val="es-MX"/>
              </w:rPr>
              <w:t>-64.06</w:t>
            </w:r>
          </w:p>
        </w:tc>
        <w:tc>
          <w:tcPr>
            <w:tcW w:w="1250" w:type="pct"/>
          </w:tcPr>
          <w:p w14:paraId="15F373D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0885375" w14:textId="77777777" w:rsidTr="00F62CCE">
        <w:tc>
          <w:tcPr>
            <w:tcW w:w="1250" w:type="pct"/>
          </w:tcPr>
          <w:p w14:paraId="70AF673F" w14:textId="77777777" w:rsidR="00F62CCE" w:rsidRPr="00F62CCE" w:rsidRDefault="00F62CCE" w:rsidP="00F62CCE">
            <w:pPr>
              <w:spacing w:after="0"/>
              <w:rPr>
                <w:rFonts w:cs="Times New Roman"/>
                <w:bCs/>
                <w:szCs w:val="24"/>
                <w:lang w:val="es-MX"/>
              </w:rPr>
            </w:pPr>
            <w:r w:rsidRPr="00F62CCE">
              <w:rPr>
                <w:rFonts w:cs="Times New Roman"/>
                <w:bCs/>
                <w:szCs w:val="24"/>
                <w:lang w:val="es-MX"/>
              </w:rPr>
              <w:t>IR_36</w:t>
            </w:r>
          </w:p>
        </w:tc>
        <w:tc>
          <w:tcPr>
            <w:tcW w:w="1250" w:type="pct"/>
          </w:tcPr>
          <w:p w14:paraId="1418D187" w14:textId="77777777" w:rsidR="00F62CCE" w:rsidRPr="00F62CCE" w:rsidRDefault="00F62CCE" w:rsidP="00F62CCE">
            <w:pPr>
              <w:spacing w:after="0"/>
              <w:rPr>
                <w:rFonts w:cs="Times New Roman"/>
                <w:bCs/>
                <w:szCs w:val="24"/>
                <w:lang w:val="es-MX"/>
              </w:rPr>
            </w:pPr>
            <w:r w:rsidRPr="00F62CCE">
              <w:rPr>
                <w:rFonts w:cs="Times New Roman"/>
                <w:bCs/>
                <w:szCs w:val="24"/>
                <w:lang w:val="es-MX"/>
              </w:rPr>
              <w:t>44.97</w:t>
            </w:r>
          </w:p>
        </w:tc>
        <w:tc>
          <w:tcPr>
            <w:tcW w:w="1250" w:type="pct"/>
          </w:tcPr>
          <w:p w14:paraId="172AE244" w14:textId="77777777" w:rsidR="00F62CCE" w:rsidRPr="00F62CCE" w:rsidRDefault="00F62CCE" w:rsidP="00F62CCE">
            <w:pPr>
              <w:spacing w:after="0"/>
              <w:rPr>
                <w:rFonts w:cs="Times New Roman"/>
                <w:bCs/>
                <w:szCs w:val="24"/>
                <w:lang w:val="es-MX"/>
              </w:rPr>
            </w:pPr>
            <w:r w:rsidRPr="00F62CCE">
              <w:rPr>
                <w:rFonts w:cs="Times New Roman"/>
                <w:bCs/>
                <w:szCs w:val="24"/>
                <w:lang w:val="es-MX"/>
              </w:rPr>
              <w:t>-64.06</w:t>
            </w:r>
          </w:p>
        </w:tc>
        <w:tc>
          <w:tcPr>
            <w:tcW w:w="1250" w:type="pct"/>
          </w:tcPr>
          <w:p w14:paraId="6337035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D35056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8F69F73" w14:textId="77777777" w:rsidR="00F62CCE" w:rsidRPr="00F62CCE" w:rsidRDefault="00F62CCE" w:rsidP="00F62CCE">
            <w:pPr>
              <w:spacing w:after="0"/>
              <w:rPr>
                <w:rFonts w:cs="Times New Roman"/>
                <w:bCs/>
                <w:szCs w:val="24"/>
                <w:lang w:val="es-MX"/>
              </w:rPr>
            </w:pPr>
            <w:r w:rsidRPr="00F62CCE">
              <w:rPr>
                <w:rFonts w:cs="Times New Roman"/>
                <w:bCs/>
                <w:szCs w:val="24"/>
                <w:lang w:val="es-MX"/>
              </w:rPr>
              <w:t>IR_39</w:t>
            </w:r>
          </w:p>
        </w:tc>
        <w:tc>
          <w:tcPr>
            <w:tcW w:w="1250" w:type="pct"/>
          </w:tcPr>
          <w:p w14:paraId="484FC07D" w14:textId="77777777" w:rsidR="00F62CCE" w:rsidRPr="00F62CCE" w:rsidRDefault="00F62CCE" w:rsidP="00F62CCE">
            <w:pPr>
              <w:spacing w:after="0"/>
              <w:rPr>
                <w:rFonts w:cs="Times New Roman"/>
                <w:bCs/>
                <w:szCs w:val="24"/>
                <w:lang w:val="es-MX"/>
              </w:rPr>
            </w:pPr>
            <w:r w:rsidRPr="00F62CCE">
              <w:rPr>
                <w:rFonts w:cs="Times New Roman"/>
                <w:bCs/>
                <w:szCs w:val="24"/>
                <w:lang w:val="es-MX"/>
              </w:rPr>
              <w:t>44.97</w:t>
            </w:r>
          </w:p>
        </w:tc>
        <w:tc>
          <w:tcPr>
            <w:tcW w:w="1250" w:type="pct"/>
          </w:tcPr>
          <w:p w14:paraId="369860B7" w14:textId="77777777" w:rsidR="00F62CCE" w:rsidRPr="00F62CCE" w:rsidRDefault="00F62CCE" w:rsidP="00F62CCE">
            <w:pPr>
              <w:spacing w:after="0"/>
              <w:rPr>
                <w:rFonts w:cs="Times New Roman"/>
                <w:bCs/>
                <w:szCs w:val="24"/>
                <w:lang w:val="es-MX"/>
              </w:rPr>
            </w:pPr>
            <w:r w:rsidRPr="00F62CCE">
              <w:rPr>
                <w:rFonts w:cs="Times New Roman"/>
                <w:bCs/>
                <w:szCs w:val="24"/>
                <w:lang w:val="es-MX"/>
              </w:rPr>
              <w:t>-64.06</w:t>
            </w:r>
          </w:p>
        </w:tc>
        <w:tc>
          <w:tcPr>
            <w:tcW w:w="1250" w:type="pct"/>
          </w:tcPr>
          <w:p w14:paraId="0EC3162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6689519" w14:textId="77777777" w:rsidTr="00F62CCE">
        <w:tc>
          <w:tcPr>
            <w:tcW w:w="1250" w:type="pct"/>
          </w:tcPr>
          <w:p w14:paraId="261CD4E0" w14:textId="77777777" w:rsidR="00F62CCE" w:rsidRPr="00F62CCE" w:rsidRDefault="00F62CCE" w:rsidP="00F62CCE">
            <w:pPr>
              <w:spacing w:after="0"/>
              <w:rPr>
                <w:rFonts w:cs="Times New Roman"/>
                <w:bCs/>
                <w:szCs w:val="24"/>
                <w:lang w:val="es-MX"/>
              </w:rPr>
            </w:pPr>
            <w:r w:rsidRPr="00F62CCE">
              <w:rPr>
                <w:rFonts w:cs="Times New Roman"/>
                <w:bCs/>
                <w:szCs w:val="24"/>
                <w:lang w:val="es-MX"/>
              </w:rPr>
              <w:t>IR_41</w:t>
            </w:r>
          </w:p>
        </w:tc>
        <w:tc>
          <w:tcPr>
            <w:tcW w:w="1250" w:type="pct"/>
          </w:tcPr>
          <w:p w14:paraId="3B1F5F7B" w14:textId="77777777" w:rsidR="00F62CCE" w:rsidRPr="00F62CCE" w:rsidRDefault="00F62CCE" w:rsidP="00F62CCE">
            <w:pPr>
              <w:spacing w:after="0"/>
              <w:rPr>
                <w:rFonts w:cs="Times New Roman"/>
                <w:bCs/>
                <w:szCs w:val="24"/>
                <w:lang w:val="es-MX"/>
              </w:rPr>
            </w:pPr>
            <w:r w:rsidRPr="00F62CCE">
              <w:rPr>
                <w:rFonts w:cs="Times New Roman"/>
                <w:bCs/>
                <w:szCs w:val="24"/>
                <w:lang w:val="es-MX"/>
              </w:rPr>
              <w:t>44.97</w:t>
            </w:r>
          </w:p>
        </w:tc>
        <w:tc>
          <w:tcPr>
            <w:tcW w:w="1250" w:type="pct"/>
          </w:tcPr>
          <w:p w14:paraId="3D9EBDD0" w14:textId="77777777" w:rsidR="00F62CCE" w:rsidRPr="00F62CCE" w:rsidRDefault="00F62CCE" w:rsidP="00F62CCE">
            <w:pPr>
              <w:spacing w:after="0"/>
              <w:rPr>
                <w:rFonts w:cs="Times New Roman"/>
                <w:bCs/>
                <w:szCs w:val="24"/>
                <w:lang w:val="es-MX"/>
              </w:rPr>
            </w:pPr>
            <w:r w:rsidRPr="00F62CCE">
              <w:rPr>
                <w:rFonts w:cs="Times New Roman"/>
                <w:bCs/>
                <w:szCs w:val="24"/>
                <w:lang w:val="es-MX"/>
              </w:rPr>
              <w:t>-64.06</w:t>
            </w:r>
          </w:p>
        </w:tc>
        <w:tc>
          <w:tcPr>
            <w:tcW w:w="1250" w:type="pct"/>
          </w:tcPr>
          <w:p w14:paraId="0DE49D0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79909C7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52C901C" w14:textId="77777777" w:rsidR="00F62CCE" w:rsidRPr="00F62CCE" w:rsidRDefault="00F62CCE" w:rsidP="00F62CCE">
            <w:pPr>
              <w:spacing w:after="0"/>
              <w:rPr>
                <w:rFonts w:cs="Times New Roman"/>
                <w:bCs/>
                <w:szCs w:val="24"/>
                <w:lang w:val="es-MX"/>
              </w:rPr>
            </w:pPr>
            <w:r w:rsidRPr="00F62CCE">
              <w:rPr>
                <w:rFonts w:cs="Times New Roman"/>
                <w:bCs/>
                <w:szCs w:val="24"/>
                <w:lang w:val="es-MX"/>
              </w:rPr>
              <w:t>KL14_TL</w:t>
            </w:r>
          </w:p>
        </w:tc>
        <w:tc>
          <w:tcPr>
            <w:tcW w:w="1250" w:type="pct"/>
          </w:tcPr>
          <w:p w14:paraId="59A16C92" w14:textId="77777777" w:rsidR="00F62CCE" w:rsidRPr="00F62CCE" w:rsidRDefault="00F62CCE" w:rsidP="00F62CCE">
            <w:pPr>
              <w:spacing w:after="0"/>
              <w:rPr>
                <w:rFonts w:cs="Times New Roman"/>
                <w:bCs/>
                <w:szCs w:val="24"/>
                <w:lang w:val="es-MX"/>
              </w:rPr>
            </w:pPr>
            <w:r w:rsidRPr="00F62CCE">
              <w:rPr>
                <w:rFonts w:cs="Times New Roman"/>
                <w:bCs/>
                <w:szCs w:val="24"/>
                <w:lang w:val="es-MX"/>
              </w:rPr>
              <w:t>46.64</w:t>
            </w:r>
          </w:p>
        </w:tc>
        <w:tc>
          <w:tcPr>
            <w:tcW w:w="1250" w:type="pct"/>
          </w:tcPr>
          <w:p w14:paraId="20CEF42F" w14:textId="77777777" w:rsidR="00F62CCE" w:rsidRPr="00F62CCE" w:rsidRDefault="00F62CCE" w:rsidP="00F62CCE">
            <w:pPr>
              <w:spacing w:after="0"/>
              <w:rPr>
                <w:rFonts w:cs="Times New Roman"/>
                <w:bCs/>
                <w:szCs w:val="24"/>
                <w:lang w:val="es-MX"/>
              </w:rPr>
            </w:pPr>
            <w:r w:rsidRPr="00F62CCE">
              <w:rPr>
                <w:rFonts w:cs="Times New Roman"/>
                <w:bCs/>
                <w:szCs w:val="24"/>
                <w:lang w:val="es-MX"/>
              </w:rPr>
              <w:t>14.31</w:t>
            </w:r>
          </w:p>
        </w:tc>
        <w:tc>
          <w:tcPr>
            <w:tcW w:w="1250" w:type="pct"/>
          </w:tcPr>
          <w:p w14:paraId="3E7A6C1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4658BB5" w14:textId="77777777" w:rsidTr="00F62CCE">
        <w:tc>
          <w:tcPr>
            <w:tcW w:w="1250" w:type="pct"/>
          </w:tcPr>
          <w:p w14:paraId="3BCF8EB2" w14:textId="77777777" w:rsidR="00F62CCE" w:rsidRPr="00F62CCE" w:rsidRDefault="00F62CCE" w:rsidP="00F62CCE">
            <w:pPr>
              <w:spacing w:after="0"/>
              <w:rPr>
                <w:rFonts w:cs="Times New Roman"/>
                <w:bCs/>
                <w:szCs w:val="24"/>
                <w:lang w:val="es-MX"/>
              </w:rPr>
            </w:pPr>
            <w:r w:rsidRPr="00F62CCE">
              <w:rPr>
                <w:rFonts w:cs="Times New Roman"/>
                <w:bCs/>
                <w:szCs w:val="24"/>
                <w:lang w:val="es-MX"/>
              </w:rPr>
              <w:t>KL1TL</w:t>
            </w:r>
          </w:p>
        </w:tc>
        <w:tc>
          <w:tcPr>
            <w:tcW w:w="1250" w:type="pct"/>
          </w:tcPr>
          <w:p w14:paraId="24A21A1B" w14:textId="77777777" w:rsidR="00F62CCE" w:rsidRPr="00F62CCE" w:rsidRDefault="00F62CCE" w:rsidP="00F62CCE">
            <w:pPr>
              <w:spacing w:after="0"/>
              <w:rPr>
                <w:rFonts w:cs="Times New Roman"/>
                <w:bCs/>
                <w:szCs w:val="24"/>
                <w:lang w:val="es-MX"/>
              </w:rPr>
            </w:pPr>
            <w:r w:rsidRPr="00F62CCE">
              <w:rPr>
                <w:rFonts w:cs="Times New Roman"/>
                <w:bCs/>
                <w:szCs w:val="24"/>
                <w:lang w:val="es-MX"/>
              </w:rPr>
              <w:t>46.64</w:t>
            </w:r>
          </w:p>
        </w:tc>
        <w:tc>
          <w:tcPr>
            <w:tcW w:w="1250" w:type="pct"/>
          </w:tcPr>
          <w:p w14:paraId="79D056AC" w14:textId="77777777" w:rsidR="00F62CCE" w:rsidRPr="00F62CCE" w:rsidRDefault="00F62CCE" w:rsidP="00F62CCE">
            <w:pPr>
              <w:spacing w:after="0"/>
              <w:rPr>
                <w:rFonts w:cs="Times New Roman"/>
                <w:bCs/>
                <w:szCs w:val="24"/>
                <w:lang w:val="es-MX"/>
              </w:rPr>
            </w:pPr>
            <w:r w:rsidRPr="00F62CCE">
              <w:rPr>
                <w:rFonts w:cs="Times New Roman"/>
                <w:bCs/>
                <w:szCs w:val="24"/>
                <w:lang w:val="es-MX"/>
              </w:rPr>
              <w:t>14.31</w:t>
            </w:r>
          </w:p>
        </w:tc>
        <w:tc>
          <w:tcPr>
            <w:tcW w:w="1250" w:type="pct"/>
          </w:tcPr>
          <w:p w14:paraId="4899EEA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4AE12E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6AD6F13" w14:textId="77777777" w:rsidR="00F62CCE" w:rsidRPr="00F62CCE" w:rsidRDefault="00F62CCE" w:rsidP="00F62CCE">
            <w:pPr>
              <w:spacing w:after="0"/>
              <w:rPr>
                <w:rFonts w:cs="Times New Roman"/>
                <w:bCs/>
                <w:szCs w:val="24"/>
                <w:lang w:val="es-MX"/>
              </w:rPr>
            </w:pPr>
            <w:r w:rsidRPr="00F62CCE">
              <w:rPr>
                <w:rFonts w:cs="Times New Roman"/>
                <w:bCs/>
                <w:szCs w:val="24"/>
                <w:lang w:val="es-MX"/>
              </w:rPr>
              <w:t>KL28_TL</w:t>
            </w:r>
          </w:p>
        </w:tc>
        <w:tc>
          <w:tcPr>
            <w:tcW w:w="1250" w:type="pct"/>
          </w:tcPr>
          <w:p w14:paraId="568B2150" w14:textId="77777777" w:rsidR="00F62CCE" w:rsidRPr="00F62CCE" w:rsidRDefault="00F62CCE" w:rsidP="00F62CCE">
            <w:pPr>
              <w:spacing w:after="0"/>
              <w:rPr>
                <w:rFonts w:cs="Times New Roman"/>
                <w:bCs/>
                <w:szCs w:val="24"/>
                <w:lang w:val="es-MX"/>
              </w:rPr>
            </w:pPr>
            <w:r w:rsidRPr="00F62CCE">
              <w:rPr>
                <w:rFonts w:cs="Times New Roman"/>
                <w:bCs/>
                <w:szCs w:val="24"/>
                <w:lang w:val="es-MX"/>
              </w:rPr>
              <w:t>46.64</w:t>
            </w:r>
          </w:p>
        </w:tc>
        <w:tc>
          <w:tcPr>
            <w:tcW w:w="1250" w:type="pct"/>
          </w:tcPr>
          <w:p w14:paraId="3289EC1B" w14:textId="77777777" w:rsidR="00F62CCE" w:rsidRPr="00F62CCE" w:rsidRDefault="00F62CCE" w:rsidP="00F62CCE">
            <w:pPr>
              <w:spacing w:after="0"/>
              <w:rPr>
                <w:rFonts w:cs="Times New Roman"/>
                <w:bCs/>
                <w:szCs w:val="24"/>
                <w:lang w:val="es-MX"/>
              </w:rPr>
            </w:pPr>
            <w:r w:rsidRPr="00F62CCE">
              <w:rPr>
                <w:rFonts w:cs="Times New Roman"/>
                <w:bCs/>
                <w:szCs w:val="24"/>
                <w:lang w:val="es-MX"/>
              </w:rPr>
              <w:t>14.31</w:t>
            </w:r>
          </w:p>
        </w:tc>
        <w:tc>
          <w:tcPr>
            <w:tcW w:w="1250" w:type="pct"/>
          </w:tcPr>
          <w:p w14:paraId="70338CD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EEA0685" w14:textId="77777777" w:rsidTr="00F62CCE">
        <w:tc>
          <w:tcPr>
            <w:tcW w:w="1250" w:type="pct"/>
          </w:tcPr>
          <w:p w14:paraId="2519089B" w14:textId="77777777" w:rsidR="00F62CCE" w:rsidRPr="00F62CCE" w:rsidRDefault="00F62CCE" w:rsidP="00F62CCE">
            <w:pPr>
              <w:spacing w:after="0"/>
              <w:rPr>
                <w:rFonts w:cs="Times New Roman"/>
                <w:bCs/>
                <w:szCs w:val="24"/>
                <w:lang w:val="es-MX"/>
              </w:rPr>
            </w:pPr>
            <w:r w:rsidRPr="00F62CCE">
              <w:rPr>
                <w:rFonts w:cs="Times New Roman"/>
                <w:bCs/>
                <w:szCs w:val="24"/>
                <w:lang w:val="es-MX"/>
              </w:rPr>
              <w:t>KL4_TA</w:t>
            </w:r>
          </w:p>
        </w:tc>
        <w:tc>
          <w:tcPr>
            <w:tcW w:w="1250" w:type="pct"/>
          </w:tcPr>
          <w:p w14:paraId="4C6BFB79" w14:textId="77777777" w:rsidR="00F62CCE" w:rsidRPr="00F62CCE" w:rsidRDefault="00F62CCE" w:rsidP="00F62CCE">
            <w:pPr>
              <w:spacing w:after="0"/>
              <w:rPr>
                <w:rFonts w:cs="Times New Roman"/>
                <w:bCs/>
                <w:szCs w:val="24"/>
                <w:lang w:val="es-MX"/>
              </w:rPr>
            </w:pPr>
            <w:r w:rsidRPr="00F62CCE">
              <w:rPr>
                <w:rFonts w:cs="Times New Roman"/>
                <w:bCs/>
                <w:szCs w:val="24"/>
                <w:lang w:val="es-MX"/>
              </w:rPr>
              <w:t>46.64</w:t>
            </w:r>
          </w:p>
        </w:tc>
        <w:tc>
          <w:tcPr>
            <w:tcW w:w="1250" w:type="pct"/>
          </w:tcPr>
          <w:p w14:paraId="659B30A3" w14:textId="77777777" w:rsidR="00F62CCE" w:rsidRPr="00F62CCE" w:rsidRDefault="00F62CCE" w:rsidP="00F62CCE">
            <w:pPr>
              <w:spacing w:after="0"/>
              <w:rPr>
                <w:rFonts w:cs="Times New Roman"/>
                <w:bCs/>
                <w:szCs w:val="24"/>
                <w:lang w:val="es-MX"/>
              </w:rPr>
            </w:pPr>
            <w:r w:rsidRPr="00F62CCE">
              <w:rPr>
                <w:rFonts w:cs="Times New Roman"/>
                <w:bCs/>
                <w:szCs w:val="24"/>
                <w:lang w:val="es-MX"/>
              </w:rPr>
              <w:t>14.31</w:t>
            </w:r>
          </w:p>
        </w:tc>
        <w:tc>
          <w:tcPr>
            <w:tcW w:w="1250" w:type="pct"/>
          </w:tcPr>
          <w:p w14:paraId="0DA5DBB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xmannii</w:t>
            </w:r>
          </w:p>
        </w:tc>
      </w:tr>
      <w:tr w:rsidR="00F62CCE" w:rsidRPr="00F62CCE" w14:paraId="02A6542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308E166" w14:textId="77777777" w:rsidR="00F62CCE" w:rsidRPr="00F62CCE" w:rsidRDefault="00F62CCE" w:rsidP="00F62CCE">
            <w:pPr>
              <w:spacing w:after="0"/>
              <w:rPr>
                <w:rFonts w:cs="Times New Roman"/>
                <w:bCs/>
                <w:szCs w:val="24"/>
                <w:lang w:val="es-MX"/>
              </w:rPr>
            </w:pPr>
            <w:r w:rsidRPr="00F62CCE">
              <w:rPr>
                <w:rFonts w:cs="Times New Roman"/>
                <w:bCs/>
                <w:szCs w:val="24"/>
                <w:lang w:val="es-MX"/>
              </w:rPr>
              <w:t>KL5_TX</w:t>
            </w:r>
          </w:p>
        </w:tc>
        <w:tc>
          <w:tcPr>
            <w:tcW w:w="1250" w:type="pct"/>
          </w:tcPr>
          <w:p w14:paraId="66BBF206" w14:textId="77777777" w:rsidR="00F62CCE" w:rsidRPr="00F62CCE" w:rsidRDefault="00F62CCE" w:rsidP="00F62CCE">
            <w:pPr>
              <w:spacing w:after="0"/>
              <w:rPr>
                <w:rFonts w:cs="Times New Roman"/>
                <w:bCs/>
                <w:szCs w:val="24"/>
                <w:lang w:val="es-MX"/>
              </w:rPr>
            </w:pPr>
            <w:r w:rsidRPr="00F62CCE">
              <w:rPr>
                <w:rFonts w:cs="Times New Roman"/>
                <w:bCs/>
                <w:szCs w:val="24"/>
                <w:lang w:val="es-MX"/>
              </w:rPr>
              <w:t>46.64</w:t>
            </w:r>
          </w:p>
        </w:tc>
        <w:tc>
          <w:tcPr>
            <w:tcW w:w="1250" w:type="pct"/>
          </w:tcPr>
          <w:p w14:paraId="5340C691" w14:textId="77777777" w:rsidR="00F62CCE" w:rsidRPr="00F62CCE" w:rsidRDefault="00F62CCE" w:rsidP="00F62CCE">
            <w:pPr>
              <w:spacing w:after="0"/>
              <w:rPr>
                <w:rFonts w:cs="Times New Roman"/>
                <w:bCs/>
                <w:szCs w:val="24"/>
                <w:lang w:val="es-MX"/>
              </w:rPr>
            </w:pPr>
            <w:r w:rsidRPr="00F62CCE">
              <w:rPr>
                <w:rFonts w:cs="Times New Roman"/>
                <w:bCs/>
                <w:szCs w:val="24"/>
                <w:lang w:val="es-MX"/>
              </w:rPr>
              <w:t>14.31</w:t>
            </w:r>
          </w:p>
        </w:tc>
        <w:tc>
          <w:tcPr>
            <w:tcW w:w="1250" w:type="pct"/>
          </w:tcPr>
          <w:p w14:paraId="770E823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xmannii</w:t>
            </w:r>
          </w:p>
        </w:tc>
      </w:tr>
      <w:tr w:rsidR="00F62CCE" w:rsidRPr="00F62CCE" w14:paraId="66FB02F4" w14:textId="77777777" w:rsidTr="00F62CCE">
        <w:tc>
          <w:tcPr>
            <w:tcW w:w="1250" w:type="pct"/>
          </w:tcPr>
          <w:p w14:paraId="41F6D2F4" w14:textId="77777777" w:rsidR="00F62CCE" w:rsidRPr="00F62CCE" w:rsidRDefault="00F62CCE" w:rsidP="00F62CCE">
            <w:pPr>
              <w:spacing w:after="0"/>
              <w:rPr>
                <w:rFonts w:cs="Times New Roman"/>
                <w:bCs/>
                <w:szCs w:val="24"/>
              </w:rPr>
            </w:pPr>
            <w:r w:rsidRPr="00F62CCE">
              <w:rPr>
                <w:rFonts w:cs="Times New Roman"/>
                <w:bCs/>
                <w:szCs w:val="24"/>
              </w:rPr>
              <w:t>KL_TA1</w:t>
            </w:r>
          </w:p>
        </w:tc>
        <w:tc>
          <w:tcPr>
            <w:tcW w:w="1250" w:type="pct"/>
          </w:tcPr>
          <w:p w14:paraId="3507A75F" w14:textId="77777777" w:rsidR="00F62CCE" w:rsidRPr="00F62CCE" w:rsidRDefault="00F62CCE" w:rsidP="00F62CCE">
            <w:pPr>
              <w:spacing w:after="0"/>
              <w:rPr>
                <w:rFonts w:cs="Times New Roman"/>
                <w:bCs/>
                <w:szCs w:val="24"/>
              </w:rPr>
            </w:pPr>
            <w:r w:rsidRPr="00F62CCE">
              <w:rPr>
                <w:rFonts w:cs="Times New Roman"/>
                <w:bCs/>
                <w:szCs w:val="24"/>
              </w:rPr>
              <w:t>46.64</w:t>
            </w:r>
          </w:p>
        </w:tc>
        <w:tc>
          <w:tcPr>
            <w:tcW w:w="1250" w:type="pct"/>
          </w:tcPr>
          <w:p w14:paraId="01ACB1FF" w14:textId="77777777" w:rsidR="00F62CCE" w:rsidRPr="00F62CCE" w:rsidRDefault="00F62CCE" w:rsidP="00F62CCE">
            <w:pPr>
              <w:spacing w:after="0"/>
              <w:rPr>
                <w:rFonts w:cs="Times New Roman"/>
                <w:bCs/>
                <w:szCs w:val="24"/>
              </w:rPr>
            </w:pPr>
            <w:r w:rsidRPr="00F62CCE">
              <w:rPr>
                <w:rFonts w:cs="Times New Roman"/>
                <w:bCs/>
                <w:szCs w:val="24"/>
              </w:rPr>
              <w:t>14.31</w:t>
            </w:r>
          </w:p>
        </w:tc>
        <w:tc>
          <w:tcPr>
            <w:tcW w:w="1250" w:type="pct"/>
          </w:tcPr>
          <w:p w14:paraId="593525E1"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3B1B9CD6"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6AD2FCB" w14:textId="77777777" w:rsidR="00F62CCE" w:rsidRPr="00F62CCE" w:rsidRDefault="00F62CCE" w:rsidP="00F62CCE">
            <w:pPr>
              <w:spacing w:after="0"/>
              <w:rPr>
                <w:rFonts w:cs="Times New Roman"/>
                <w:bCs/>
                <w:szCs w:val="24"/>
              </w:rPr>
            </w:pPr>
            <w:r w:rsidRPr="00F62CCE">
              <w:rPr>
                <w:rFonts w:cs="Times New Roman"/>
                <w:bCs/>
                <w:szCs w:val="24"/>
              </w:rPr>
              <w:t>KL_TA3</w:t>
            </w:r>
          </w:p>
        </w:tc>
        <w:tc>
          <w:tcPr>
            <w:tcW w:w="1250" w:type="pct"/>
          </w:tcPr>
          <w:p w14:paraId="7D0F60D3" w14:textId="77777777" w:rsidR="00F62CCE" w:rsidRPr="00F62CCE" w:rsidRDefault="00F62CCE" w:rsidP="00F62CCE">
            <w:pPr>
              <w:spacing w:after="0"/>
              <w:rPr>
                <w:rFonts w:cs="Times New Roman"/>
                <w:bCs/>
                <w:szCs w:val="24"/>
              </w:rPr>
            </w:pPr>
            <w:r w:rsidRPr="00F62CCE">
              <w:rPr>
                <w:rFonts w:cs="Times New Roman"/>
                <w:bCs/>
                <w:szCs w:val="24"/>
              </w:rPr>
              <w:t>46.64</w:t>
            </w:r>
          </w:p>
        </w:tc>
        <w:tc>
          <w:tcPr>
            <w:tcW w:w="1250" w:type="pct"/>
          </w:tcPr>
          <w:p w14:paraId="520275F0" w14:textId="77777777" w:rsidR="00F62CCE" w:rsidRPr="00F62CCE" w:rsidRDefault="00F62CCE" w:rsidP="00F62CCE">
            <w:pPr>
              <w:spacing w:after="0"/>
              <w:rPr>
                <w:rFonts w:cs="Times New Roman"/>
                <w:bCs/>
                <w:szCs w:val="24"/>
              </w:rPr>
            </w:pPr>
            <w:r w:rsidRPr="00F62CCE">
              <w:rPr>
                <w:rFonts w:cs="Times New Roman"/>
                <w:bCs/>
                <w:szCs w:val="24"/>
              </w:rPr>
              <w:t>14.31</w:t>
            </w:r>
          </w:p>
        </w:tc>
        <w:tc>
          <w:tcPr>
            <w:tcW w:w="1250" w:type="pct"/>
          </w:tcPr>
          <w:p w14:paraId="4373589F"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7580C885" w14:textId="77777777" w:rsidTr="00F62CCE">
        <w:tc>
          <w:tcPr>
            <w:tcW w:w="1250" w:type="pct"/>
          </w:tcPr>
          <w:p w14:paraId="2D5C85C0" w14:textId="77777777" w:rsidR="00F62CCE" w:rsidRPr="00F62CCE" w:rsidRDefault="00F62CCE" w:rsidP="00F62CCE">
            <w:pPr>
              <w:spacing w:after="0"/>
              <w:rPr>
                <w:rFonts w:cs="Times New Roman"/>
                <w:bCs/>
                <w:szCs w:val="24"/>
              </w:rPr>
            </w:pPr>
            <w:r w:rsidRPr="00F62CCE">
              <w:rPr>
                <w:rFonts w:cs="Times New Roman"/>
                <w:bCs/>
                <w:szCs w:val="24"/>
              </w:rPr>
              <w:t>KL_TH1</w:t>
            </w:r>
          </w:p>
        </w:tc>
        <w:tc>
          <w:tcPr>
            <w:tcW w:w="1250" w:type="pct"/>
          </w:tcPr>
          <w:p w14:paraId="5183DF94" w14:textId="77777777" w:rsidR="00F62CCE" w:rsidRPr="00F62CCE" w:rsidRDefault="00F62CCE" w:rsidP="00F62CCE">
            <w:pPr>
              <w:spacing w:after="0"/>
              <w:rPr>
                <w:rFonts w:cs="Times New Roman"/>
                <w:bCs/>
                <w:szCs w:val="24"/>
              </w:rPr>
            </w:pPr>
            <w:r w:rsidRPr="00F62CCE">
              <w:rPr>
                <w:rFonts w:cs="Times New Roman"/>
                <w:bCs/>
                <w:szCs w:val="24"/>
              </w:rPr>
              <w:t>46.64</w:t>
            </w:r>
          </w:p>
        </w:tc>
        <w:tc>
          <w:tcPr>
            <w:tcW w:w="1250" w:type="pct"/>
          </w:tcPr>
          <w:p w14:paraId="4B251FE2" w14:textId="77777777" w:rsidR="00F62CCE" w:rsidRPr="00F62CCE" w:rsidRDefault="00F62CCE" w:rsidP="00F62CCE">
            <w:pPr>
              <w:spacing w:after="0"/>
              <w:rPr>
                <w:rFonts w:cs="Times New Roman"/>
                <w:bCs/>
                <w:szCs w:val="24"/>
              </w:rPr>
            </w:pPr>
            <w:r w:rsidRPr="00F62CCE">
              <w:rPr>
                <w:rFonts w:cs="Times New Roman"/>
                <w:bCs/>
                <w:szCs w:val="24"/>
              </w:rPr>
              <w:t>14.31</w:t>
            </w:r>
          </w:p>
        </w:tc>
        <w:tc>
          <w:tcPr>
            <w:tcW w:w="1250" w:type="pct"/>
          </w:tcPr>
          <w:p w14:paraId="6A450940"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823B74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8998236" w14:textId="77777777" w:rsidR="00F62CCE" w:rsidRPr="00F62CCE" w:rsidRDefault="00F62CCE" w:rsidP="00F62CCE">
            <w:pPr>
              <w:spacing w:after="0"/>
              <w:rPr>
                <w:rFonts w:cs="Times New Roman"/>
                <w:bCs/>
                <w:szCs w:val="24"/>
              </w:rPr>
            </w:pPr>
            <w:r w:rsidRPr="00F62CCE">
              <w:rPr>
                <w:rFonts w:cs="Times New Roman"/>
                <w:bCs/>
                <w:szCs w:val="24"/>
              </w:rPr>
              <w:t>LIETD_01</w:t>
            </w:r>
          </w:p>
        </w:tc>
        <w:tc>
          <w:tcPr>
            <w:tcW w:w="1250" w:type="pct"/>
          </w:tcPr>
          <w:p w14:paraId="64254109" w14:textId="77777777" w:rsidR="00F62CCE" w:rsidRPr="00F62CCE" w:rsidRDefault="00F62CCE" w:rsidP="00F62CCE">
            <w:pPr>
              <w:spacing w:after="0"/>
              <w:rPr>
                <w:rFonts w:cs="Times New Roman"/>
                <w:bCs/>
                <w:szCs w:val="24"/>
              </w:rPr>
            </w:pPr>
            <w:r w:rsidRPr="00F62CCE">
              <w:rPr>
                <w:rFonts w:cs="Times New Roman"/>
                <w:bCs/>
                <w:szCs w:val="24"/>
              </w:rPr>
              <w:t>42.21</w:t>
            </w:r>
          </w:p>
        </w:tc>
        <w:tc>
          <w:tcPr>
            <w:tcW w:w="1250" w:type="pct"/>
          </w:tcPr>
          <w:p w14:paraId="043CD3EF" w14:textId="77777777" w:rsidR="00F62CCE" w:rsidRPr="00F62CCE" w:rsidRDefault="00F62CCE" w:rsidP="00F62CCE">
            <w:pPr>
              <w:spacing w:after="0"/>
              <w:rPr>
                <w:rFonts w:cs="Times New Roman"/>
                <w:bCs/>
                <w:szCs w:val="24"/>
              </w:rPr>
            </w:pPr>
            <w:r w:rsidRPr="00F62CCE">
              <w:rPr>
                <w:rFonts w:cs="Times New Roman"/>
                <w:bCs/>
                <w:szCs w:val="24"/>
              </w:rPr>
              <w:t>2.61</w:t>
            </w:r>
          </w:p>
        </w:tc>
        <w:tc>
          <w:tcPr>
            <w:tcW w:w="1250" w:type="pct"/>
          </w:tcPr>
          <w:p w14:paraId="2C9B2D40"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754556C7" w14:textId="77777777" w:rsidTr="00F62CCE">
        <w:tc>
          <w:tcPr>
            <w:tcW w:w="1250" w:type="pct"/>
          </w:tcPr>
          <w:p w14:paraId="6D3B267C" w14:textId="77777777" w:rsidR="00F62CCE" w:rsidRPr="00F62CCE" w:rsidRDefault="00F62CCE" w:rsidP="00F62CCE">
            <w:pPr>
              <w:spacing w:after="0"/>
              <w:rPr>
                <w:rFonts w:cs="Times New Roman"/>
                <w:bCs/>
                <w:szCs w:val="24"/>
              </w:rPr>
            </w:pPr>
            <w:r w:rsidRPr="00F62CCE">
              <w:rPr>
                <w:rFonts w:cs="Times New Roman"/>
                <w:bCs/>
                <w:szCs w:val="24"/>
              </w:rPr>
              <w:t>LIETD_12</w:t>
            </w:r>
          </w:p>
        </w:tc>
        <w:tc>
          <w:tcPr>
            <w:tcW w:w="1250" w:type="pct"/>
          </w:tcPr>
          <w:p w14:paraId="11406161" w14:textId="77777777" w:rsidR="00F62CCE" w:rsidRPr="00F62CCE" w:rsidRDefault="00F62CCE" w:rsidP="00F62CCE">
            <w:pPr>
              <w:spacing w:after="0"/>
              <w:rPr>
                <w:rFonts w:cs="Times New Roman"/>
                <w:bCs/>
                <w:szCs w:val="24"/>
              </w:rPr>
            </w:pPr>
            <w:r w:rsidRPr="00F62CCE">
              <w:rPr>
                <w:rFonts w:cs="Times New Roman"/>
                <w:bCs/>
                <w:szCs w:val="24"/>
              </w:rPr>
              <w:t>42.21</w:t>
            </w:r>
          </w:p>
        </w:tc>
        <w:tc>
          <w:tcPr>
            <w:tcW w:w="1250" w:type="pct"/>
          </w:tcPr>
          <w:p w14:paraId="6DE48327" w14:textId="77777777" w:rsidR="00F62CCE" w:rsidRPr="00F62CCE" w:rsidRDefault="00F62CCE" w:rsidP="00F62CCE">
            <w:pPr>
              <w:spacing w:after="0"/>
              <w:rPr>
                <w:rFonts w:cs="Times New Roman"/>
                <w:bCs/>
                <w:szCs w:val="24"/>
              </w:rPr>
            </w:pPr>
            <w:r w:rsidRPr="00F62CCE">
              <w:rPr>
                <w:rFonts w:cs="Times New Roman"/>
                <w:bCs/>
                <w:szCs w:val="24"/>
              </w:rPr>
              <w:t>2.61</w:t>
            </w:r>
          </w:p>
        </w:tc>
        <w:tc>
          <w:tcPr>
            <w:tcW w:w="1250" w:type="pct"/>
          </w:tcPr>
          <w:p w14:paraId="728862DB"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0789CD7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01F0DCD" w14:textId="77777777" w:rsidR="00F62CCE" w:rsidRPr="00F62CCE" w:rsidRDefault="00F62CCE" w:rsidP="00F62CCE">
            <w:pPr>
              <w:spacing w:after="0"/>
              <w:rPr>
                <w:rFonts w:cs="Times New Roman"/>
                <w:bCs/>
                <w:szCs w:val="24"/>
              </w:rPr>
            </w:pPr>
            <w:r w:rsidRPr="00F62CCE">
              <w:rPr>
                <w:rFonts w:cs="Times New Roman"/>
                <w:bCs/>
                <w:szCs w:val="24"/>
              </w:rPr>
              <w:t>LiETL_11</w:t>
            </w:r>
          </w:p>
        </w:tc>
        <w:tc>
          <w:tcPr>
            <w:tcW w:w="1250" w:type="pct"/>
          </w:tcPr>
          <w:p w14:paraId="42612E8A" w14:textId="77777777" w:rsidR="00F62CCE" w:rsidRPr="00F62CCE" w:rsidRDefault="00F62CCE" w:rsidP="00F62CCE">
            <w:pPr>
              <w:spacing w:after="0"/>
              <w:rPr>
                <w:rFonts w:cs="Times New Roman"/>
                <w:bCs/>
                <w:szCs w:val="24"/>
              </w:rPr>
            </w:pPr>
            <w:r w:rsidRPr="00F62CCE">
              <w:rPr>
                <w:rFonts w:cs="Times New Roman"/>
                <w:bCs/>
                <w:szCs w:val="24"/>
              </w:rPr>
              <w:t>42.21</w:t>
            </w:r>
          </w:p>
        </w:tc>
        <w:tc>
          <w:tcPr>
            <w:tcW w:w="1250" w:type="pct"/>
          </w:tcPr>
          <w:p w14:paraId="25433F66" w14:textId="77777777" w:rsidR="00F62CCE" w:rsidRPr="00F62CCE" w:rsidRDefault="00F62CCE" w:rsidP="00F62CCE">
            <w:pPr>
              <w:spacing w:after="0"/>
              <w:rPr>
                <w:rFonts w:cs="Times New Roman"/>
                <w:bCs/>
                <w:szCs w:val="24"/>
              </w:rPr>
            </w:pPr>
            <w:r w:rsidRPr="00F62CCE">
              <w:rPr>
                <w:rFonts w:cs="Times New Roman"/>
                <w:bCs/>
                <w:szCs w:val="24"/>
              </w:rPr>
              <w:t>2.61</w:t>
            </w:r>
          </w:p>
        </w:tc>
        <w:tc>
          <w:tcPr>
            <w:tcW w:w="1250" w:type="pct"/>
          </w:tcPr>
          <w:p w14:paraId="1FE3F70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67CE0D06" w14:textId="77777777" w:rsidTr="00F62CCE">
        <w:tc>
          <w:tcPr>
            <w:tcW w:w="1250" w:type="pct"/>
          </w:tcPr>
          <w:p w14:paraId="4C9C5853" w14:textId="77777777" w:rsidR="00F62CCE" w:rsidRPr="00F62CCE" w:rsidRDefault="00F62CCE" w:rsidP="00F62CCE">
            <w:pPr>
              <w:spacing w:after="0"/>
              <w:rPr>
                <w:rFonts w:cs="Times New Roman"/>
                <w:bCs/>
                <w:szCs w:val="24"/>
                <w:lang w:val="es-MX"/>
              </w:rPr>
            </w:pPr>
            <w:r w:rsidRPr="00F62CCE">
              <w:rPr>
                <w:rFonts w:cs="Times New Roman"/>
                <w:bCs/>
                <w:szCs w:val="24"/>
                <w:lang w:val="es-MX"/>
              </w:rPr>
              <w:t>M23</w:t>
            </w:r>
          </w:p>
        </w:tc>
        <w:tc>
          <w:tcPr>
            <w:tcW w:w="1250" w:type="pct"/>
          </w:tcPr>
          <w:p w14:paraId="24F538ED"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8</w:t>
            </w:r>
          </w:p>
        </w:tc>
        <w:tc>
          <w:tcPr>
            <w:tcW w:w="1250" w:type="pct"/>
          </w:tcPr>
          <w:p w14:paraId="6E95AE97" w14:textId="77777777" w:rsidR="00F62CCE" w:rsidRPr="00F62CCE" w:rsidRDefault="00F62CCE" w:rsidP="00F62CCE">
            <w:pPr>
              <w:spacing w:after="0"/>
              <w:rPr>
                <w:rFonts w:cs="Times New Roman"/>
                <w:bCs/>
                <w:szCs w:val="24"/>
                <w:lang w:val="es-MX"/>
              </w:rPr>
            </w:pPr>
            <w:r w:rsidRPr="00F62CCE">
              <w:rPr>
                <w:rFonts w:cs="Times New Roman"/>
                <w:bCs/>
                <w:szCs w:val="24"/>
                <w:lang w:val="es-MX"/>
              </w:rPr>
              <w:t>-64.49</w:t>
            </w:r>
          </w:p>
        </w:tc>
        <w:tc>
          <w:tcPr>
            <w:tcW w:w="1250" w:type="pct"/>
          </w:tcPr>
          <w:p w14:paraId="7F57D68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1FDCEF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6D6957D" w14:textId="77777777" w:rsidR="00F62CCE" w:rsidRPr="00F62CCE" w:rsidRDefault="00F62CCE" w:rsidP="00F62CCE">
            <w:pPr>
              <w:spacing w:after="0"/>
              <w:rPr>
                <w:rFonts w:cs="Times New Roman"/>
                <w:bCs/>
                <w:szCs w:val="24"/>
                <w:lang w:val="es-MX"/>
              </w:rPr>
            </w:pPr>
            <w:r w:rsidRPr="00F62CCE">
              <w:rPr>
                <w:rFonts w:cs="Times New Roman"/>
                <w:bCs/>
                <w:szCs w:val="24"/>
                <w:lang w:val="es-MX"/>
              </w:rPr>
              <w:t>M30</w:t>
            </w:r>
          </w:p>
        </w:tc>
        <w:tc>
          <w:tcPr>
            <w:tcW w:w="1250" w:type="pct"/>
          </w:tcPr>
          <w:p w14:paraId="5131D558"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8</w:t>
            </w:r>
          </w:p>
        </w:tc>
        <w:tc>
          <w:tcPr>
            <w:tcW w:w="1250" w:type="pct"/>
          </w:tcPr>
          <w:p w14:paraId="7FD2713F" w14:textId="77777777" w:rsidR="00F62CCE" w:rsidRPr="00F62CCE" w:rsidRDefault="00F62CCE" w:rsidP="00F62CCE">
            <w:pPr>
              <w:spacing w:after="0"/>
              <w:rPr>
                <w:rFonts w:cs="Times New Roman"/>
                <w:bCs/>
                <w:szCs w:val="24"/>
                <w:lang w:val="es-MX"/>
              </w:rPr>
            </w:pPr>
            <w:r w:rsidRPr="00F62CCE">
              <w:rPr>
                <w:rFonts w:cs="Times New Roman"/>
                <w:bCs/>
                <w:szCs w:val="24"/>
                <w:lang w:val="es-MX"/>
              </w:rPr>
              <w:t>-64.49</w:t>
            </w:r>
          </w:p>
        </w:tc>
        <w:tc>
          <w:tcPr>
            <w:tcW w:w="1250" w:type="pct"/>
          </w:tcPr>
          <w:p w14:paraId="474F8DC0"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AECE8C7" w14:textId="77777777" w:rsidTr="00F62CCE">
        <w:tc>
          <w:tcPr>
            <w:tcW w:w="1250" w:type="pct"/>
          </w:tcPr>
          <w:p w14:paraId="10FAFB16" w14:textId="77777777" w:rsidR="00F62CCE" w:rsidRPr="00F62CCE" w:rsidRDefault="00F62CCE" w:rsidP="00F62CCE">
            <w:pPr>
              <w:spacing w:after="0"/>
              <w:rPr>
                <w:rFonts w:cs="Times New Roman"/>
                <w:bCs/>
                <w:szCs w:val="24"/>
                <w:lang w:val="es-MX"/>
              </w:rPr>
            </w:pPr>
            <w:r w:rsidRPr="00F62CCE">
              <w:rPr>
                <w:rFonts w:cs="Times New Roman"/>
                <w:bCs/>
                <w:szCs w:val="24"/>
                <w:lang w:val="es-MX"/>
              </w:rPr>
              <w:t>M37</w:t>
            </w:r>
          </w:p>
        </w:tc>
        <w:tc>
          <w:tcPr>
            <w:tcW w:w="1250" w:type="pct"/>
          </w:tcPr>
          <w:p w14:paraId="077F246E"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8</w:t>
            </w:r>
          </w:p>
        </w:tc>
        <w:tc>
          <w:tcPr>
            <w:tcW w:w="1250" w:type="pct"/>
          </w:tcPr>
          <w:p w14:paraId="33A55499" w14:textId="77777777" w:rsidR="00F62CCE" w:rsidRPr="00F62CCE" w:rsidRDefault="00F62CCE" w:rsidP="00F62CCE">
            <w:pPr>
              <w:spacing w:after="0"/>
              <w:rPr>
                <w:rFonts w:cs="Times New Roman"/>
                <w:bCs/>
                <w:szCs w:val="24"/>
                <w:lang w:val="es-MX"/>
              </w:rPr>
            </w:pPr>
            <w:r w:rsidRPr="00F62CCE">
              <w:rPr>
                <w:rFonts w:cs="Times New Roman"/>
                <w:bCs/>
                <w:szCs w:val="24"/>
                <w:lang w:val="es-MX"/>
              </w:rPr>
              <w:t>-64.49</w:t>
            </w:r>
          </w:p>
        </w:tc>
        <w:tc>
          <w:tcPr>
            <w:tcW w:w="1250" w:type="pct"/>
          </w:tcPr>
          <w:p w14:paraId="68AB33BE"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353F4FB"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DAACB39" w14:textId="77777777" w:rsidR="00F62CCE" w:rsidRPr="00F62CCE" w:rsidRDefault="00F62CCE" w:rsidP="00F62CCE">
            <w:pPr>
              <w:spacing w:after="0"/>
              <w:rPr>
                <w:rFonts w:cs="Times New Roman"/>
                <w:bCs/>
                <w:szCs w:val="24"/>
                <w:lang w:val="es-MX"/>
              </w:rPr>
            </w:pPr>
            <w:r w:rsidRPr="00F62CCE">
              <w:rPr>
                <w:rFonts w:cs="Times New Roman"/>
                <w:bCs/>
                <w:szCs w:val="24"/>
                <w:lang w:val="es-MX"/>
              </w:rPr>
              <w:t>M53</w:t>
            </w:r>
          </w:p>
        </w:tc>
        <w:tc>
          <w:tcPr>
            <w:tcW w:w="1250" w:type="pct"/>
          </w:tcPr>
          <w:p w14:paraId="5C4314A2"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8</w:t>
            </w:r>
          </w:p>
        </w:tc>
        <w:tc>
          <w:tcPr>
            <w:tcW w:w="1250" w:type="pct"/>
          </w:tcPr>
          <w:p w14:paraId="147B7D45" w14:textId="77777777" w:rsidR="00F62CCE" w:rsidRPr="00F62CCE" w:rsidRDefault="00F62CCE" w:rsidP="00F62CCE">
            <w:pPr>
              <w:spacing w:after="0"/>
              <w:rPr>
                <w:rFonts w:cs="Times New Roman"/>
                <w:bCs/>
                <w:szCs w:val="24"/>
                <w:lang w:val="es-MX"/>
              </w:rPr>
            </w:pPr>
            <w:r w:rsidRPr="00F62CCE">
              <w:rPr>
                <w:rFonts w:cs="Times New Roman"/>
                <w:bCs/>
                <w:szCs w:val="24"/>
                <w:lang w:val="es-MX"/>
              </w:rPr>
              <w:t>-64.49</w:t>
            </w:r>
          </w:p>
        </w:tc>
        <w:tc>
          <w:tcPr>
            <w:tcW w:w="1250" w:type="pct"/>
          </w:tcPr>
          <w:p w14:paraId="6081818D"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79B7B4B4" w14:textId="77777777" w:rsidTr="00F62CCE">
        <w:tc>
          <w:tcPr>
            <w:tcW w:w="1250" w:type="pct"/>
          </w:tcPr>
          <w:p w14:paraId="26EA3D91" w14:textId="77777777" w:rsidR="00F62CCE" w:rsidRPr="00F62CCE" w:rsidRDefault="00F62CCE" w:rsidP="00F62CCE">
            <w:pPr>
              <w:spacing w:after="0"/>
              <w:rPr>
                <w:rFonts w:cs="Times New Roman"/>
                <w:bCs/>
                <w:szCs w:val="24"/>
                <w:lang w:val="es-MX"/>
              </w:rPr>
            </w:pPr>
            <w:r w:rsidRPr="00F62CCE">
              <w:rPr>
                <w:rFonts w:cs="Times New Roman"/>
                <w:bCs/>
                <w:szCs w:val="24"/>
                <w:lang w:val="es-MX"/>
              </w:rPr>
              <w:t>M85</w:t>
            </w:r>
          </w:p>
        </w:tc>
        <w:tc>
          <w:tcPr>
            <w:tcW w:w="1250" w:type="pct"/>
          </w:tcPr>
          <w:p w14:paraId="0348AB3D" w14:textId="77777777" w:rsidR="00F62CCE" w:rsidRPr="00F62CCE" w:rsidRDefault="00F62CCE" w:rsidP="00F62CCE">
            <w:pPr>
              <w:spacing w:after="0"/>
              <w:rPr>
                <w:rFonts w:cs="Times New Roman"/>
                <w:bCs/>
                <w:szCs w:val="24"/>
                <w:lang w:val="es-MX"/>
              </w:rPr>
            </w:pPr>
            <w:r w:rsidRPr="00F62CCE">
              <w:rPr>
                <w:rFonts w:cs="Times New Roman"/>
                <w:bCs/>
                <w:szCs w:val="24"/>
                <w:lang w:val="es-MX"/>
              </w:rPr>
              <w:t>45.08</w:t>
            </w:r>
          </w:p>
        </w:tc>
        <w:tc>
          <w:tcPr>
            <w:tcW w:w="1250" w:type="pct"/>
          </w:tcPr>
          <w:p w14:paraId="15DDE22F" w14:textId="77777777" w:rsidR="00F62CCE" w:rsidRPr="00F62CCE" w:rsidRDefault="00F62CCE" w:rsidP="00F62CCE">
            <w:pPr>
              <w:spacing w:after="0"/>
              <w:rPr>
                <w:rFonts w:cs="Times New Roman"/>
                <w:bCs/>
                <w:szCs w:val="24"/>
                <w:lang w:val="es-MX"/>
              </w:rPr>
            </w:pPr>
            <w:r w:rsidRPr="00F62CCE">
              <w:rPr>
                <w:rFonts w:cs="Times New Roman"/>
                <w:bCs/>
                <w:szCs w:val="24"/>
                <w:lang w:val="es-MX"/>
              </w:rPr>
              <w:t>-64.49</w:t>
            </w:r>
          </w:p>
        </w:tc>
        <w:tc>
          <w:tcPr>
            <w:tcW w:w="1250" w:type="pct"/>
          </w:tcPr>
          <w:p w14:paraId="7C3AE03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199B19E"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79C55CE" w14:textId="77777777" w:rsidR="00F62CCE" w:rsidRPr="00F62CCE" w:rsidRDefault="00F62CCE" w:rsidP="00F62CCE">
            <w:pPr>
              <w:spacing w:after="0"/>
              <w:rPr>
                <w:rFonts w:cs="Times New Roman"/>
                <w:bCs/>
                <w:szCs w:val="24"/>
                <w:lang w:val="es-MX"/>
              </w:rPr>
            </w:pPr>
            <w:r w:rsidRPr="00F62CCE">
              <w:rPr>
                <w:rFonts w:cs="Times New Roman"/>
                <w:bCs/>
                <w:szCs w:val="24"/>
                <w:lang w:val="es-MX"/>
              </w:rPr>
              <w:t>MBNK_2_8</w:t>
            </w:r>
          </w:p>
        </w:tc>
        <w:tc>
          <w:tcPr>
            <w:tcW w:w="1250" w:type="pct"/>
          </w:tcPr>
          <w:p w14:paraId="63946F6A" w14:textId="77777777" w:rsidR="00F62CCE" w:rsidRPr="00F62CCE" w:rsidRDefault="00F62CCE" w:rsidP="00F62CCE">
            <w:pPr>
              <w:spacing w:after="0"/>
              <w:rPr>
                <w:rFonts w:cs="Times New Roman"/>
                <w:bCs/>
                <w:szCs w:val="24"/>
                <w:lang w:val="es-MX"/>
              </w:rPr>
            </w:pPr>
            <w:r w:rsidRPr="00F62CCE">
              <w:rPr>
                <w:rFonts w:cs="Times New Roman"/>
                <w:bCs/>
                <w:szCs w:val="24"/>
                <w:lang w:val="es-MX"/>
              </w:rPr>
              <w:t>51.51</w:t>
            </w:r>
          </w:p>
        </w:tc>
        <w:tc>
          <w:tcPr>
            <w:tcW w:w="1250" w:type="pct"/>
          </w:tcPr>
          <w:p w14:paraId="50831C75" w14:textId="77777777" w:rsidR="00F62CCE" w:rsidRPr="00F62CCE" w:rsidRDefault="00F62CCE" w:rsidP="00F62CCE">
            <w:pPr>
              <w:spacing w:after="0"/>
              <w:rPr>
                <w:rFonts w:cs="Times New Roman"/>
                <w:bCs/>
                <w:szCs w:val="24"/>
                <w:lang w:val="es-MX"/>
              </w:rPr>
            </w:pPr>
            <w:r w:rsidRPr="00F62CCE">
              <w:rPr>
                <w:rFonts w:cs="Times New Roman"/>
                <w:bCs/>
                <w:szCs w:val="24"/>
                <w:lang w:val="es-MX"/>
              </w:rPr>
              <w:t>-97.00</w:t>
            </w:r>
          </w:p>
        </w:tc>
        <w:tc>
          <w:tcPr>
            <w:tcW w:w="1250" w:type="pct"/>
          </w:tcPr>
          <w:p w14:paraId="50E7A45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3A41C40" w14:textId="77777777" w:rsidTr="00F62CCE">
        <w:tc>
          <w:tcPr>
            <w:tcW w:w="1250" w:type="pct"/>
          </w:tcPr>
          <w:p w14:paraId="603FE3D2"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01_0</w:t>
            </w:r>
          </w:p>
        </w:tc>
        <w:tc>
          <w:tcPr>
            <w:tcW w:w="1250" w:type="pct"/>
          </w:tcPr>
          <w:p w14:paraId="0E13DEF0"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2B5C4307"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D8432F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742515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9DC9A04"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02_1</w:t>
            </w:r>
          </w:p>
        </w:tc>
        <w:tc>
          <w:tcPr>
            <w:tcW w:w="1250" w:type="pct"/>
          </w:tcPr>
          <w:p w14:paraId="4F0D7254"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1E7E96A"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48F26CB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4E28D149" w14:textId="77777777" w:rsidTr="00F62CCE">
        <w:tc>
          <w:tcPr>
            <w:tcW w:w="1250" w:type="pct"/>
          </w:tcPr>
          <w:p w14:paraId="66379022"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04_1</w:t>
            </w:r>
          </w:p>
        </w:tc>
        <w:tc>
          <w:tcPr>
            <w:tcW w:w="1250" w:type="pct"/>
          </w:tcPr>
          <w:p w14:paraId="7CA14928"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2807772"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25732A4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62BF89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EF1B6EA" w14:textId="77777777" w:rsidR="00F62CCE" w:rsidRPr="00F62CCE" w:rsidRDefault="00F62CCE" w:rsidP="00F62CCE">
            <w:pPr>
              <w:spacing w:after="0"/>
              <w:rPr>
                <w:rFonts w:cs="Times New Roman"/>
                <w:bCs/>
                <w:szCs w:val="24"/>
                <w:lang w:val="es-MX"/>
              </w:rPr>
            </w:pPr>
            <w:r w:rsidRPr="00F62CCE">
              <w:rPr>
                <w:rFonts w:cs="Times New Roman"/>
                <w:bCs/>
                <w:szCs w:val="24"/>
                <w:lang w:val="es-MX"/>
              </w:rPr>
              <w:lastRenderedPageBreak/>
              <w:t>MOD_05_2</w:t>
            </w:r>
          </w:p>
        </w:tc>
        <w:tc>
          <w:tcPr>
            <w:tcW w:w="1250" w:type="pct"/>
          </w:tcPr>
          <w:p w14:paraId="6A02D6DE"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09F9F4C5"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552FCF2E"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78171BA2" w14:textId="77777777" w:rsidTr="00F62CCE">
        <w:tc>
          <w:tcPr>
            <w:tcW w:w="1250" w:type="pct"/>
          </w:tcPr>
          <w:p w14:paraId="7FECB3BC"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07_0</w:t>
            </w:r>
          </w:p>
        </w:tc>
        <w:tc>
          <w:tcPr>
            <w:tcW w:w="1250" w:type="pct"/>
          </w:tcPr>
          <w:p w14:paraId="36B82F4E"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2FB8E7D"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1796325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2194902C"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98C0DBD"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08_1</w:t>
            </w:r>
          </w:p>
        </w:tc>
        <w:tc>
          <w:tcPr>
            <w:tcW w:w="1250" w:type="pct"/>
          </w:tcPr>
          <w:p w14:paraId="7CF7D71C"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4B044A01"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7E97D35D"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3369C0BE" w14:textId="77777777" w:rsidTr="00F62CCE">
        <w:tc>
          <w:tcPr>
            <w:tcW w:w="1250" w:type="pct"/>
          </w:tcPr>
          <w:p w14:paraId="5B6BA559"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4_0</w:t>
            </w:r>
          </w:p>
        </w:tc>
        <w:tc>
          <w:tcPr>
            <w:tcW w:w="1250" w:type="pct"/>
          </w:tcPr>
          <w:p w14:paraId="4BB33E78"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36705417"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E56CFA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E2525F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B1408E5"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4_3</w:t>
            </w:r>
          </w:p>
        </w:tc>
        <w:tc>
          <w:tcPr>
            <w:tcW w:w="1250" w:type="pct"/>
          </w:tcPr>
          <w:p w14:paraId="4AA62B28"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63D28202"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1DD276D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063C3449" w14:textId="77777777" w:rsidTr="00F62CCE">
        <w:tc>
          <w:tcPr>
            <w:tcW w:w="1250" w:type="pct"/>
          </w:tcPr>
          <w:p w14:paraId="622D453F"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5_1</w:t>
            </w:r>
          </w:p>
        </w:tc>
        <w:tc>
          <w:tcPr>
            <w:tcW w:w="1250" w:type="pct"/>
          </w:tcPr>
          <w:p w14:paraId="7DC672A6"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412958AB"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6A3B767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DE4128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EAE7676"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6_1</w:t>
            </w:r>
          </w:p>
        </w:tc>
        <w:tc>
          <w:tcPr>
            <w:tcW w:w="1250" w:type="pct"/>
          </w:tcPr>
          <w:p w14:paraId="16037193"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1D28CCAD"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4140CC2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1623CF2" w14:textId="77777777" w:rsidTr="00F62CCE">
        <w:tc>
          <w:tcPr>
            <w:tcW w:w="1250" w:type="pct"/>
          </w:tcPr>
          <w:p w14:paraId="61A7F7F8"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7_1</w:t>
            </w:r>
          </w:p>
        </w:tc>
        <w:tc>
          <w:tcPr>
            <w:tcW w:w="1250" w:type="pct"/>
          </w:tcPr>
          <w:p w14:paraId="03E0DC02"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6464F651"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104A671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4019067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0C8C3FE"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18_0</w:t>
            </w:r>
          </w:p>
        </w:tc>
        <w:tc>
          <w:tcPr>
            <w:tcW w:w="1250" w:type="pct"/>
          </w:tcPr>
          <w:p w14:paraId="3113A3F7"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9861984"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88DB9AE"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877D979" w14:textId="77777777" w:rsidTr="00F62CCE">
        <w:tc>
          <w:tcPr>
            <w:tcW w:w="1250" w:type="pct"/>
          </w:tcPr>
          <w:p w14:paraId="1B1A4DFD"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25_2</w:t>
            </w:r>
          </w:p>
        </w:tc>
        <w:tc>
          <w:tcPr>
            <w:tcW w:w="1250" w:type="pct"/>
          </w:tcPr>
          <w:p w14:paraId="5B2EAA51"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2848C33D"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A76BE8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B2CA6E9"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8DEB2AC"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26_2</w:t>
            </w:r>
          </w:p>
        </w:tc>
        <w:tc>
          <w:tcPr>
            <w:tcW w:w="1250" w:type="pct"/>
          </w:tcPr>
          <w:p w14:paraId="127967C6"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68ED100"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3FF4BE1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BC6BB10" w14:textId="77777777" w:rsidTr="00F62CCE">
        <w:tc>
          <w:tcPr>
            <w:tcW w:w="1250" w:type="pct"/>
          </w:tcPr>
          <w:p w14:paraId="6B0C0179"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29_1</w:t>
            </w:r>
          </w:p>
        </w:tc>
        <w:tc>
          <w:tcPr>
            <w:tcW w:w="1250" w:type="pct"/>
          </w:tcPr>
          <w:p w14:paraId="46A16E13"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3A08B721"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7B6639DD"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681B2F9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2031E51"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35_3</w:t>
            </w:r>
          </w:p>
        </w:tc>
        <w:tc>
          <w:tcPr>
            <w:tcW w:w="1250" w:type="pct"/>
          </w:tcPr>
          <w:p w14:paraId="3CAEEA89"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1D684CD5"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455850A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FE68E79" w14:textId="77777777" w:rsidTr="00F62CCE">
        <w:tc>
          <w:tcPr>
            <w:tcW w:w="1250" w:type="pct"/>
          </w:tcPr>
          <w:p w14:paraId="75FDD001"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45_2</w:t>
            </w:r>
          </w:p>
        </w:tc>
        <w:tc>
          <w:tcPr>
            <w:tcW w:w="1250" w:type="pct"/>
          </w:tcPr>
          <w:p w14:paraId="2521A4E2"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16BF48F2"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435E336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71DC24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AF47733"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47_1</w:t>
            </w:r>
          </w:p>
        </w:tc>
        <w:tc>
          <w:tcPr>
            <w:tcW w:w="1250" w:type="pct"/>
          </w:tcPr>
          <w:p w14:paraId="2F8D9EB1"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670DCADC"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172C3C9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D121883" w14:textId="77777777" w:rsidTr="00F62CCE">
        <w:tc>
          <w:tcPr>
            <w:tcW w:w="1250" w:type="pct"/>
          </w:tcPr>
          <w:p w14:paraId="6BB1F713"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54_0</w:t>
            </w:r>
          </w:p>
        </w:tc>
        <w:tc>
          <w:tcPr>
            <w:tcW w:w="1250" w:type="pct"/>
          </w:tcPr>
          <w:p w14:paraId="25608E56"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04414B71"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57F7EB7E"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B3092F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A434E55"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56_1</w:t>
            </w:r>
          </w:p>
        </w:tc>
        <w:tc>
          <w:tcPr>
            <w:tcW w:w="1250" w:type="pct"/>
          </w:tcPr>
          <w:p w14:paraId="2320C635"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3B60A2FD"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559A58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6ED800E" w14:textId="77777777" w:rsidTr="00F62CCE">
        <w:tc>
          <w:tcPr>
            <w:tcW w:w="1250" w:type="pct"/>
          </w:tcPr>
          <w:p w14:paraId="71832D40" w14:textId="77777777" w:rsidR="00F62CCE" w:rsidRPr="00F62CCE" w:rsidRDefault="00F62CCE" w:rsidP="00F62CCE">
            <w:pPr>
              <w:spacing w:after="0"/>
              <w:rPr>
                <w:rFonts w:cs="Times New Roman"/>
                <w:bCs/>
                <w:szCs w:val="24"/>
                <w:lang w:val="es-MX"/>
              </w:rPr>
            </w:pPr>
            <w:r w:rsidRPr="00F62CCE">
              <w:rPr>
                <w:rFonts w:cs="Times New Roman"/>
                <w:bCs/>
                <w:szCs w:val="24"/>
                <w:lang w:val="es-MX"/>
              </w:rPr>
              <w:t>MOD_57_0</w:t>
            </w:r>
          </w:p>
        </w:tc>
        <w:tc>
          <w:tcPr>
            <w:tcW w:w="1250" w:type="pct"/>
          </w:tcPr>
          <w:p w14:paraId="506BE570" w14:textId="77777777" w:rsidR="00F62CCE" w:rsidRPr="00F62CCE" w:rsidRDefault="00F62CCE" w:rsidP="00F62CCE">
            <w:pPr>
              <w:spacing w:after="0"/>
              <w:rPr>
                <w:rFonts w:cs="Times New Roman"/>
                <w:bCs/>
                <w:szCs w:val="24"/>
                <w:lang w:val="es-MX"/>
              </w:rPr>
            </w:pPr>
            <w:r w:rsidRPr="00F62CCE">
              <w:rPr>
                <w:rFonts w:cs="Times New Roman"/>
                <w:bCs/>
                <w:szCs w:val="24"/>
                <w:lang w:val="es-MX"/>
              </w:rPr>
              <w:t>46.98</w:t>
            </w:r>
          </w:p>
        </w:tc>
        <w:tc>
          <w:tcPr>
            <w:tcW w:w="1250" w:type="pct"/>
          </w:tcPr>
          <w:p w14:paraId="564DD6D3" w14:textId="77777777" w:rsidR="00F62CCE" w:rsidRPr="00F62CCE" w:rsidRDefault="00F62CCE" w:rsidP="00F62CCE">
            <w:pPr>
              <w:spacing w:after="0"/>
              <w:rPr>
                <w:rFonts w:cs="Times New Roman"/>
                <w:bCs/>
                <w:szCs w:val="24"/>
                <w:lang w:val="es-MX"/>
              </w:rPr>
            </w:pPr>
            <w:r w:rsidRPr="00F62CCE">
              <w:rPr>
                <w:rFonts w:cs="Times New Roman"/>
                <w:bCs/>
                <w:szCs w:val="24"/>
                <w:lang w:val="es-MX"/>
              </w:rPr>
              <w:t>-70.55</w:t>
            </w:r>
          </w:p>
        </w:tc>
        <w:tc>
          <w:tcPr>
            <w:tcW w:w="1250" w:type="pct"/>
          </w:tcPr>
          <w:p w14:paraId="03372E07"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D02C73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0569E2A" w14:textId="77777777" w:rsidR="00F62CCE" w:rsidRPr="00F62CCE" w:rsidRDefault="00F62CCE" w:rsidP="00F62CCE">
            <w:pPr>
              <w:spacing w:after="0"/>
              <w:rPr>
                <w:rFonts w:cs="Times New Roman"/>
                <w:bCs/>
                <w:szCs w:val="24"/>
                <w:lang w:val="es-MX"/>
              </w:rPr>
            </w:pPr>
            <w:r w:rsidRPr="00F62CCE">
              <w:rPr>
                <w:rFonts w:cs="Times New Roman"/>
                <w:bCs/>
                <w:szCs w:val="24"/>
                <w:lang w:val="es-MX"/>
              </w:rPr>
              <w:t>NBU_6</w:t>
            </w:r>
          </w:p>
        </w:tc>
        <w:tc>
          <w:tcPr>
            <w:tcW w:w="1250" w:type="pct"/>
          </w:tcPr>
          <w:p w14:paraId="65FE6C13" w14:textId="77777777" w:rsidR="00F62CCE" w:rsidRPr="00F62CCE" w:rsidRDefault="00F62CCE" w:rsidP="00F62CCE">
            <w:pPr>
              <w:spacing w:after="0"/>
              <w:rPr>
                <w:rFonts w:cs="Times New Roman"/>
                <w:bCs/>
                <w:szCs w:val="24"/>
                <w:lang w:val="es-MX"/>
              </w:rPr>
            </w:pPr>
            <w:r w:rsidRPr="00F62CCE">
              <w:rPr>
                <w:rFonts w:cs="Times New Roman"/>
                <w:bCs/>
                <w:szCs w:val="24"/>
                <w:lang w:val="es-MX"/>
              </w:rPr>
              <w:t>42.53</w:t>
            </w:r>
          </w:p>
        </w:tc>
        <w:tc>
          <w:tcPr>
            <w:tcW w:w="1250" w:type="pct"/>
          </w:tcPr>
          <w:p w14:paraId="6C85054B" w14:textId="77777777" w:rsidR="00F62CCE" w:rsidRPr="00F62CCE" w:rsidRDefault="00F62CCE" w:rsidP="00F62CCE">
            <w:pPr>
              <w:spacing w:after="0"/>
              <w:rPr>
                <w:rFonts w:cs="Times New Roman"/>
                <w:bCs/>
                <w:szCs w:val="24"/>
                <w:lang w:val="es-MX"/>
              </w:rPr>
            </w:pPr>
            <w:r w:rsidRPr="00F62CCE">
              <w:rPr>
                <w:rFonts w:cs="Times New Roman"/>
                <w:bCs/>
                <w:szCs w:val="24"/>
                <w:lang w:val="es-MX"/>
              </w:rPr>
              <w:t>2.83</w:t>
            </w:r>
          </w:p>
        </w:tc>
        <w:tc>
          <w:tcPr>
            <w:tcW w:w="1250" w:type="pct"/>
          </w:tcPr>
          <w:p w14:paraId="4628F9C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domingensis</w:t>
            </w:r>
          </w:p>
        </w:tc>
      </w:tr>
      <w:tr w:rsidR="00F62CCE" w:rsidRPr="00F62CCE" w14:paraId="1D58F9C1" w14:textId="77777777" w:rsidTr="00F62CCE">
        <w:tc>
          <w:tcPr>
            <w:tcW w:w="1250" w:type="pct"/>
          </w:tcPr>
          <w:p w14:paraId="5EA18237" w14:textId="77777777" w:rsidR="00F62CCE" w:rsidRPr="00F62CCE" w:rsidRDefault="00F62CCE" w:rsidP="00F62CCE">
            <w:pPr>
              <w:spacing w:after="0"/>
              <w:rPr>
                <w:rFonts w:cs="Times New Roman"/>
                <w:bCs/>
                <w:szCs w:val="24"/>
                <w:lang w:val="es-MX"/>
              </w:rPr>
            </w:pPr>
            <w:r w:rsidRPr="00F62CCE">
              <w:rPr>
                <w:rFonts w:cs="Times New Roman"/>
                <w:bCs/>
                <w:szCs w:val="24"/>
                <w:lang w:val="es-MX"/>
              </w:rPr>
              <w:t>ORP_TI</w:t>
            </w:r>
          </w:p>
        </w:tc>
        <w:tc>
          <w:tcPr>
            <w:tcW w:w="1250" w:type="pct"/>
          </w:tcPr>
          <w:p w14:paraId="750D4DC5" w14:textId="77777777" w:rsidR="00F62CCE" w:rsidRPr="00F62CCE" w:rsidRDefault="00F62CCE" w:rsidP="00F62CCE">
            <w:pPr>
              <w:spacing w:after="0"/>
              <w:rPr>
                <w:rFonts w:cs="Times New Roman"/>
                <w:bCs/>
                <w:szCs w:val="24"/>
                <w:lang w:val="es-MX"/>
              </w:rPr>
            </w:pPr>
            <w:r w:rsidRPr="00F62CCE">
              <w:rPr>
                <w:rFonts w:cs="Times New Roman"/>
                <w:bCs/>
                <w:szCs w:val="24"/>
                <w:lang w:val="es-MX"/>
              </w:rPr>
              <w:t>43.28</w:t>
            </w:r>
          </w:p>
        </w:tc>
        <w:tc>
          <w:tcPr>
            <w:tcW w:w="1250" w:type="pct"/>
          </w:tcPr>
          <w:p w14:paraId="1A6D7DF2" w14:textId="77777777" w:rsidR="00F62CCE" w:rsidRPr="00F62CCE" w:rsidRDefault="00F62CCE" w:rsidP="00F62CCE">
            <w:pPr>
              <w:spacing w:after="0"/>
              <w:rPr>
                <w:rFonts w:cs="Times New Roman"/>
                <w:bCs/>
                <w:szCs w:val="24"/>
                <w:lang w:val="es-MX"/>
              </w:rPr>
            </w:pPr>
            <w:r w:rsidRPr="00F62CCE">
              <w:rPr>
                <w:rFonts w:cs="Times New Roman"/>
                <w:bCs/>
                <w:szCs w:val="24"/>
                <w:lang w:val="es-MX"/>
              </w:rPr>
              <w:t>-2.13</w:t>
            </w:r>
          </w:p>
        </w:tc>
        <w:tc>
          <w:tcPr>
            <w:tcW w:w="1250" w:type="pct"/>
          </w:tcPr>
          <w:p w14:paraId="75857EA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4DDF06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9722B37" w14:textId="77777777" w:rsidR="00F62CCE" w:rsidRPr="00F62CCE" w:rsidRDefault="00F62CCE" w:rsidP="00F62CCE">
            <w:pPr>
              <w:spacing w:after="0"/>
              <w:rPr>
                <w:rFonts w:cs="Times New Roman"/>
                <w:bCs/>
                <w:szCs w:val="24"/>
                <w:lang w:val="es-MX"/>
              </w:rPr>
            </w:pPr>
            <w:r w:rsidRPr="00F62CCE">
              <w:rPr>
                <w:rFonts w:cs="Times New Roman"/>
                <w:bCs/>
                <w:szCs w:val="24"/>
                <w:lang w:val="es-MX"/>
              </w:rPr>
              <w:t>OR_TA4</w:t>
            </w:r>
          </w:p>
        </w:tc>
        <w:tc>
          <w:tcPr>
            <w:tcW w:w="1250" w:type="pct"/>
          </w:tcPr>
          <w:p w14:paraId="2BF0CF79" w14:textId="77777777" w:rsidR="00F62CCE" w:rsidRPr="00F62CCE" w:rsidRDefault="00F62CCE" w:rsidP="00F62CCE">
            <w:pPr>
              <w:spacing w:after="0"/>
              <w:rPr>
                <w:rFonts w:cs="Times New Roman"/>
                <w:bCs/>
                <w:szCs w:val="24"/>
                <w:lang w:val="es-MX"/>
              </w:rPr>
            </w:pPr>
            <w:r w:rsidRPr="00F62CCE">
              <w:rPr>
                <w:rFonts w:cs="Times New Roman"/>
                <w:bCs/>
                <w:szCs w:val="24"/>
                <w:lang w:val="es-MX"/>
              </w:rPr>
              <w:t>43.28</w:t>
            </w:r>
          </w:p>
        </w:tc>
        <w:tc>
          <w:tcPr>
            <w:tcW w:w="1250" w:type="pct"/>
          </w:tcPr>
          <w:p w14:paraId="50541D69" w14:textId="77777777" w:rsidR="00F62CCE" w:rsidRPr="00F62CCE" w:rsidRDefault="00F62CCE" w:rsidP="00F62CCE">
            <w:pPr>
              <w:spacing w:after="0"/>
              <w:rPr>
                <w:rFonts w:cs="Times New Roman"/>
                <w:bCs/>
                <w:szCs w:val="24"/>
                <w:lang w:val="es-MX"/>
              </w:rPr>
            </w:pPr>
            <w:r w:rsidRPr="00F62CCE">
              <w:rPr>
                <w:rFonts w:cs="Times New Roman"/>
                <w:bCs/>
                <w:szCs w:val="24"/>
                <w:lang w:val="es-MX"/>
              </w:rPr>
              <w:t>-2.13</w:t>
            </w:r>
          </w:p>
        </w:tc>
        <w:tc>
          <w:tcPr>
            <w:tcW w:w="1250" w:type="pct"/>
          </w:tcPr>
          <w:p w14:paraId="45F937C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domingensis</w:t>
            </w:r>
          </w:p>
        </w:tc>
      </w:tr>
      <w:tr w:rsidR="00F62CCE" w:rsidRPr="00F62CCE" w14:paraId="771441FA" w14:textId="77777777" w:rsidTr="00F62CCE">
        <w:tc>
          <w:tcPr>
            <w:tcW w:w="1250" w:type="pct"/>
          </w:tcPr>
          <w:p w14:paraId="515CD68B" w14:textId="77777777" w:rsidR="00F62CCE" w:rsidRPr="00F62CCE" w:rsidRDefault="00F62CCE" w:rsidP="00F62CCE">
            <w:pPr>
              <w:spacing w:after="0"/>
              <w:rPr>
                <w:rFonts w:cs="Times New Roman"/>
                <w:bCs/>
                <w:szCs w:val="24"/>
                <w:lang w:val="es-MX"/>
              </w:rPr>
            </w:pPr>
            <w:r w:rsidRPr="00F62CCE">
              <w:rPr>
                <w:rFonts w:cs="Times New Roman"/>
                <w:bCs/>
                <w:szCs w:val="24"/>
                <w:lang w:val="es-MX"/>
              </w:rPr>
              <w:t>OR_TI2</w:t>
            </w:r>
          </w:p>
        </w:tc>
        <w:tc>
          <w:tcPr>
            <w:tcW w:w="1250" w:type="pct"/>
          </w:tcPr>
          <w:p w14:paraId="719F69A3" w14:textId="77777777" w:rsidR="00F62CCE" w:rsidRPr="00F62CCE" w:rsidRDefault="00F62CCE" w:rsidP="00F62CCE">
            <w:pPr>
              <w:spacing w:after="0"/>
              <w:rPr>
                <w:rFonts w:cs="Times New Roman"/>
                <w:bCs/>
                <w:szCs w:val="24"/>
                <w:lang w:val="es-MX"/>
              </w:rPr>
            </w:pPr>
            <w:r w:rsidRPr="00F62CCE">
              <w:rPr>
                <w:rFonts w:cs="Times New Roman"/>
                <w:bCs/>
                <w:szCs w:val="24"/>
                <w:lang w:val="es-MX"/>
              </w:rPr>
              <w:t>43.28</w:t>
            </w:r>
          </w:p>
        </w:tc>
        <w:tc>
          <w:tcPr>
            <w:tcW w:w="1250" w:type="pct"/>
          </w:tcPr>
          <w:p w14:paraId="0BA47593" w14:textId="77777777" w:rsidR="00F62CCE" w:rsidRPr="00F62CCE" w:rsidRDefault="00F62CCE" w:rsidP="00F62CCE">
            <w:pPr>
              <w:spacing w:after="0"/>
              <w:rPr>
                <w:rFonts w:cs="Times New Roman"/>
                <w:bCs/>
                <w:szCs w:val="24"/>
                <w:lang w:val="es-MX"/>
              </w:rPr>
            </w:pPr>
            <w:r w:rsidRPr="00F62CCE">
              <w:rPr>
                <w:rFonts w:cs="Times New Roman"/>
                <w:bCs/>
                <w:szCs w:val="24"/>
                <w:lang w:val="es-MX"/>
              </w:rPr>
              <w:t>-2.13</w:t>
            </w:r>
          </w:p>
        </w:tc>
        <w:tc>
          <w:tcPr>
            <w:tcW w:w="1250" w:type="pct"/>
          </w:tcPr>
          <w:p w14:paraId="3F3F365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0D875F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F3411A0" w14:textId="77777777" w:rsidR="00F62CCE" w:rsidRPr="00F62CCE" w:rsidRDefault="00F62CCE" w:rsidP="00F62CCE">
            <w:pPr>
              <w:spacing w:after="0"/>
              <w:rPr>
                <w:rFonts w:cs="Times New Roman"/>
                <w:bCs/>
                <w:szCs w:val="24"/>
              </w:rPr>
            </w:pPr>
            <w:r w:rsidRPr="00F62CCE">
              <w:rPr>
                <w:rFonts w:cs="Times New Roman"/>
                <w:bCs/>
                <w:szCs w:val="24"/>
              </w:rPr>
              <w:t>OR_TL5</w:t>
            </w:r>
          </w:p>
        </w:tc>
        <w:tc>
          <w:tcPr>
            <w:tcW w:w="1250" w:type="pct"/>
          </w:tcPr>
          <w:p w14:paraId="6B950010" w14:textId="77777777" w:rsidR="00F62CCE" w:rsidRPr="00F62CCE" w:rsidRDefault="00F62CCE" w:rsidP="00F62CCE">
            <w:pPr>
              <w:spacing w:after="0"/>
              <w:rPr>
                <w:rFonts w:cs="Times New Roman"/>
                <w:bCs/>
                <w:szCs w:val="24"/>
              </w:rPr>
            </w:pPr>
            <w:r w:rsidRPr="00F62CCE">
              <w:rPr>
                <w:rFonts w:cs="Times New Roman"/>
                <w:bCs/>
                <w:szCs w:val="24"/>
              </w:rPr>
              <w:t>43.28</w:t>
            </w:r>
          </w:p>
        </w:tc>
        <w:tc>
          <w:tcPr>
            <w:tcW w:w="1250" w:type="pct"/>
          </w:tcPr>
          <w:p w14:paraId="4E3056F4" w14:textId="77777777" w:rsidR="00F62CCE" w:rsidRPr="00F62CCE" w:rsidRDefault="00F62CCE" w:rsidP="00F62CCE">
            <w:pPr>
              <w:spacing w:after="0"/>
              <w:rPr>
                <w:rFonts w:cs="Times New Roman"/>
                <w:bCs/>
                <w:szCs w:val="24"/>
              </w:rPr>
            </w:pPr>
            <w:r w:rsidRPr="00F62CCE">
              <w:rPr>
                <w:rFonts w:cs="Times New Roman"/>
                <w:bCs/>
                <w:szCs w:val="24"/>
              </w:rPr>
              <w:t>-2.13</w:t>
            </w:r>
          </w:p>
        </w:tc>
        <w:tc>
          <w:tcPr>
            <w:tcW w:w="1250" w:type="pct"/>
          </w:tcPr>
          <w:p w14:paraId="2F84B31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6A150230" w14:textId="77777777" w:rsidTr="00F62CCE">
        <w:tc>
          <w:tcPr>
            <w:tcW w:w="1250" w:type="pct"/>
          </w:tcPr>
          <w:p w14:paraId="5B3360EC" w14:textId="77777777" w:rsidR="00F62CCE" w:rsidRPr="00F62CCE" w:rsidRDefault="00F62CCE" w:rsidP="00F62CCE">
            <w:pPr>
              <w:spacing w:after="0"/>
              <w:rPr>
                <w:rFonts w:cs="Times New Roman"/>
                <w:bCs/>
                <w:szCs w:val="24"/>
              </w:rPr>
            </w:pPr>
            <w:r w:rsidRPr="00F62CCE">
              <w:rPr>
                <w:rFonts w:cs="Times New Roman"/>
                <w:bCs/>
                <w:szCs w:val="24"/>
              </w:rPr>
              <w:t>P4</w:t>
            </w:r>
          </w:p>
        </w:tc>
        <w:tc>
          <w:tcPr>
            <w:tcW w:w="1250" w:type="pct"/>
          </w:tcPr>
          <w:p w14:paraId="5D1A1ACB" w14:textId="77777777" w:rsidR="00F62CCE" w:rsidRPr="00F62CCE" w:rsidRDefault="00F62CCE" w:rsidP="00F62CCE">
            <w:pPr>
              <w:spacing w:after="0"/>
              <w:rPr>
                <w:rFonts w:cs="Times New Roman"/>
                <w:bCs/>
                <w:szCs w:val="24"/>
              </w:rPr>
            </w:pPr>
            <w:r w:rsidRPr="00F62CCE">
              <w:rPr>
                <w:rFonts w:cs="Times New Roman"/>
                <w:bCs/>
                <w:szCs w:val="24"/>
              </w:rPr>
              <w:t>45.41</w:t>
            </w:r>
          </w:p>
        </w:tc>
        <w:tc>
          <w:tcPr>
            <w:tcW w:w="1250" w:type="pct"/>
          </w:tcPr>
          <w:p w14:paraId="4D82CE83" w14:textId="77777777" w:rsidR="00F62CCE" w:rsidRPr="00F62CCE" w:rsidRDefault="00F62CCE" w:rsidP="00F62CCE">
            <w:pPr>
              <w:spacing w:after="0"/>
              <w:rPr>
                <w:rFonts w:cs="Times New Roman"/>
                <w:bCs/>
                <w:szCs w:val="24"/>
              </w:rPr>
            </w:pPr>
            <w:r w:rsidRPr="00F62CCE">
              <w:rPr>
                <w:rFonts w:cs="Times New Roman"/>
                <w:bCs/>
                <w:szCs w:val="24"/>
              </w:rPr>
              <w:t>-64.33</w:t>
            </w:r>
          </w:p>
        </w:tc>
        <w:tc>
          <w:tcPr>
            <w:tcW w:w="1250" w:type="pct"/>
          </w:tcPr>
          <w:p w14:paraId="2E395F97"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160D392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301DF94" w14:textId="77777777" w:rsidR="00F62CCE" w:rsidRPr="00F62CCE" w:rsidRDefault="00F62CCE" w:rsidP="00F62CCE">
            <w:pPr>
              <w:spacing w:after="0"/>
              <w:rPr>
                <w:rFonts w:cs="Times New Roman"/>
                <w:bCs/>
                <w:szCs w:val="24"/>
                <w:lang w:val="es-MX"/>
              </w:rPr>
            </w:pPr>
            <w:r w:rsidRPr="00F62CCE">
              <w:rPr>
                <w:rFonts w:cs="Times New Roman"/>
                <w:bCs/>
                <w:szCs w:val="24"/>
                <w:lang w:val="es-MX"/>
              </w:rPr>
              <w:t>P6</w:t>
            </w:r>
          </w:p>
        </w:tc>
        <w:tc>
          <w:tcPr>
            <w:tcW w:w="1250" w:type="pct"/>
          </w:tcPr>
          <w:p w14:paraId="39EAF912" w14:textId="77777777" w:rsidR="00F62CCE" w:rsidRPr="00F62CCE" w:rsidRDefault="00F62CCE" w:rsidP="00F62CCE">
            <w:pPr>
              <w:spacing w:after="0"/>
              <w:rPr>
                <w:rFonts w:cs="Times New Roman"/>
                <w:bCs/>
                <w:szCs w:val="24"/>
                <w:lang w:val="es-MX"/>
              </w:rPr>
            </w:pPr>
            <w:r w:rsidRPr="00F62CCE">
              <w:rPr>
                <w:rFonts w:cs="Times New Roman"/>
                <w:bCs/>
                <w:szCs w:val="24"/>
                <w:lang w:val="es-MX"/>
              </w:rPr>
              <w:t>45.41</w:t>
            </w:r>
          </w:p>
        </w:tc>
        <w:tc>
          <w:tcPr>
            <w:tcW w:w="1250" w:type="pct"/>
          </w:tcPr>
          <w:p w14:paraId="06620C3F"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3</w:t>
            </w:r>
          </w:p>
        </w:tc>
        <w:tc>
          <w:tcPr>
            <w:tcW w:w="1250" w:type="pct"/>
          </w:tcPr>
          <w:p w14:paraId="7A7C852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BCB0B15" w14:textId="77777777" w:rsidTr="00F62CCE">
        <w:tc>
          <w:tcPr>
            <w:tcW w:w="1250" w:type="pct"/>
          </w:tcPr>
          <w:p w14:paraId="145777E6" w14:textId="77777777" w:rsidR="00F62CCE" w:rsidRPr="00F62CCE" w:rsidRDefault="00F62CCE" w:rsidP="00F62CCE">
            <w:pPr>
              <w:spacing w:after="0"/>
              <w:rPr>
                <w:rFonts w:cs="Times New Roman"/>
                <w:bCs/>
                <w:szCs w:val="24"/>
                <w:lang w:val="es-MX"/>
              </w:rPr>
            </w:pPr>
            <w:r w:rsidRPr="00F62CCE">
              <w:rPr>
                <w:rFonts w:cs="Times New Roman"/>
                <w:bCs/>
                <w:szCs w:val="24"/>
                <w:lang w:val="es-MX"/>
              </w:rPr>
              <w:t>P9</w:t>
            </w:r>
          </w:p>
        </w:tc>
        <w:tc>
          <w:tcPr>
            <w:tcW w:w="1250" w:type="pct"/>
          </w:tcPr>
          <w:p w14:paraId="7A9F7264" w14:textId="77777777" w:rsidR="00F62CCE" w:rsidRPr="00F62CCE" w:rsidRDefault="00F62CCE" w:rsidP="00F62CCE">
            <w:pPr>
              <w:spacing w:after="0"/>
              <w:rPr>
                <w:rFonts w:cs="Times New Roman"/>
                <w:bCs/>
                <w:szCs w:val="24"/>
                <w:lang w:val="es-MX"/>
              </w:rPr>
            </w:pPr>
            <w:r w:rsidRPr="00F62CCE">
              <w:rPr>
                <w:rFonts w:cs="Times New Roman"/>
                <w:bCs/>
                <w:szCs w:val="24"/>
                <w:lang w:val="es-MX"/>
              </w:rPr>
              <w:t>45.41</w:t>
            </w:r>
          </w:p>
        </w:tc>
        <w:tc>
          <w:tcPr>
            <w:tcW w:w="1250" w:type="pct"/>
          </w:tcPr>
          <w:p w14:paraId="51F45D3D"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3</w:t>
            </w:r>
          </w:p>
        </w:tc>
        <w:tc>
          <w:tcPr>
            <w:tcW w:w="1250" w:type="pct"/>
          </w:tcPr>
          <w:p w14:paraId="26A9D13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A1D97B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7750D02" w14:textId="77777777" w:rsidR="00F62CCE" w:rsidRPr="00F62CCE" w:rsidRDefault="00F62CCE" w:rsidP="00F62CCE">
            <w:pPr>
              <w:spacing w:after="0"/>
              <w:rPr>
                <w:rFonts w:cs="Times New Roman"/>
                <w:bCs/>
                <w:szCs w:val="24"/>
                <w:lang w:val="es-MX"/>
              </w:rPr>
            </w:pPr>
            <w:r w:rsidRPr="00F62CCE">
              <w:rPr>
                <w:rFonts w:cs="Times New Roman"/>
                <w:bCs/>
                <w:szCs w:val="24"/>
                <w:lang w:val="es-MX"/>
              </w:rPr>
              <w:t>PA2</w:t>
            </w:r>
          </w:p>
        </w:tc>
        <w:tc>
          <w:tcPr>
            <w:tcW w:w="1250" w:type="pct"/>
          </w:tcPr>
          <w:p w14:paraId="0080BA2E" w14:textId="77777777" w:rsidR="00F62CCE" w:rsidRPr="00F62CCE" w:rsidRDefault="00F62CCE" w:rsidP="00F62CCE">
            <w:pPr>
              <w:spacing w:after="0"/>
              <w:rPr>
                <w:rFonts w:cs="Times New Roman"/>
                <w:bCs/>
                <w:szCs w:val="24"/>
                <w:lang w:val="es-MX"/>
              </w:rPr>
            </w:pPr>
            <w:r w:rsidRPr="00F62CCE">
              <w:rPr>
                <w:rFonts w:cs="Times New Roman"/>
                <w:bCs/>
                <w:szCs w:val="24"/>
                <w:lang w:val="es-MX"/>
              </w:rPr>
              <w:t>33.19</w:t>
            </w:r>
          </w:p>
        </w:tc>
        <w:tc>
          <w:tcPr>
            <w:tcW w:w="1250" w:type="pct"/>
          </w:tcPr>
          <w:p w14:paraId="65732FE1" w14:textId="77777777" w:rsidR="00F62CCE" w:rsidRPr="00F62CCE" w:rsidRDefault="00F62CCE" w:rsidP="00F62CCE">
            <w:pPr>
              <w:spacing w:after="0"/>
              <w:rPr>
                <w:rFonts w:cs="Times New Roman"/>
                <w:bCs/>
                <w:szCs w:val="24"/>
                <w:lang w:val="es-MX"/>
              </w:rPr>
            </w:pPr>
            <w:r w:rsidRPr="00F62CCE">
              <w:rPr>
                <w:rFonts w:cs="Times New Roman"/>
                <w:bCs/>
                <w:szCs w:val="24"/>
                <w:lang w:val="es-MX"/>
              </w:rPr>
              <w:t>-112.15</w:t>
            </w:r>
          </w:p>
        </w:tc>
        <w:tc>
          <w:tcPr>
            <w:tcW w:w="1250" w:type="pct"/>
          </w:tcPr>
          <w:p w14:paraId="0F00BB4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domingensis</w:t>
            </w:r>
          </w:p>
        </w:tc>
      </w:tr>
      <w:tr w:rsidR="00F62CCE" w:rsidRPr="00F62CCE" w14:paraId="0C2CC630" w14:textId="77777777" w:rsidTr="00F62CCE">
        <w:tc>
          <w:tcPr>
            <w:tcW w:w="1250" w:type="pct"/>
          </w:tcPr>
          <w:p w14:paraId="4C522A29"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01_0</w:t>
            </w:r>
          </w:p>
        </w:tc>
        <w:tc>
          <w:tcPr>
            <w:tcW w:w="1250" w:type="pct"/>
          </w:tcPr>
          <w:p w14:paraId="07284934"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2F8D0F5B"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5192EA2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6B5789D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CBBDCE1"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04_6</w:t>
            </w:r>
          </w:p>
        </w:tc>
        <w:tc>
          <w:tcPr>
            <w:tcW w:w="1250" w:type="pct"/>
          </w:tcPr>
          <w:p w14:paraId="3E157B7B"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592EEC0F"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7822D52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091ACC5F" w14:textId="77777777" w:rsidTr="00F62CCE">
        <w:tc>
          <w:tcPr>
            <w:tcW w:w="1250" w:type="pct"/>
          </w:tcPr>
          <w:p w14:paraId="184ED232"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06_6</w:t>
            </w:r>
          </w:p>
        </w:tc>
        <w:tc>
          <w:tcPr>
            <w:tcW w:w="1250" w:type="pct"/>
          </w:tcPr>
          <w:p w14:paraId="22E295B8"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6996673E"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4A03A697"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6D19483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41EFFFF"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07_1</w:t>
            </w:r>
          </w:p>
        </w:tc>
        <w:tc>
          <w:tcPr>
            <w:tcW w:w="1250" w:type="pct"/>
          </w:tcPr>
          <w:p w14:paraId="144FCF47"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54CF9103"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39FAFF1A"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BEB0509" w14:textId="77777777" w:rsidTr="00F62CCE">
        <w:tc>
          <w:tcPr>
            <w:tcW w:w="1250" w:type="pct"/>
          </w:tcPr>
          <w:p w14:paraId="7DF40931"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09_1</w:t>
            </w:r>
          </w:p>
        </w:tc>
        <w:tc>
          <w:tcPr>
            <w:tcW w:w="1250" w:type="pct"/>
          </w:tcPr>
          <w:p w14:paraId="1611AB3E"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3EE3288A"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2B9706C2"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FF2949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22D0BD3"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10_2</w:t>
            </w:r>
          </w:p>
        </w:tc>
        <w:tc>
          <w:tcPr>
            <w:tcW w:w="1250" w:type="pct"/>
          </w:tcPr>
          <w:p w14:paraId="752B8A85"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226E0D99"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730C7507"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442D3B51" w14:textId="77777777" w:rsidTr="00F62CCE">
        <w:tc>
          <w:tcPr>
            <w:tcW w:w="1250" w:type="pct"/>
          </w:tcPr>
          <w:p w14:paraId="583A3E4A"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13_0</w:t>
            </w:r>
          </w:p>
        </w:tc>
        <w:tc>
          <w:tcPr>
            <w:tcW w:w="1250" w:type="pct"/>
          </w:tcPr>
          <w:p w14:paraId="4D747EE3"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0934BAC9"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46EE6F3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75545EBB"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6495DF5"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14_3</w:t>
            </w:r>
          </w:p>
        </w:tc>
        <w:tc>
          <w:tcPr>
            <w:tcW w:w="1250" w:type="pct"/>
          </w:tcPr>
          <w:p w14:paraId="17A63714"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5E9BC125"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184DA23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687B5347" w14:textId="77777777" w:rsidTr="00F62CCE">
        <w:tc>
          <w:tcPr>
            <w:tcW w:w="1250" w:type="pct"/>
          </w:tcPr>
          <w:p w14:paraId="40C334D4"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15_3</w:t>
            </w:r>
          </w:p>
        </w:tc>
        <w:tc>
          <w:tcPr>
            <w:tcW w:w="1250" w:type="pct"/>
          </w:tcPr>
          <w:p w14:paraId="1BCE7D76"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5BAFE68A"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062C31B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259169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E36ADEC"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16_2</w:t>
            </w:r>
          </w:p>
        </w:tc>
        <w:tc>
          <w:tcPr>
            <w:tcW w:w="1250" w:type="pct"/>
          </w:tcPr>
          <w:p w14:paraId="72BB1C7C"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0F40B484"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4059DBF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88EB2E3" w14:textId="77777777" w:rsidTr="00F62CCE">
        <w:tc>
          <w:tcPr>
            <w:tcW w:w="1250" w:type="pct"/>
          </w:tcPr>
          <w:p w14:paraId="3EC42945"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20_6</w:t>
            </w:r>
          </w:p>
        </w:tc>
        <w:tc>
          <w:tcPr>
            <w:tcW w:w="1250" w:type="pct"/>
          </w:tcPr>
          <w:p w14:paraId="06701F6D"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16724688"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3908902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8C24BA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57160F8" w14:textId="77777777" w:rsidR="00F62CCE" w:rsidRPr="00F62CCE" w:rsidRDefault="00F62CCE" w:rsidP="00F62CCE">
            <w:pPr>
              <w:spacing w:after="0"/>
              <w:rPr>
                <w:rFonts w:cs="Times New Roman"/>
                <w:bCs/>
                <w:szCs w:val="24"/>
                <w:lang w:val="es-MX"/>
              </w:rPr>
            </w:pPr>
            <w:r w:rsidRPr="00F62CCE">
              <w:rPr>
                <w:rFonts w:cs="Times New Roman"/>
                <w:bCs/>
                <w:szCs w:val="24"/>
                <w:lang w:val="es-MX"/>
              </w:rPr>
              <w:lastRenderedPageBreak/>
              <w:t>PIW_21_3</w:t>
            </w:r>
          </w:p>
        </w:tc>
        <w:tc>
          <w:tcPr>
            <w:tcW w:w="1250" w:type="pct"/>
          </w:tcPr>
          <w:p w14:paraId="59A1CDE7"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2F64FF85"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50AB5AAC"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993DD2D" w14:textId="77777777" w:rsidTr="00F62CCE">
        <w:tc>
          <w:tcPr>
            <w:tcW w:w="1250" w:type="pct"/>
          </w:tcPr>
          <w:p w14:paraId="30DD3756"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22_6</w:t>
            </w:r>
          </w:p>
        </w:tc>
        <w:tc>
          <w:tcPr>
            <w:tcW w:w="1250" w:type="pct"/>
          </w:tcPr>
          <w:p w14:paraId="31A0A6C6"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7B2ACD2C"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340E099F"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4DE9E65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898B49A"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23_3</w:t>
            </w:r>
          </w:p>
        </w:tc>
        <w:tc>
          <w:tcPr>
            <w:tcW w:w="1250" w:type="pct"/>
          </w:tcPr>
          <w:p w14:paraId="75556D0E"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6945AE9D"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3148B8E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FAC8A3F" w14:textId="77777777" w:rsidTr="00F62CCE">
        <w:tc>
          <w:tcPr>
            <w:tcW w:w="1250" w:type="pct"/>
          </w:tcPr>
          <w:p w14:paraId="21362D1D"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24_3</w:t>
            </w:r>
          </w:p>
        </w:tc>
        <w:tc>
          <w:tcPr>
            <w:tcW w:w="1250" w:type="pct"/>
          </w:tcPr>
          <w:p w14:paraId="366D6A08"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1E898D19"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1DF6C9E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16CF7D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94058DF" w14:textId="77777777" w:rsidR="00F62CCE" w:rsidRPr="00F62CCE" w:rsidRDefault="00F62CCE" w:rsidP="00F62CCE">
            <w:pPr>
              <w:spacing w:after="0"/>
              <w:rPr>
                <w:rFonts w:cs="Times New Roman"/>
                <w:bCs/>
                <w:szCs w:val="24"/>
                <w:lang w:val="es-MX"/>
              </w:rPr>
            </w:pPr>
            <w:r w:rsidRPr="00F62CCE">
              <w:rPr>
                <w:rFonts w:cs="Times New Roman"/>
                <w:bCs/>
                <w:szCs w:val="24"/>
                <w:lang w:val="es-MX"/>
              </w:rPr>
              <w:t>PIW_25_3</w:t>
            </w:r>
          </w:p>
        </w:tc>
        <w:tc>
          <w:tcPr>
            <w:tcW w:w="1250" w:type="pct"/>
          </w:tcPr>
          <w:p w14:paraId="749E2F83" w14:textId="77777777" w:rsidR="00F62CCE" w:rsidRPr="00F62CCE" w:rsidRDefault="00F62CCE" w:rsidP="00F62CCE">
            <w:pPr>
              <w:spacing w:after="0"/>
              <w:rPr>
                <w:rFonts w:cs="Times New Roman"/>
                <w:bCs/>
                <w:szCs w:val="24"/>
                <w:lang w:val="es-MX"/>
              </w:rPr>
            </w:pPr>
            <w:r w:rsidRPr="00F62CCE">
              <w:rPr>
                <w:rFonts w:cs="Times New Roman"/>
                <w:bCs/>
                <w:szCs w:val="24"/>
                <w:lang w:val="es-MX"/>
              </w:rPr>
              <w:t>43.84</w:t>
            </w:r>
          </w:p>
        </w:tc>
        <w:tc>
          <w:tcPr>
            <w:tcW w:w="1250" w:type="pct"/>
          </w:tcPr>
          <w:p w14:paraId="73919FE2" w14:textId="77777777" w:rsidR="00F62CCE" w:rsidRPr="00F62CCE" w:rsidRDefault="00F62CCE" w:rsidP="00F62CCE">
            <w:pPr>
              <w:spacing w:after="0"/>
              <w:rPr>
                <w:rFonts w:cs="Times New Roman"/>
                <w:bCs/>
                <w:szCs w:val="24"/>
                <w:lang w:val="es-MX"/>
              </w:rPr>
            </w:pPr>
            <w:r w:rsidRPr="00F62CCE">
              <w:rPr>
                <w:rFonts w:cs="Times New Roman"/>
                <w:bCs/>
                <w:szCs w:val="24"/>
                <w:lang w:val="es-MX"/>
              </w:rPr>
              <w:t>-79.10</w:t>
            </w:r>
          </w:p>
        </w:tc>
        <w:tc>
          <w:tcPr>
            <w:tcW w:w="1250" w:type="pct"/>
          </w:tcPr>
          <w:p w14:paraId="34AFA580"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2E7F746C" w14:textId="77777777" w:rsidTr="00F62CCE">
        <w:tc>
          <w:tcPr>
            <w:tcW w:w="1250" w:type="pct"/>
          </w:tcPr>
          <w:p w14:paraId="5C6CD2DD" w14:textId="77777777" w:rsidR="00F62CCE" w:rsidRPr="00F62CCE" w:rsidRDefault="00F62CCE" w:rsidP="00F62CCE">
            <w:pPr>
              <w:spacing w:after="0"/>
              <w:rPr>
                <w:rFonts w:cs="Times New Roman"/>
                <w:bCs/>
                <w:szCs w:val="24"/>
                <w:lang w:val="es-MX"/>
              </w:rPr>
            </w:pPr>
            <w:r w:rsidRPr="00F62CCE">
              <w:rPr>
                <w:rFonts w:cs="Times New Roman"/>
                <w:bCs/>
                <w:szCs w:val="24"/>
                <w:lang w:val="es-MX"/>
              </w:rPr>
              <w:t>PWE19TL</w:t>
            </w:r>
          </w:p>
        </w:tc>
        <w:tc>
          <w:tcPr>
            <w:tcW w:w="1250" w:type="pct"/>
          </w:tcPr>
          <w:p w14:paraId="55E2475E" w14:textId="77777777" w:rsidR="00F62CCE" w:rsidRPr="00F62CCE" w:rsidRDefault="00F62CCE" w:rsidP="00F62CCE">
            <w:pPr>
              <w:spacing w:after="0"/>
              <w:rPr>
                <w:rFonts w:cs="Times New Roman"/>
                <w:bCs/>
                <w:szCs w:val="24"/>
                <w:lang w:val="es-MX"/>
              </w:rPr>
            </w:pPr>
            <w:r w:rsidRPr="00F62CCE">
              <w:rPr>
                <w:rFonts w:cs="Times New Roman"/>
                <w:bCs/>
                <w:szCs w:val="24"/>
                <w:lang w:val="es-MX"/>
              </w:rPr>
              <w:t>51.62</w:t>
            </w:r>
          </w:p>
        </w:tc>
        <w:tc>
          <w:tcPr>
            <w:tcW w:w="1250" w:type="pct"/>
          </w:tcPr>
          <w:p w14:paraId="64D8CE3E" w14:textId="77777777" w:rsidR="00F62CCE" w:rsidRPr="00F62CCE" w:rsidRDefault="00F62CCE" w:rsidP="00F62CCE">
            <w:pPr>
              <w:spacing w:after="0"/>
              <w:rPr>
                <w:rFonts w:cs="Times New Roman"/>
                <w:bCs/>
                <w:szCs w:val="24"/>
                <w:lang w:val="es-MX"/>
              </w:rPr>
            </w:pPr>
            <w:r w:rsidRPr="00F62CCE">
              <w:rPr>
                <w:rFonts w:cs="Times New Roman"/>
                <w:bCs/>
                <w:szCs w:val="24"/>
                <w:lang w:val="es-MX"/>
              </w:rPr>
              <w:t>-3.94</w:t>
            </w:r>
          </w:p>
        </w:tc>
        <w:tc>
          <w:tcPr>
            <w:tcW w:w="1250" w:type="pct"/>
          </w:tcPr>
          <w:p w14:paraId="6C6D0C5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FA8306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AA20EA6" w14:textId="77777777" w:rsidR="00F62CCE" w:rsidRPr="00F62CCE" w:rsidRDefault="00F62CCE" w:rsidP="00F62CCE">
            <w:pPr>
              <w:spacing w:after="0"/>
              <w:rPr>
                <w:rFonts w:cs="Times New Roman"/>
                <w:bCs/>
                <w:szCs w:val="24"/>
                <w:lang w:val="es-MX"/>
              </w:rPr>
            </w:pPr>
            <w:r w:rsidRPr="00F62CCE">
              <w:rPr>
                <w:rFonts w:cs="Times New Roman"/>
                <w:bCs/>
                <w:szCs w:val="24"/>
                <w:lang w:val="es-MX"/>
              </w:rPr>
              <w:t>RGT2</w:t>
            </w:r>
          </w:p>
        </w:tc>
        <w:tc>
          <w:tcPr>
            <w:tcW w:w="1250" w:type="pct"/>
          </w:tcPr>
          <w:p w14:paraId="6618F814" w14:textId="77777777" w:rsidR="00F62CCE" w:rsidRPr="00F62CCE" w:rsidRDefault="00F62CCE" w:rsidP="00F62CCE">
            <w:pPr>
              <w:spacing w:after="0"/>
              <w:rPr>
                <w:rFonts w:cs="Times New Roman"/>
                <w:bCs/>
                <w:szCs w:val="24"/>
                <w:lang w:val="es-MX"/>
              </w:rPr>
            </w:pPr>
            <w:r w:rsidRPr="00F62CCE">
              <w:rPr>
                <w:rFonts w:cs="Times New Roman"/>
                <w:bCs/>
                <w:szCs w:val="24"/>
                <w:lang w:val="es-MX"/>
              </w:rPr>
              <w:t>45.48</w:t>
            </w:r>
          </w:p>
        </w:tc>
        <w:tc>
          <w:tcPr>
            <w:tcW w:w="1250" w:type="pct"/>
          </w:tcPr>
          <w:p w14:paraId="66F2082E" w14:textId="77777777" w:rsidR="00F62CCE" w:rsidRPr="00F62CCE" w:rsidRDefault="00F62CCE" w:rsidP="00F62CCE">
            <w:pPr>
              <w:spacing w:after="0"/>
              <w:rPr>
                <w:rFonts w:cs="Times New Roman"/>
                <w:bCs/>
                <w:szCs w:val="24"/>
                <w:lang w:val="es-MX"/>
              </w:rPr>
            </w:pPr>
            <w:r w:rsidRPr="00F62CCE">
              <w:rPr>
                <w:rFonts w:cs="Times New Roman"/>
                <w:bCs/>
                <w:szCs w:val="24"/>
                <w:lang w:val="es-MX"/>
              </w:rPr>
              <w:t>-74.30</w:t>
            </w:r>
          </w:p>
        </w:tc>
        <w:tc>
          <w:tcPr>
            <w:tcW w:w="1250" w:type="pct"/>
          </w:tcPr>
          <w:p w14:paraId="6E30C2A5"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2B2D2D4F" w14:textId="77777777" w:rsidTr="00F62CCE">
        <w:tc>
          <w:tcPr>
            <w:tcW w:w="1250" w:type="pct"/>
          </w:tcPr>
          <w:p w14:paraId="525587A7" w14:textId="77777777" w:rsidR="00F62CCE" w:rsidRPr="00F62CCE" w:rsidRDefault="00F62CCE" w:rsidP="00F62CCE">
            <w:pPr>
              <w:spacing w:after="0"/>
              <w:rPr>
                <w:rFonts w:cs="Times New Roman"/>
                <w:bCs/>
                <w:szCs w:val="24"/>
                <w:lang w:val="es-MX"/>
              </w:rPr>
            </w:pPr>
            <w:r w:rsidRPr="00F62CCE">
              <w:rPr>
                <w:rFonts w:cs="Times New Roman"/>
                <w:bCs/>
                <w:szCs w:val="24"/>
                <w:lang w:val="es-MX"/>
              </w:rPr>
              <w:t>SADT_03</w:t>
            </w:r>
          </w:p>
        </w:tc>
        <w:tc>
          <w:tcPr>
            <w:tcW w:w="1250" w:type="pct"/>
          </w:tcPr>
          <w:p w14:paraId="36420043" w14:textId="77777777" w:rsidR="00F62CCE" w:rsidRPr="00F62CCE" w:rsidRDefault="00F62CCE" w:rsidP="00F62CCE">
            <w:pPr>
              <w:spacing w:after="0"/>
              <w:rPr>
                <w:rFonts w:cs="Times New Roman"/>
                <w:bCs/>
                <w:szCs w:val="24"/>
                <w:lang w:val="es-MX"/>
              </w:rPr>
            </w:pPr>
            <w:r w:rsidRPr="00F62CCE">
              <w:rPr>
                <w:rFonts w:cs="Times New Roman"/>
                <w:bCs/>
                <w:szCs w:val="24"/>
                <w:lang w:val="es-MX"/>
              </w:rPr>
              <w:t>45.90</w:t>
            </w:r>
          </w:p>
        </w:tc>
        <w:tc>
          <w:tcPr>
            <w:tcW w:w="1250" w:type="pct"/>
          </w:tcPr>
          <w:p w14:paraId="1D10E814"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9</w:t>
            </w:r>
          </w:p>
        </w:tc>
        <w:tc>
          <w:tcPr>
            <w:tcW w:w="1250" w:type="pct"/>
          </w:tcPr>
          <w:p w14:paraId="2CA403A9"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53580F2"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F2FEB0A" w14:textId="77777777" w:rsidR="00F62CCE" w:rsidRPr="00F62CCE" w:rsidRDefault="00F62CCE" w:rsidP="00F62CCE">
            <w:pPr>
              <w:spacing w:after="0"/>
              <w:rPr>
                <w:rFonts w:cs="Times New Roman"/>
                <w:bCs/>
                <w:szCs w:val="24"/>
                <w:lang w:val="es-MX"/>
              </w:rPr>
            </w:pPr>
            <w:r w:rsidRPr="00F62CCE">
              <w:rPr>
                <w:rFonts w:cs="Times New Roman"/>
                <w:bCs/>
                <w:szCs w:val="24"/>
                <w:lang w:val="es-MX"/>
              </w:rPr>
              <w:t>SAD_10_3</w:t>
            </w:r>
          </w:p>
        </w:tc>
        <w:tc>
          <w:tcPr>
            <w:tcW w:w="1250" w:type="pct"/>
          </w:tcPr>
          <w:p w14:paraId="6C58D970" w14:textId="77777777" w:rsidR="00F62CCE" w:rsidRPr="00F62CCE" w:rsidRDefault="00F62CCE" w:rsidP="00F62CCE">
            <w:pPr>
              <w:spacing w:after="0"/>
              <w:rPr>
                <w:rFonts w:cs="Times New Roman"/>
                <w:bCs/>
                <w:szCs w:val="24"/>
                <w:lang w:val="es-MX"/>
              </w:rPr>
            </w:pPr>
            <w:r w:rsidRPr="00F62CCE">
              <w:rPr>
                <w:rFonts w:cs="Times New Roman"/>
                <w:bCs/>
                <w:szCs w:val="24"/>
                <w:lang w:val="es-MX"/>
              </w:rPr>
              <w:t>45.90</w:t>
            </w:r>
          </w:p>
        </w:tc>
        <w:tc>
          <w:tcPr>
            <w:tcW w:w="1250" w:type="pct"/>
          </w:tcPr>
          <w:p w14:paraId="279A92CD"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9</w:t>
            </w:r>
          </w:p>
        </w:tc>
        <w:tc>
          <w:tcPr>
            <w:tcW w:w="1250" w:type="pct"/>
          </w:tcPr>
          <w:p w14:paraId="6FFE98B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5C5D44A5" w14:textId="77777777" w:rsidTr="00F62CCE">
        <w:tc>
          <w:tcPr>
            <w:tcW w:w="1250" w:type="pct"/>
          </w:tcPr>
          <w:p w14:paraId="40A07CEF" w14:textId="77777777" w:rsidR="00F62CCE" w:rsidRPr="00F62CCE" w:rsidRDefault="00F62CCE" w:rsidP="00F62CCE">
            <w:pPr>
              <w:spacing w:after="0"/>
              <w:rPr>
                <w:rFonts w:cs="Times New Roman"/>
                <w:bCs/>
                <w:szCs w:val="24"/>
                <w:lang w:val="es-MX"/>
              </w:rPr>
            </w:pPr>
            <w:r w:rsidRPr="00F62CCE">
              <w:rPr>
                <w:rFonts w:cs="Times New Roman"/>
                <w:bCs/>
                <w:szCs w:val="24"/>
                <w:lang w:val="es-MX"/>
              </w:rPr>
              <w:t>SAD_17_3</w:t>
            </w:r>
          </w:p>
        </w:tc>
        <w:tc>
          <w:tcPr>
            <w:tcW w:w="1250" w:type="pct"/>
          </w:tcPr>
          <w:p w14:paraId="67E5BF6E" w14:textId="77777777" w:rsidR="00F62CCE" w:rsidRPr="00F62CCE" w:rsidRDefault="00F62CCE" w:rsidP="00F62CCE">
            <w:pPr>
              <w:spacing w:after="0"/>
              <w:rPr>
                <w:rFonts w:cs="Times New Roman"/>
                <w:bCs/>
                <w:szCs w:val="24"/>
                <w:lang w:val="es-MX"/>
              </w:rPr>
            </w:pPr>
            <w:r w:rsidRPr="00F62CCE">
              <w:rPr>
                <w:rFonts w:cs="Times New Roman"/>
                <w:bCs/>
                <w:szCs w:val="24"/>
                <w:lang w:val="es-MX"/>
              </w:rPr>
              <w:t>45.90</w:t>
            </w:r>
          </w:p>
        </w:tc>
        <w:tc>
          <w:tcPr>
            <w:tcW w:w="1250" w:type="pct"/>
          </w:tcPr>
          <w:p w14:paraId="73EDBA4C"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9</w:t>
            </w:r>
          </w:p>
        </w:tc>
        <w:tc>
          <w:tcPr>
            <w:tcW w:w="1250" w:type="pct"/>
          </w:tcPr>
          <w:p w14:paraId="0210DF90"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476E861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11F43AA" w14:textId="77777777" w:rsidR="00F62CCE" w:rsidRPr="00F62CCE" w:rsidRDefault="00F62CCE" w:rsidP="00F62CCE">
            <w:pPr>
              <w:spacing w:after="0"/>
              <w:rPr>
                <w:rFonts w:cs="Times New Roman"/>
                <w:bCs/>
                <w:szCs w:val="24"/>
                <w:lang w:val="es-MX"/>
              </w:rPr>
            </w:pPr>
            <w:r w:rsidRPr="00F62CCE">
              <w:rPr>
                <w:rFonts w:cs="Times New Roman"/>
                <w:bCs/>
                <w:szCs w:val="24"/>
                <w:lang w:val="es-MX"/>
              </w:rPr>
              <w:t>SAD_25_0</w:t>
            </w:r>
          </w:p>
        </w:tc>
        <w:tc>
          <w:tcPr>
            <w:tcW w:w="1250" w:type="pct"/>
          </w:tcPr>
          <w:p w14:paraId="27739372" w14:textId="77777777" w:rsidR="00F62CCE" w:rsidRPr="00F62CCE" w:rsidRDefault="00F62CCE" w:rsidP="00F62CCE">
            <w:pPr>
              <w:spacing w:after="0"/>
              <w:rPr>
                <w:rFonts w:cs="Times New Roman"/>
                <w:bCs/>
                <w:szCs w:val="24"/>
                <w:lang w:val="es-MX"/>
              </w:rPr>
            </w:pPr>
            <w:r w:rsidRPr="00F62CCE">
              <w:rPr>
                <w:rFonts w:cs="Times New Roman"/>
                <w:bCs/>
                <w:szCs w:val="24"/>
                <w:lang w:val="es-MX"/>
              </w:rPr>
              <w:t>45.90</w:t>
            </w:r>
          </w:p>
        </w:tc>
        <w:tc>
          <w:tcPr>
            <w:tcW w:w="1250" w:type="pct"/>
          </w:tcPr>
          <w:p w14:paraId="17EC4938" w14:textId="77777777" w:rsidR="00F62CCE" w:rsidRPr="00F62CCE" w:rsidRDefault="00F62CCE" w:rsidP="00F62CCE">
            <w:pPr>
              <w:spacing w:after="0"/>
              <w:rPr>
                <w:rFonts w:cs="Times New Roman"/>
                <w:bCs/>
                <w:szCs w:val="24"/>
                <w:lang w:val="es-MX"/>
              </w:rPr>
            </w:pPr>
            <w:r w:rsidRPr="00F62CCE">
              <w:rPr>
                <w:rFonts w:cs="Times New Roman"/>
                <w:bCs/>
                <w:szCs w:val="24"/>
                <w:lang w:val="es-MX"/>
              </w:rPr>
              <w:t>-64.39</w:t>
            </w:r>
          </w:p>
        </w:tc>
        <w:tc>
          <w:tcPr>
            <w:tcW w:w="1250" w:type="pct"/>
          </w:tcPr>
          <w:p w14:paraId="5EC1AF4A"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0254B447" w14:textId="77777777" w:rsidTr="00F62CCE">
        <w:tc>
          <w:tcPr>
            <w:tcW w:w="1250" w:type="pct"/>
          </w:tcPr>
          <w:p w14:paraId="761AADD7" w14:textId="77777777" w:rsidR="00F62CCE" w:rsidRPr="00F62CCE" w:rsidRDefault="00F62CCE" w:rsidP="00F62CCE">
            <w:pPr>
              <w:spacing w:after="0"/>
              <w:rPr>
                <w:rFonts w:cs="Times New Roman"/>
                <w:bCs/>
                <w:szCs w:val="24"/>
                <w:lang w:val="es-MX"/>
              </w:rPr>
            </w:pPr>
            <w:r w:rsidRPr="00F62CCE">
              <w:rPr>
                <w:rFonts w:cs="Times New Roman"/>
                <w:bCs/>
                <w:szCs w:val="24"/>
                <w:lang w:val="es-MX"/>
              </w:rPr>
              <w:t>SCH9TA</w:t>
            </w:r>
          </w:p>
        </w:tc>
        <w:tc>
          <w:tcPr>
            <w:tcW w:w="1250" w:type="pct"/>
          </w:tcPr>
          <w:p w14:paraId="788C059E" w14:textId="77777777" w:rsidR="00F62CCE" w:rsidRPr="00F62CCE" w:rsidRDefault="00F62CCE" w:rsidP="00F62CCE">
            <w:pPr>
              <w:spacing w:after="0"/>
              <w:rPr>
                <w:rFonts w:cs="Times New Roman"/>
                <w:bCs/>
                <w:szCs w:val="24"/>
                <w:lang w:val="es-MX"/>
              </w:rPr>
            </w:pPr>
            <w:r w:rsidRPr="00F62CCE">
              <w:rPr>
                <w:rFonts w:cs="Times New Roman"/>
                <w:bCs/>
                <w:szCs w:val="24"/>
                <w:lang w:val="es-MX"/>
              </w:rPr>
              <w:t>47.65</w:t>
            </w:r>
          </w:p>
        </w:tc>
        <w:tc>
          <w:tcPr>
            <w:tcW w:w="1250" w:type="pct"/>
          </w:tcPr>
          <w:p w14:paraId="2EC0699F" w14:textId="77777777" w:rsidR="00F62CCE" w:rsidRPr="00F62CCE" w:rsidRDefault="00F62CCE" w:rsidP="00F62CCE">
            <w:pPr>
              <w:spacing w:after="0"/>
              <w:rPr>
                <w:rFonts w:cs="Times New Roman"/>
                <w:bCs/>
                <w:szCs w:val="24"/>
                <w:lang w:val="es-MX"/>
              </w:rPr>
            </w:pPr>
            <w:r w:rsidRPr="00F62CCE">
              <w:rPr>
                <w:rFonts w:cs="Times New Roman"/>
                <w:bCs/>
                <w:szCs w:val="24"/>
                <w:lang w:val="es-MX"/>
              </w:rPr>
              <w:t>26.22</w:t>
            </w:r>
          </w:p>
        </w:tc>
        <w:tc>
          <w:tcPr>
            <w:tcW w:w="1250" w:type="pct"/>
          </w:tcPr>
          <w:p w14:paraId="26A0CFE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7487784"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694B5BA" w14:textId="77777777" w:rsidR="00F62CCE" w:rsidRPr="00F62CCE" w:rsidRDefault="00F62CCE" w:rsidP="00F62CCE">
            <w:pPr>
              <w:spacing w:after="0"/>
              <w:rPr>
                <w:rFonts w:cs="Times New Roman"/>
                <w:bCs/>
                <w:szCs w:val="24"/>
                <w:lang w:val="es-MX"/>
              </w:rPr>
            </w:pPr>
            <w:r w:rsidRPr="00F62CCE">
              <w:rPr>
                <w:rFonts w:cs="Times New Roman"/>
                <w:bCs/>
                <w:szCs w:val="24"/>
                <w:lang w:val="es-MX"/>
              </w:rPr>
              <w:t>SP2_TA</w:t>
            </w:r>
          </w:p>
        </w:tc>
        <w:tc>
          <w:tcPr>
            <w:tcW w:w="1250" w:type="pct"/>
          </w:tcPr>
          <w:p w14:paraId="120C6150" w14:textId="77777777" w:rsidR="00F62CCE" w:rsidRPr="00F62CCE" w:rsidRDefault="00F62CCE" w:rsidP="00F62CCE">
            <w:pPr>
              <w:spacing w:after="0"/>
              <w:rPr>
                <w:rFonts w:cs="Times New Roman"/>
                <w:bCs/>
                <w:szCs w:val="24"/>
                <w:lang w:val="es-MX"/>
              </w:rPr>
            </w:pPr>
            <w:r w:rsidRPr="00F62CCE">
              <w:rPr>
                <w:rFonts w:cs="Times New Roman"/>
                <w:bCs/>
                <w:szCs w:val="24"/>
                <w:lang w:val="es-MX"/>
              </w:rPr>
              <w:t>52.41</w:t>
            </w:r>
          </w:p>
        </w:tc>
        <w:tc>
          <w:tcPr>
            <w:tcW w:w="1250" w:type="pct"/>
          </w:tcPr>
          <w:p w14:paraId="7FFE0223" w14:textId="77777777" w:rsidR="00F62CCE" w:rsidRPr="00F62CCE" w:rsidRDefault="00F62CCE" w:rsidP="00F62CCE">
            <w:pPr>
              <w:spacing w:after="0"/>
              <w:rPr>
                <w:rFonts w:cs="Times New Roman"/>
                <w:bCs/>
                <w:szCs w:val="24"/>
                <w:lang w:val="es-MX"/>
              </w:rPr>
            </w:pPr>
            <w:r w:rsidRPr="00F62CCE">
              <w:rPr>
                <w:rFonts w:cs="Times New Roman"/>
                <w:bCs/>
                <w:szCs w:val="24"/>
                <w:lang w:val="es-MX"/>
              </w:rPr>
              <w:t>4.68</w:t>
            </w:r>
          </w:p>
        </w:tc>
        <w:tc>
          <w:tcPr>
            <w:tcW w:w="1250" w:type="pct"/>
          </w:tcPr>
          <w:p w14:paraId="4EA4E741"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4FCFC20E" w14:textId="77777777" w:rsidTr="00F62CCE">
        <w:tc>
          <w:tcPr>
            <w:tcW w:w="1250" w:type="pct"/>
          </w:tcPr>
          <w:p w14:paraId="221DC0B2" w14:textId="77777777" w:rsidR="00F62CCE" w:rsidRPr="00F62CCE" w:rsidRDefault="00F62CCE" w:rsidP="00F62CCE">
            <w:pPr>
              <w:spacing w:after="0"/>
              <w:rPr>
                <w:rFonts w:cs="Times New Roman"/>
                <w:bCs/>
                <w:szCs w:val="24"/>
                <w:lang w:val="es-MX"/>
              </w:rPr>
            </w:pPr>
            <w:r w:rsidRPr="00F62CCE">
              <w:rPr>
                <w:rFonts w:cs="Times New Roman"/>
                <w:bCs/>
                <w:szCs w:val="24"/>
                <w:lang w:val="es-MX"/>
              </w:rPr>
              <w:t>TAKT_1</w:t>
            </w:r>
          </w:p>
        </w:tc>
        <w:tc>
          <w:tcPr>
            <w:tcW w:w="1250" w:type="pct"/>
          </w:tcPr>
          <w:p w14:paraId="6A7639EA" w14:textId="77777777" w:rsidR="00F62CCE" w:rsidRPr="00F62CCE" w:rsidRDefault="00F62CCE" w:rsidP="00F62CCE">
            <w:pPr>
              <w:spacing w:after="0"/>
              <w:rPr>
                <w:rFonts w:cs="Times New Roman"/>
                <w:bCs/>
                <w:szCs w:val="24"/>
                <w:lang w:val="es-MX"/>
              </w:rPr>
            </w:pPr>
            <w:r w:rsidRPr="00F62CCE">
              <w:rPr>
                <w:rFonts w:cs="Times New Roman"/>
                <w:bCs/>
                <w:szCs w:val="24"/>
                <w:lang w:val="es-MX"/>
              </w:rPr>
              <w:t>45.27</w:t>
            </w:r>
          </w:p>
        </w:tc>
        <w:tc>
          <w:tcPr>
            <w:tcW w:w="1250" w:type="pct"/>
          </w:tcPr>
          <w:p w14:paraId="5498AA43" w14:textId="77777777" w:rsidR="00F62CCE" w:rsidRPr="00F62CCE" w:rsidRDefault="00F62CCE" w:rsidP="00F62CCE">
            <w:pPr>
              <w:spacing w:after="0"/>
              <w:rPr>
                <w:rFonts w:cs="Times New Roman"/>
                <w:bCs/>
                <w:szCs w:val="24"/>
                <w:lang w:val="es-MX"/>
              </w:rPr>
            </w:pPr>
            <w:r w:rsidRPr="00F62CCE">
              <w:rPr>
                <w:rFonts w:cs="Times New Roman"/>
                <w:bCs/>
                <w:szCs w:val="24"/>
                <w:lang w:val="es-MX"/>
              </w:rPr>
              <w:t>37.38</w:t>
            </w:r>
          </w:p>
        </w:tc>
        <w:tc>
          <w:tcPr>
            <w:tcW w:w="1250" w:type="pct"/>
          </w:tcPr>
          <w:p w14:paraId="7FC8A786"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2CF056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0546F05" w14:textId="77777777" w:rsidR="00F62CCE" w:rsidRPr="00F62CCE" w:rsidRDefault="00F62CCE" w:rsidP="00F62CCE">
            <w:pPr>
              <w:spacing w:after="0"/>
              <w:rPr>
                <w:rFonts w:cs="Times New Roman"/>
                <w:bCs/>
                <w:szCs w:val="24"/>
                <w:lang w:val="es-MX"/>
              </w:rPr>
            </w:pPr>
            <w:r w:rsidRPr="00F62CCE">
              <w:rPr>
                <w:rFonts w:cs="Times New Roman"/>
                <w:bCs/>
                <w:szCs w:val="24"/>
                <w:lang w:val="es-MX"/>
              </w:rPr>
              <w:t>TAKT_2</w:t>
            </w:r>
          </w:p>
        </w:tc>
        <w:tc>
          <w:tcPr>
            <w:tcW w:w="1250" w:type="pct"/>
          </w:tcPr>
          <w:p w14:paraId="72340E25" w14:textId="77777777" w:rsidR="00F62CCE" w:rsidRPr="00F62CCE" w:rsidRDefault="00F62CCE" w:rsidP="00F62CCE">
            <w:pPr>
              <w:spacing w:after="0"/>
              <w:rPr>
                <w:rFonts w:cs="Times New Roman"/>
                <w:bCs/>
                <w:szCs w:val="24"/>
                <w:lang w:val="es-MX"/>
              </w:rPr>
            </w:pPr>
            <w:r w:rsidRPr="00F62CCE">
              <w:rPr>
                <w:rFonts w:cs="Times New Roman"/>
                <w:bCs/>
                <w:szCs w:val="24"/>
                <w:lang w:val="es-MX"/>
              </w:rPr>
              <w:t>45.27</w:t>
            </w:r>
          </w:p>
        </w:tc>
        <w:tc>
          <w:tcPr>
            <w:tcW w:w="1250" w:type="pct"/>
          </w:tcPr>
          <w:p w14:paraId="520FA0E5" w14:textId="77777777" w:rsidR="00F62CCE" w:rsidRPr="00F62CCE" w:rsidRDefault="00F62CCE" w:rsidP="00F62CCE">
            <w:pPr>
              <w:spacing w:after="0"/>
              <w:rPr>
                <w:rFonts w:cs="Times New Roman"/>
                <w:bCs/>
                <w:szCs w:val="24"/>
                <w:lang w:val="es-MX"/>
              </w:rPr>
            </w:pPr>
            <w:r w:rsidRPr="00F62CCE">
              <w:rPr>
                <w:rFonts w:cs="Times New Roman"/>
                <w:bCs/>
                <w:szCs w:val="24"/>
                <w:lang w:val="es-MX"/>
              </w:rPr>
              <w:t>37.38</w:t>
            </w:r>
          </w:p>
        </w:tc>
        <w:tc>
          <w:tcPr>
            <w:tcW w:w="1250" w:type="pct"/>
          </w:tcPr>
          <w:p w14:paraId="3C9C49FB"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341259DE" w14:textId="77777777" w:rsidTr="00F62CCE">
        <w:tc>
          <w:tcPr>
            <w:tcW w:w="1250" w:type="pct"/>
          </w:tcPr>
          <w:p w14:paraId="6B0E93AF" w14:textId="77777777" w:rsidR="00F62CCE" w:rsidRPr="00F62CCE" w:rsidRDefault="00F62CCE" w:rsidP="00F62CCE">
            <w:pPr>
              <w:spacing w:after="0"/>
              <w:rPr>
                <w:rFonts w:cs="Times New Roman"/>
                <w:bCs/>
                <w:szCs w:val="24"/>
                <w:lang w:val="es-MX"/>
              </w:rPr>
            </w:pPr>
            <w:r w:rsidRPr="00F62CCE">
              <w:rPr>
                <w:rFonts w:cs="Times New Roman"/>
                <w:bCs/>
                <w:szCs w:val="24"/>
                <w:lang w:val="es-MX"/>
              </w:rPr>
              <w:t>TALD_1</w:t>
            </w:r>
          </w:p>
        </w:tc>
        <w:tc>
          <w:tcPr>
            <w:tcW w:w="1250" w:type="pct"/>
          </w:tcPr>
          <w:p w14:paraId="29448FEB" w14:textId="77777777" w:rsidR="00F62CCE" w:rsidRPr="00F62CCE" w:rsidRDefault="00F62CCE" w:rsidP="00F62CCE">
            <w:pPr>
              <w:spacing w:after="0"/>
              <w:rPr>
                <w:rFonts w:cs="Times New Roman"/>
                <w:bCs/>
                <w:szCs w:val="24"/>
                <w:lang w:val="es-MX"/>
              </w:rPr>
            </w:pPr>
            <w:r w:rsidRPr="00F62CCE">
              <w:rPr>
                <w:rFonts w:cs="Times New Roman"/>
                <w:bCs/>
                <w:szCs w:val="24"/>
                <w:lang w:val="es-MX"/>
              </w:rPr>
              <w:t>55.73</w:t>
            </w:r>
          </w:p>
        </w:tc>
        <w:tc>
          <w:tcPr>
            <w:tcW w:w="1250" w:type="pct"/>
          </w:tcPr>
          <w:p w14:paraId="46520110" w14:textId="77777777" w:rsidR="00F62CCE" w:rsidRPr="00F62CCE" w:rsidRDefault="00F62CCE" w:rsidP="00F62CCE">
            <w:pPr>
              <w:spacing w:after="0"/>
              <w:rPr>
                <w:rFonts w:cs="Times New Roman"/>
                <w:bCs/>
                <w:szCs w:val="24"/>
                <w:lang w:val="es-MX"/>
              </w:rPr>
            </w:pPr>
            <w:r w:rsidRPr="00F62CCE">
              <w:rPr>
                <w:rFonts w:cs="Times New Roman"/>
                <w:bCs/>
                <w:szCs w:val="24"/>
                <w:lang w:val="es-MX"/>
              </w:rPr>
              <w:t>37.61</w:t>
            </w:r>
          </w:p>
        </w:tc>
        <w:tc>
          <w:tcPr>
            <w:tcW w:w="1250" w:type="pct"/>
          </w:tcPr>
          <w:p w14:paraId="52FFA2B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E64D11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F0E5824" w14:textId="77777777" w:rsidR="00F62CCE" w:rsidRPr="00F62CCE" w:rsidRDefault="00F62CCE" w:rsidP="00F62CCE">
            <w:pPr>
              <w:spacing w:after="0"/>
              <w:rPr>
                <w:rFonts w:cs="Times New Roman"/>
                <w:bCs/>
                <w:szCs w:val="24"/>
                <w:lang w:val="es-MX"/>
              </w:rPr>
            </w:pPr>
            <w:r w:rsidRPr="00F62CCE">
              <w:rPr>
                <w:rFonts w:cs="Times New Roman"/>
                <w:bCs/>
                <w:szCs w:val="24"/>
                <w:lang w:val="es-MX"/>
              </w:rPr>
              <w:t>TAVG_1</w:t>
            </w:r>
          </w:p>
        </w:tc>
        <w:tc>
          <w:tcPr>
            <w:tcW w:w="1250" w:type="pct"/>
          </w:tcPr>
          <w:p w14:paraId="2458234A" w14:textId="77777777" w:rsidR="00F62CCE" w:rsidRPr="00F62CCE" w:rsidRDefault="00F62CCE" w:rsidP="00F62CCE">
            <w:pPr>
              <w:spacing w:after="0"/>
              <w:rPr>
                <w:rFonts w:cs="Times New Roman"/>
                <w:bCs/>
                <w:szCs w:val="24"/>
                <w:lang w:val="es-MX"/>
              </w:rPr>
            </w:pPr>
            <w:r w:rsidRPr="00F62CCE">
              <w:rPr>
                <w:rFonts w:cs="Times New Roman"/>
                <w:bCs/>
                <w:szCs w:val="24"/>
                <w:lang w:val="es-MX"/>
              </w:rPr>
              <w:t>55.32</w:t>
            </w:r>
          </w:p>
        </w:tc>
        <w:tc>
          <w:tcPr>
            <w:tcW w:w="1250" w:type="pct"/>
          </w:tcPr>
          <w:p w14:paraId="644E88ED" w14:textId="77777777" w:rsidR="00F62CCE" w:rsidRPr="00F62CCE" w:rsidRDefault="00F62CCE" w:rsidP="00F62CCE">
            <w:pPr>
              <w:spacing w:after="0"/>
              <w:rPr>
                <w:rFonts w:cs="Times New Roman"/>
                <w:bCs/>
                <w:szCs w:val="24"/>
                <w:lang w:val="es-MX"/>
              </w:rPr>
            </w:pPr>
            <w:r w:rsidRPr="00F62CCE">
              <w:rPr>
                <w:rFonts w:cs="Times New Roman"/>
                <w:bCs/>
                <w:szCs w:val="24"/>
                <w:lang w:val="es-MX"/>
              </w:rPr>
              <w:t>40.37</w:t>
            </w:r>
          </w:p>
        </w:tc>
        <w:tc>
          <w:tcPr>
            <w:tcW w:w="1250" w:type="pct"/>
          </w:tcPr>
          <w:p w14:paraId="33E7CB08"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557B672F" w14:textId="77777777" w:rsidTr="00F62CCE">
        <w:tc>
          <w:tcPr>
            <w:tcW w:w="1250" w:type="pct"/>
          </w:tcPr>
          <w:p w14:paraId="5CB546E0" w14:textId="77777777" w:rsidR="00F62CCE" w:rsidRPr="00F62CCE" w:rsidRDefault="00F62CCE" w:rsidP="00F62CCE">
            <w:pPr>
              <w:spacing w:after="0"/>
              <w:rPr>
                <w:rFonts w:cs="Times New Roman"/>
                <w:bCs/>
                <w:szCs w:val="24"/>
                <w:lang w:val="es-MX"/>
              </w:rPr>
            </w:pPr>
            <w:r w:rsidRPr="00F62CCE">
              <w:rPr>
                <w:rFonts w:cs="Times New Roman"/>
                <w:bCs/>
                <w:szCs w:val="24"/>
                <w:lang w:val="es-MX"/>
              </w:rPr>
              <w:t>TAVG_2</w:t>
            </w:r>
          </w:p>
        </w:tc>
        <w:tc>
          <w:tcPr>
            <w:tcW w:w="1250" w:type="pct"/>
          </w:tcPr>
          <w:p w14:paraId="316CE714" w14:textId="77777777" w:rsidR="00F62CCE" w:rsidRPr="00F62CCE" w:rsidRDefault="00F62CCE" w:rsidP="00F62CCE">
            <w:pPr>
              <w:spacing w:after="0"/>
              <w:rPr>
                <w:rFonts w:cs="Times New Roman"/>
                <w:bCs/>
                <w:szCs w:val="24"/>
                <w:lang w:val="es-MX"/>
              </w:rPr>
            </w:pPr>
            <w:r w:rsidRPr="00F62CCE">
              <w:rPr>
                <w:rFonts w:cs="Times New Roman"/>
                <w:bCs/>
                <w:szCs w:val="24"/>
                <w:lang w:val="es-MX"/>
              </w:rPr>
              <w:t>55.32</w:t>
            </w:r>
          </w:p>
        </w:tc>
        <w:tc>
          <w:tcPr>
            <w:tcW w:w="1250" w:type="pct"/>
          </w:tcPr>
          <w:p w14:paraId="39E9ACBA" w14:textId="77777777" w:rsidR="00F62CCE" w:rsidRPr="00F62CCE" w:rsidRDefault="00F62CCE" w:rsidP="00F62CCE">
            <w:pPr>
              <w:spacing w:after="0"/>
              <w:rPr>
                <w:rFonts w:cs="Times New Roman"/>
                <w:bCs/>
                <w:szCs w:val="24"/>
                <w:lang w:val="es-MX"/>
              </w:rPr>
            </w:pPr>
            <w:r w:rsidRPr="00F62CCE">
              <w:rPr>
                <w:rFonts w:cs="Times New Roman"/>
                <w:bCs/>
                <w:szCs w:val="24"/>
                <w:lang w:val="es-MX"/>
              </w:rPr>
              <w:t>40.37</w:t>
            </w:r>
          </w:p>
        </w:tc>
        <w:tc>
          <w:tcPr>
            <w:tcW w:w="1250" w:type="pct"/>
          </w:tcPr>
          <w:p w14:paraId="549439D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angustifolia</w:t>
            </w:r>
          </w:p>
        </w:tc>
      </w:tr>
      <w:tr w:rsidR="00F62CCE" w:rsidRPr="00F62CCE" w14:paraId="1150226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A3268DC" w14:textId="77777777" w:rsidR="00F62CCE" w:rsidRPr="00F62CCE" w:rsidRDefault="00F62CCE" w:rsidP="00F62CCE">
            <w:pPr>
              <w:spacing w:after="0"/>
              <w:rPr>
                <w:rFonts w:cs="Times New Roman"/>
                <w:bCs/>
                <w:szCs w:val="24"/>
                <w:lang w:val="es-MX"/>
              </w:rPr>
            </w:pPr>
            <w:r w:rsidRPr="00F62CCE">
              <w:rPr>
                <w:rFonts w:cs="Times New Roman"/>
                <w:bCs/>
                <w:szCs w:val="24"/>
                <w:lang w:val="es-MX"/>
              </w:rPr>
              <w:t>TA_01_F</w:t>
            </w:r>
          </w:p>
        </w:tc>
        <w:tc>
          <w:tcPr>
            <w:tcW w:w="1250" w:type="pct"/>
          </w:tcPr>
          <w:p w14:paraId="7AEDCA9C" w14:textId="77777777" w:rsidR="00F62CCE" w:rsidRPr="00F62CCE" w:rsidRDefault="00F62CCE" w:rsidP="00F62CCE">
            <w:pPr>
              <w:spacing w:after="0"/>
              <w:rPr>
                <w:rFonts w:cs="Times New Roman"/>
                <w:bCs/>
                <w:szCs w:val="24"/>
                <w:lang w:val="es-MX"/>
              </w:rPr>
            </w:pPr>
            <w:r w:rsidRPr="00F62CCE">
              <w:rPr>
                <w:rFonts w:cs="Times New Roman"/>
                <w:bCs/>
                <w:szCs w:val="24"/>
                <w:lang w:val="es-MX"/>
              </w:rPr>
              <w:t>26.56</w:t>
            </w:r>
          </w:p>
        </w:tc>
        <w:tc>
          <w:tcPr>
            <w:tcW w:w="1250" w:type="pct"/>
          </w:tcPr>
          <w:p w14:paraId="0F82CB45" w14:textId="77777777" w:rsidR="00F62CCE" w:rsidRPr="00F62CCE" w:rsidRDefault="00F62CCE" w:rsidP="00F62CCE">
            <w:pPr>
              <w:spacing w:after="0"/>
              <w:rPr>
                <w:rFonts w:cs="Times New Roman"/>
                <w:bCs/>
                <w:szCs w:val="24"/>
                <w:lang w:val="es-MX"/>
              </w:rPr>
            </w:pPr>
            <w:r w:rsidRPr="00F62CCE">
              <w:rPr>
                <w:rFonts w:cs="Times New Roman"/>
                <w:bCs/>
                <w:szCs w:val="24"/>
                <w:lang w:val="es-MX"/>
              </w:rPr>
              <w:t>-81.95</w:t>
            </w:r>
          </w:p>
        </w:tc>
        <w:tc>
          <w:tcPr>
            <w:tcW w:w="1250" w:type="pct"/>
          </w:tcPr>
          <w:p w14:paraId="27BCCEA4"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1BBDB153" w14:textId="77777777" w:rsidTr="00F62CCE">
        <w:tc>
          <w:tcPr>
            <w:tcW w:w="1250" w:type="pct"/>
          </w:tcPr>
          <w:p w14:paraId="4A438A93" w14:textId="77777777" w:rsidR="00F62CCE" w:rsidRPr="00F62CCE" w:rsidRDefault="00F62CCE" w:rsidP="00F62CCE">
            <w:pPr>
              <w:spacing w:after="0"/>
              <w:rPr>
                <w:rFonts w:cs="Times New Roman"/>
                <w:bCs/>
                <w:szCs w:val="24"/>
                <w:lang w:val="es-MX"/>
              </w:rPr>
            </w:pPr>
            <w:r w:rsidRPr="00F62CCE">
              <w:rPr>
                <w:rFonts w:cs="Times New Roman"/>
                <w:bCs/>
                <w:szCs w:val="24"/>
                <w:lang w:val="es-MX"/>
              </w:rPr>
              <w:t>TB7</w:t>
            </w:r>
          </w:p>
        </w:tc>
        <w:tc>
          <w:tcPr>
            <w:tcW w:w="1250" w:type="pct"/>
          </w:tcPr>
          <w:p w14:paraId="1C28111B" w14:textId="77777777" w:rsidR="00F62CCE" w:rsidRPr="00F62CCE" w:rsidRDefault="00F62CCE" w:rsidP="00F62CCE">
            <w:pPr>
              <w:spacing w:after="0"/>
              <w:rPr>
                <w:rFonts w:cs="Times New Roman"/>
                <w:bCs/>
                <w:szCs w:val="24"/>
                <w:lang w:val="es-MX"/>
              </w:rPr>
            </w:pPr>
            <w:r w:rsidRPr="00F62CCE">
              <w:rPr>
                <w:rFonts w:cs="Times New Roman"/>
                <w:bCs/>
                <w:szCs w:val="24"/>
                <w:lang w:val="es-MX"/>
              </w:rPr>
              <w:t>44.39</w:t>
            </w:r>
          </w:p>
        </w:tc>
        <w:tc>
          <w:tcPr>
            <w:tcW w:w="1250" w:type="pct"/>
          </w:tcPr>
          <w:p w14:paraId="4824FB45" w14:textId="77777777" w:rsidR="00F62CCE" w:rsidRPr="00F62CCE" w:rsidRDefault="00F62CCE" w:rsidP="00F62CCE">
            <w:pPr>
              <w:spacing w:after="0"/>
              <w:rPr>
                <w:rFonts w:cs="Times New Roman"/>
                <w:bCs/>
                <w:szCs w:val="24"/>
                <w:lang w:val="es-MX"/>
              </w:rPr>
            </w:pPr>
            <w:r w:rsidRPr="00F62CCE">
              <w:rPr>
                <w:rFonts w:cs="Times New Roman"/>
                <w:bCs/>
                <w:szCs w:val="24"/>
                <w:lang w:val="es-MX"/>
              </w:rPr>
              <w:t>-64.25</w:t>
            </w:r>
          </w:p>
        </w:tc>
        <w:tc>
          <w:tcPr>
            <w:tcW w:w="1250" w:type="pct"/>
          </w:tcPr>
          <w:p w14:paraId="4DC86453" w14:textId="77777777" w:rsidR="00F62CCE" w:rsidRPr="00F62CCE" w:rsidRDefault="00F62CCE" w:rsidP="00F62CCE">
            <w:pPr>
              <w:spacing w:after="0"/>
              <w:rPr>
                <w:rFonts w:cs="Times New Roman"/>
                <w:bCs/>
                <w:i/>
                <w:iCs/>
                <w:szCs w:val="24"/>
                <w:lang w:val="es-MX"/>
              </w:rPr>
            </w:pPr>
            <w:r w:rsidRPr="00F62CCE">
              <w:rPr>
                <w:rFonts w:cs="Times New Roman"/>
                <w:bCs/>
                <w:i/>
                <w:iCs/>
                <w:szCs w:val="24"/>
                <w:lang w:val="es-MX"/>
              </w:rPr>
              <w:t>T. latifolia</w:t>
            </w:r>
          </w:p>
        </w:tc>
      </w:tr>
      <w:tr w:rsidR="00F62CCE" w:rsidRPr="00F62CCE" w14:paraId="23A12F1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7488994" w14:textId="77777777" w:rsidR="00F62CCE" w:rsidRPr="00F62CCE" w:rsidRDefault="00F62CCE" w:rsidP="00F62CCE">
            <w:pPr>
              <w:spacing w:after="0"/>
              <w:rPr>
                <w:rFonts w:cs="Times New Roman"/>
                <w:bCs/>
                <w:szCs w:val="24"/>
              </w:rPr>
            </w:pPr>
            <w:r w:rsidRPr="00F62CCE">
              <w:rPr>
                <w:rFonts w:cs="Times New Roman"/>
                <w:bCs/>
                <w:szCs w:val="24"/>
              </w:rPr>
              <w:t>TDD_04</w:t>
            </w:r>
          </w:p>
        </w:tc>
        <w:tc>
          <w:tcPr>
            <w:tcW w:w="1250" w:type="pct"/>
          </w:tcPr>
          <w:p w14:paraId="14D2D719"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779295DF"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4D8C8A44"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539D9266" w14:textId="77777777" w:rsidTr="00F62CCE">
        <w:tc>
          <w:tcPr>
            <w:tcW w:w="1250" w:type="pct"/>
          </w:tcPr>
          <w:p w14:paraId="79985DC5" w14:textId="77777777" w:rsidR="00F62CCE" w:rsidRPr="00F62CCE" w:rsidRDefault="00F62CCE" w:rsidP="00F62CCE">
            <w:pPr>
              <w:spacing w:after="0"/>
              <w:rPr>
                <w:rFonts w:cs="Times New Roman"/>
                <w:bCs/>
                <w:szCs w:val="24"/>
              </w:rPr>
            </w:pPr>
            <w:r w:rsidRPr="00F62CCE">
              <w:rPr>
                <w:rFonts w:cs="Times New Roman"/>
                <w:bCs/>
                <w:szCs w:val="24"/>
              </w:rPr>
              <w:t>TDD_08</w:t>
            </w:r>
          </w:p>
        </w:tc>
        <w:tc>
          <w:tcPr>
            <w:tcW w:w="1250" w:type="pct"/>
          </w:tcPr>
          <w:p w14:paraId="6552354B"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1DD35949"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0151398"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466FFFFB"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F062746" w14:textId="77777777" w:rsidR="00F62CCE" w:rsidRPr="00F62CCE" w:rsidRDefault="00F62CCE" w:rsidP="00F62CCE">
            <w:pPr>
              <w:spacing w:after="0"/>
              <w:rPr>
                <w:rFonts w:cs="Times New Roman"/>
                <w:bCs/>
                <w:szCs w:val="24"/>
              </w:rPr>
            </w:pPr>
            <w:r w:rsidRPr="00F62CCE">
              <w:rPr>
                <w:rFonts w:cs="Times New Roman"/>
                <w:bCs/>
                <w:szCs w:val="24"/>
              </w:rPr>
              <w:t>TDD_09</w:t>
            </w:r>
          </w:p>
        </w:tc>
        <w:tc>
          <w:tcPr>
            <w:tcW w:w="1250" w:type="pct"/>
          </w:tcPr>
          <w:p w14:paraId="0A1D8891"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2A0CD7E0"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49C284DD"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53FC50D6" w14:textId="77777777" w:rsidTr="00F62CCE">
        <w:tc>
          <w:tcPr>
            <w:tcW w:w="1250" w:type="pct"/>
          </w:tcPr>
          <w:p w14:paraId="51BC1706" w14:textId="77777777" w:rsidR="00F62CCE" w:rsidRPr="00F62CCE" w:rsidRDefault="00F62CCE" w:rsidP="00F62CCE">
            <w:pPr>
              <w:spacing w:after="0"/>
              <w:rPr>
                <w:rFonts w:cs="Times New Roman"/>
                <w:bCs/>
                <w:szCs w:val="24"/>
              </w:rPr>
            </w:pPr>
            <w:r w:rsidRPr="00F62CCE">
              <w:rPr>
                <w:rFonts w:cs="Times New Roman"/>
                <w:bCs/>
                <w:szCs w:val="24"/>
              </w:rPr>
              <w:t>TDD_15</w:t>
            </w:r>
          </w:p>
        </w:tc>
        <w:tc>
          <w:tcPr>
            <w:tcW w:w="1250" w:type="pct"/>
          </w:tcPr>
          <w:p w14:paraId="37CC2F06"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2F34DDF6"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1A33E59C"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24D4A69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1B6004E" w14:textId="77777777" w:rsidR="00F62CCE" w:rsidRPr="00F62CCE" w:rsidRDefault="00F62CCE" w:rsidP="00F62CCE">
            <w:pPr>
              <w:spacing w:after="0"/>
              <w:rPr>
                <w:rFonts w:cs="Times New Roman"/>
                <w:bCs/>
                <w:szCs w:val="24"/>
              </w:rPr>
            </w:pPr>
            <w:r w:rsidRPr="00F62CCE">
              <w:rPr>
                <w:rFonts w:cs="Times New Roman"/>
                <w:bCs/>
                <w:szCs w:val="24"/>
              </w:rPr>
              <w:t>TDD_16</w:t>
            </w:r>
          </w:p>
        </w:tc>
        <w:tc>
          <w:tcPr>
            <w:tcW w:w="1250" w:type="pct"/>
          </w:tcPr>
          <w:p w14:paraId="0E366CA8"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58F324F9"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02DE4A4A"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51D24A1" w14:textId="77777777" w:rsidTr="00F62CCE">
        <w:tc>
          <w:tcPr>
            <w:tcW w:w="1250" w:type="pct"/>
          </w:tcPr>
          <w:p w14:paraId="0D07C10F" w14:textId="77777777" w:rsidR="00F62CCE" w:rsidRPr="00F62CCE" w:rsidRDefault="00F62CCE" w:rsidP="00F62CCE">
            <w:pPr>
              <w:spacing w:after="0"/>
              <w:rPr>
                <w:rFonts w:cs="Times New Roman"/>
                <w:bCs/>
                <w:szCs w:val="24"/>
              </w:rPr>
            </w:pPr>
            <w:r w:rsidRPr="00F62CCE">
              <w:rPr>
                <w:rFonts w:cs="Times New Roman"/>
                <w:bCs/>
                <w:szCs w:val="24"/>
              </w:rPr>
              <w:t>TDD_17</w:t>
            </w:r>
          </w:p>
        </w:tc>
        <w:tc>
          <w:tcPr>
            <w:tcW w:w="1250" w:type="pct"/>
          </w:tcPr>
          <w:p w14:paraId="7D860A87"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1A4ED215"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CDE3ED4"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F0F1F0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A13179E" w14:textId="77777777" w:rsidR="00F62CCE" w:rsidRPr="00F62CCE" w:rsidRDefault="00F62CCE" w:rsidP="00F62CCE">
            <w:pPr>
              <w:spacing w:after="0"/>
              <w:rPr>
                <w:rFonts w:cs="Times New Roman"/>
                <w:bCs/>
                <w:szCs w:val="24"/>
              </w:rPr>
            </w:pPr>
            <w:r w:rsidRPr="00F62CCE">
              <w:rPr>
                <w:rFonts w:cs="Times New Roman"/>
                <w:bCs/>
                <w:szCs w:val="24"/>
              </w:rPr>
              <w:t>TDD_18</w:t>
            </w:r>
          </w:p>
        </w:tc>
        <w:tc>
          <w:tcPr>
            <w:tcW w:w="1250" w:type="pct"/>
          </w:tcPr>
          <w:p w14:paraId="297DEE27"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5F261B45"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3F0FC62"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9013EA4" w14:textId="77777777" w:rsidTr="00F62CCE">
        <w:tc>
          <w:tcPr>
            <w:tcW w:w="1250" w:type="pct"/>
          </w:tcPr>
          <w:p w14:paraId="6226512B" w14:textId="77777777" w:rsidR="00F62CCE" w:rsidRPr="00F62CCE" w:rsidRDefault="00F62CCE" w:rsidP="00F62CCE">
            <w:pPr>
              <w:spacing w:after="0"/>
              <w:rPr>
                <w:rFonts w:cs="Times New Roman"/>
                <w:bCs/>
                <w:szCs w:val="24"/>
              </w:rPr>
            </w:pPr>
            <w:r w:rsidRPr="00F62CCE">
              <w:rPr>
                <w:rFonts w:cs="Times New Roman"/>
                <w:bCs/>
                <w:szCs w:val="24"/>
              </w:rPr>
              <w:t>TDD_22</w:t>
            </w:r>
          </w:p>
        </w:tc>
        <w:tc>
          <w:tcPr>
            <w:tcW w:w="1250" w:type="pct"/>
          </w:tcPr>
          <w:p w14:paraId="7304C199"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188408C4"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1C50F630"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46F1D9F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FCD040C" w14:textId="77777777" w:rsidR="00F62CCE" w:rsidRPr="00F62CCE" w:rsidRDefault="00F62CCE" w:rsidP="00F62CCE">
            <w:pPr>
              <w:spacing w:after="0"/>
              <w:rPr>
                <w:rFonts w:cs="Times New Roman"/>
                <w:bCs/>
                <w:szCs w:val="24"/>
              </w:rPr>
            </w:pPr>
            <w:r w:rsidRPr="00F62CCE">
              <w:rPr>
                <w:rFonts w:cs="Times New Roman"/>
                <w:bCs/>
                <w:szCs w:val="24"/>
              </w:rPr>
              <w:t>TDD_30</w:t>
            </w:r>
          </w:p>
        </w:tc>
        <w:tc>
          <w:tcPr>
            <w:tcW w:w="1250" w:type="pct"/>
          </w:tcPr>
          <w:p w14:paraId="272144D6"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425A7E9D"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24B821B5"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72D0976" w14:textId="77777777" w:rsidTr="00F62CCE">
        <w:tc>
          <w:tcPr>
            <w:tcW w:w="1250" w:type="pct"/>
          </w:tcPr>
          <w:p w14:paraId="4743E84B" w14:textId="77777777" w:rsidR="00F62CCE" w:rsidRPr="00F62CCE" w:rsidRDefault="00F62CCE" w:rsidP="00F62CCE">
            <w:pPr>
              <w:spacing w:after="0"/>
              <w:rPr>
                <w:rFonts w:cs="Times New Roman"/>
                <w:bCs/>
                <w:szCs w:val="24"/>
              </w:rPr>
            </w:pPr>
            <w:r w:rsidRPr="00F62CCE">
              <w:rPr>
                <w:rFonts w:cs="Times New Roman"/>
                <w:bCs/>
                <w:szCs w:val="24"/>
              </w:rPr>
              <w:t>TDD_32</w:t>
            </w:r>
          </w:p>
        </w:tc>
        <w:tc>
          <w:tcPr>
            <w:tcW w:w="1250" w:type="pct"/>
          </w:tcPr>
          <w:p w14:paraId="13335FFD"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34F61F1D"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611469D5"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3697C6C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5D0E216" w14:textId="77777777" w:rsidR="00F62CCE" w:rsidRPr="00F62CCE" w:rsidRDefault="00F62CCE" w:rsidP="00F62CCE">
            <w:pPr>
              <w:spacing w:after="0"/>
              <w:rPr>
                <w:rFonts w:cs="Times New Roman"/>
                <w:bCs/>
                <w:szCs w:val="24"/>
              </w:rPr>
            </w:pPr>
            <w:r w:rsidRPr="00F62CCE">
              <w:rPr>
                <w:rFonts w:cs="Times New Roman"/>
                <w:bCs/>
                <w:szCs w:val="24"/>
              </w:rPr>
              <w:t>TDD_33</w:t>
            </w:r>
          </w:p>
        </w:tc>
        <w:tc>
          <w:tcPr>
            <w:tcW w:w="1250" w:type="pct"/>
          </w:tcPr>
          <w:p w14:paraId="797E473F"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7C80333E"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D3ADF5C"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760ACC30" w14:textId="77777777" w:rsidTr="00F62CCE">
        <w:tc>
          <w:tcPr>
            <w:tcW w:w="1250" w:type="pct"/>
          </w:tcPr>
          <w:p w14:paraId="77B1B1E2" w14:textId="77777777" w:rsidR="00F62CCE" w:rsidRPr="00F62CCE" w:rsidRDefault="00F62CCE" w:rsidP="00F62CCE">
            <w:pPr>
              <w:spacing w:after="0"/>
              <w:rPr>
                <w:rFonts w:cs="Times New Roman"/>
                <w:bCs/>
                <w:szCs w:val="24"/>
              </w:rPr>
            </w:pPr>
            <w:r w:rsidRPr="00F62CCE">
              <w:rPr>
                <w:rFonts w:cs="Times New Roman"/>
                <w:bCs/>
                <w:szCs w:val="24"/>
              </w:rPr>
              <w:t>TDD_35</w:t>
            </w:r>
          </w:p>
        </w:tc>
        <w:tc>
          <w:tcPr>
            <w:tcW w:w="1250" w:type="pct"/>
          </w:tcPr>
          <w:p w14:paraId="77021306"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25A0CAFC"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2497FE7D"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EEDB744"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74831EB" w14:textId="77777777" w:rsidR="00F62CCE" w:rsidRPr="00F62CCE" w:rsidRDefault="00F62CCE" w:rsidP="00F62CCE">
            <w:pPr>
              <w:spacing w:after="0"/>
              <w:rPr>
                <w:rFonts w:cs="Times New Roman"/>
                <w:bCs/>
                <w:szCs w:val="24"/>
              </w:rPr>
            </w:pPr>
            <w:r w:rsidRPr="00F62CCE">
              <w:rPr>
                <w:rFonts w:cs="Times New Roman"/>
                <w:bCs/>
                <w:szCs w:val="24"/>
              </w:rPr>
              <w:t>TDD_36</w:t>
            </w:r>
          </w:p>
        </w:tc>
        <w:tc>
          <w:tcPr>
            <w:tcW w:w="1250" w:type="pct"/>
          </w:tcPr>
          <w:p w14:paraId="47AFCE2D"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3E856AF7"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1F655EAC"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440FBA6" w14:textId="77777777" w:rsidTr="00F62CCE">
        <w:tc>
          <w:tcPr>
            <w:tcW w:w="1250" w:type="pct"/>
          </w:tcPr>
          <w:p w14:paraId="509C69D1" w14:textId="77777777" w:rsidR="00F62CCE" w:rsidRPr="00F62CCE" w:rsidRDefault="00F62CCE" w:rsidP="00F62CCE">
            <w:pPr>
              <w:spacing w:after="0"/>
              <w:rPr>
                <w:rFonts w:cs="Times New Roman"/>
                <w:bCs/>
                <w:szCs w:val="24"/>
              </w:rPr>
            </w:pPr>
            <w:r w:rsidRPr="00F62CCE">
              <w:rPr>
                <w:rFonts w:cs="Times New Roman"/>
                <w:bCs/>
                <w:szCs w:val="24"/>
              </w:rPr>
              <w:t>TDD_37</w:t>
            </w:r>
          </w:p>
        </w:tc>
        <w:tc>
          <w:tcPr>
            <w:tcW w:w="1250" w:type="pct"/>
          </w:tcPr>
          <w:p w14:paraId="1B946705"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2740FA78"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02D5844C"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2E897C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C02F74E" w14:textId="77777777" w:rsidR="00F62CCE" w:rsidRPr="00F62CCE" w:rsidRDefault="00F62CCE" w:rsidP="00F62CCE">
            <w:pPr>
              <w:spacing w:after="0"/>
              <w:rPr>
                <w:rFonts w:cs="Times New Roman"/>
                <w:bCs/>
                <w:szCs w:val="24"/>
              </w:rPr>
            </w:pPr>
            <w:r w:rsidRPr="00F62CCE">
              <w:rPr>
                <w:rFonts w:cs="Times New Roman"/>
                <w:bCs/>
                <w:szCs w:val="24"/>
              </w:rPr>
              <w:t>TDD_39</w:t>
            </w:r>
          </w:p>
        </w:tc>
        <w:tc>
          <w:tcPr>
            <w:tcW w:w="1250" w:type="pct"/>
          </w:tcPr>
          <w:p w14:paraId="78D660AC"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5347918E"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7BA7E427"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225DBDE3" w14:textId="77777777" w:rsidTr="00F62CCE">
        <w:tc>
          <w:tcPr>
            <w:tcW w:w="1250" w:type="pct"/>
          </w:tcPr>
          <w:p w14:paraId="60130DBF" w14:textId="77777777" w:rsidR="00F62CCE" w:rsidRPr="00F62CCE" w:rsidRDefault="00F62CCE" w:rsidP="00F62CCE">
            <w:pPr>
              <w:spacing w:after="0"/>
              <w:rPr>
                <w:rFonts w:cs="Times New Roman"/>
                <w:bCs/>
                <w:szCs w:val="24"/>
              </w:rPr>
            </w:pPr>
            <w:r w:rsidRPr="00F62CCE">
              <w:rPr>
                <w:rFonts w:cs="Times New Roman"/>
                <w:bCs/>
                <w:szCs w:val="24"/>
              </w:rPr>
              <w:t>TDD_40</w:t>
            </w:r>
          </w:p>
        </w:tc>
        <w:tc>
          <w:tcPr>
            <w:tcW w:w="1250" w:type="pct"/>
          </w:tcPr>
          <w:p w14:paraId="5603469B"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56B88991"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008250AD"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5347C72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14A7A6C" w14:textId="77777777" w:rsidR="00F62CCE" w:rsidRPr="00F62CCE" w:rsidRDefault="00F62CCE" w:rsidP="00F62CCE">
            <w:pPr>
              <w:spacing w:after="0"/>
              <w:rPr>
                <w:rFonts w:cs="Times New Roman"/>
                <w:bCs/>
                <w:szCs w:val="24"/>
              </w:rPr>
            </w:pPr>
            <w:r w:rsidRPr="00F62CCE">
              <w:rPr>
                <w:rFonts w:cs="Times New Roman"/>
                <w:bCs/>
                <w:szCs w:val="24"/>
              </w:rPr>
              <w:t>TDD_41</w:t>
            </w:r>
          </w:p>
        </w:tc>
        <w:tc>
          <w:tcPr>
            <w:tcW w:w="1250" w:type="pct"/>
          </w:tcPr>
          <w:p w14:paraId="21472EC1"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42D97612"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2B9376F8"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9AA55AC" w14:textId="77777777" w:rsidTr="00F62CCE">
        <w:tc>
          <w:tcPr>
            <w:tcW w:w="1250" w:type="pct"/>
          </w:tcPr>
          <w:p w14:paraId="03B12DAB" w14:textId="77777777" w:rsidR="00F62CCE" w:rsidRPr="00F62CCE" w:rsidRDefault="00F62CCE" w:rsidP="00F62CCE">
            <w:pPr>
              <w:spacing w:after="0"/>
              <w:rPr>
                <w:rFonts w:cs="Times New Roman"/>
                <w:bCs/>
                <w:szCs w:val="24"/>
              </w:rPr>
            </w:pPr>
            <w:r w:rsidRPr="00F62CCE">
              <w:rPr>
                <w:rFonts w:cs="Times New Roman"/>
                <w:bCs/>
                <w:szCs w:val="24"/>
              </w:rPr>
              <w:t>TDD_42</w:t>
            </w:r>
          </w:p>
        </w:tc>
        <w:tc>
          <w:tcPr>
            <w:tcW w:w="1250" w:type="pct"/>
          </w:tcPr>
          <w:p w14:paraId="3F31B98F"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71A884E1"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68FE9516"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14E1B3C0"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6A55171" w14:textId="77777777" w:rsidR="00F62CCE" w:rsidRPr="00F62CCE" w:rsidRDefault="00F62CCE" w:rsidP="00F62CCE">
            <w:pPr>
              <w:spacing w:after="0"/>
              <w:rPr>
                <w:rFonts w:cs="Times New Roman"/>
                <w:bCs/>
                <w:szCs w:val="24"/>
              </w:rPr>
            </w:pPr>
            <w:r w:rsidRPr="00F62CCE">
              <w:rPr>
                <w:rFonts w:cs="Times New Roman"/>
                <w:bCs/>
                <w:szCs w:val="24"/>
              </w:rPr>
              <w:lastRenderedPageBreak/>
              <w:t>TDD_43</w:t>
            </w:r>
          </w:p>
        </w:tc>
        <w:tc>
          <w:tcPr>
            <w:tcW w:w="1250" w:type="pct"/>
          </w:tcPr>
          <w:p w14:paraId="6F325176"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786C0DE8"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645E68A7"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604BA165" w14:textId="77777777" w:rsidTr="00F62CCE">
        <w:tc>
          <w:tcPr>
            <w:tcW w:w="1250" w:type="pct"/>
          </w:tcPr>
          <w:p w14:paraId="31B98180" w14:textId="77777777" w:rsidR="00F62CCE" w:rsidRPr="00F62CCE" w:rsidRDefault="00F62CCE" w:rsidP="00F62CCE">
            <w:pPr>
              <w:spacing w:after="0"/>
              <w:rPr>
                <w:rFonts w:cs="Times New Roman"/>
                <w:bCs/>
                <w:szCs w:val="24"/>
              </w:rPr>
            </w:pPr>
            <w:r w:rsidRPr="00F62CCE">
              <w:rPr>
                <w:rFonts w:cs="Times New Roman"/>
                <w:bCs/>
                <w:szCs w:val="24"/>
              </w:rPr>
              <w:t>TDD_44</w:t>
            </w:r>
          </w:p>
        </w:tc>
        <w:tc>
          <w:tcPr>
            <w:tcW w:w="1250" w:type="pct"/>
          </w:tcPr>
          <w:p w14:paraId="34A9E08B"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7418148D"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AD9602E"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5BD137FC"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07B93FB" w14:textId="77777777" w:rsidR="00F62CCE" w:rsidRPr="00F62CCE" w:rsidRDefault="00F62CCE" w:rsidP="00F62CCE">
            <w:pPr>
              <w:spacing w:after="0"/>
              <w:rPr>
                <w:rFonts w:cs="Times New Roman"/>
                <w:bCs/>
                <w:szCs w:val="24"/>
              </w:rPr>
            </w:pPr>
            <w:r w:rsidRPr="00F62CCE">
              <w:rPr>
                <w:rFonts w:cs="Times New Roman"/>
                <w:bCs/>
                <w:szCs w:val="24"/>
              </w:rPr>
              <w:t>TDD_46</w:t>
            </w:r>
          </w:p>
        </w:tc>
        <w:tc>
          <w:tcPr>
            <w:tcW w:w="1250" w:type="pct"/>
          </w:tcPr>
          <w:p w14:paraId="2FE8DA6D"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13106410"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76DB72D4"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37E5FE6" w14:textId="77777777" w:rsidTr="00F62CCE">
        <w:tc>
          <w:tcPr>
            <w:tcW w:w="1250" w:type="pct"/>
          </w:tcPr>
          <w:p w14:paraId="045D99E3" w14:textId="77777777" w:rsidR="00F62CCE" w:rsidRPr="00F62CCE" w:rsidRDefault="00F62CCE" w:rsidP="00F62CCE">
            <w:pPr>
              <w:spacing w:after="0"/>
              <w:rPr>
                <w:rFonts w:cs="Times New Roman"/>
                <w:bCs/>
                <w:szCs w:val="24"/>
              </w:rPr>
            </w:pPr>
            <w:r w:rsidRPr="00F62CCE">
              <w:rPr>
                <w:rFonts w:cs="Times New Roman"/>
                <w:bCs/>
                <w:szCs w:val="24"/>
              </w:rPr>
              <w:t>TDD_47</w:t>
            </w:r>
          </w:p>
        </w:tc>
        <w:tc>
          <w:tcPr>
            <w:tcW w:w="1250" w:type="pct"/>
          </w:tcPr>
          <w:p w14:paraId="15E55D0E"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1B2F8F6C"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0A9DD198"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146BF6D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231F6CA" w14:textId="77777777" w:rsidR="00F62CCE" w:rsidRPr="00F62CCE" w:rsidRDefault="00F62CCE" w:rsidP="00F62CCE">
            <w:pPr>
              <w:spacing w:after="0"/>
              <w:rPr>
                <w:rFonts w:cs="Times New Roman"/>
                <w:bCs/>
                <w:szCs w:val="24"/>
              </w:rPr>
            </w:pPr>
            <w:r w:rsidRPr="00F62CCE">
              <w:rPr>
                <w:rFonts w:cs="Times New Roman"/>
                <w:bCs/>
                <w:szCs w:val="24"/>
              </w:rPr>
              <w:t>TDD_49</w:t>
            </w:r>
          </w:p>
        </w:tc>
        <w:tc>
          <w:tcPr>
            <w:tcW w:w="1250" w:type="pct"/>
          </w:tcPr>
          <w:p w14:paraId="51D55D00"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015DBCFF"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04282DA6"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1E12A2C7" w14:textId="77777777" w:rsidTr="00F62CCE">
        <w:tc>
          <w:tcPr>
            <w:tcW w:w="1250" w:type="pct"/>
          </w:tcPr>
          <w:p w14:paraId="0CE8C081" w14:textId="77777777" w:rsidR="00F62CCE" w:rsidRPr="00F62CCE" w:rsidRDefault="00F62CCE" w:rsidP="00F62CCE">
            <w:pPr>
              <w:spacing w:after="0"/>
              <w:rPr>
                <w:rFonts w:cs="Times New Roman"/>
                <w:bCs/>
                <w:szCs w:val="24"/>
              </w:rPr>
            </w:pPr>
            <w:r w:rsidRPr="00F62CCE">
              <w:rPr>
                <w:rFonts w:cs="Times New Roman"/>
                <w:bCs/>
                <w:szCs w:val="24"/>
              </w:rPr>
              <w:t>TDD_50</w:t>
            </w:r>
          </w:p>
        </w:tc>
        <w:tc>
          <w:tcPr>
            <w:tcW w:w="1250" w:type="pct"/>
          </w:tcPr>
          <w:p w14:paraId="582DC767"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6F4794E4"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2827E897"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088595A7"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BFB6F6E" w14:textId="77777777" w:rsidR="00F62CCE" w:rsidRPr="00F62CCE" w:rsidRDefault="00F62CCE" w:rsidP="00F62CCE">
            <w:pPr>
              <w:spacing w:after="0"/>
              <w:rPr>
                <w:rFonts w:cs="Times New Roman"/>
                <w:bCs/>
                <w:szCs w:val="24"/>
              </w:rPr>
            </w:pPr>
            <w:r w:rsidRPr="00F62CCE">
              <w:rPr>
                <w:rFonts w:cs="Times New Roman"/>
                <w:bCs/>
                <w:szCs w:val="24"/>
              </w:rPr>
              <w:t>TDD_51</w:t>
            </w:r>
          </w:p>
        </w:tc>
        <w:tc>
          <w:tcPr>
            <w:tcW w:w="1250" w:type="pct"/>
          </w:tcPr>
          <w:p w14:paraId="07EE9F36"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685EA2B2"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11947CD4"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1D61FF3B" w14:textId="77777777" w:rsidTr="00F62CCE">
        <w:tc>
          <w:tcPr>
            <w:tcW w:w="1250" w:type="pct"/>
          </w:tcPr>
          <w:p w14:paraId="07CAE9D5" w14:textId="77777777" w:rsidR="00F62CCE" w:rsidRPr="00F62CCE" w:rsidRDefault="00F62CCE" w:rsidP="00F62CCE">
            <w:pPr>
              <w:spacing w:after="0"/>
              <w:rPr>
                <w:rFonts w:cs="Times New Roman"/>
                <w:bCs/>
                <w:szCs w:val="24"/>
              </w:rPr>
            </w:pPr>
            <w:r w:rsidRPr="00F62CCE">
              <w:rPr>
                <w:rFonts w:cs="Times New Roman"/>
                <w:bCs/>
                <w:szCs w:val="24"/>
              </w:rPr>
              <w:t>TDD_52</w:t>
            </w:r>
          </w:p>
        </w:tc>
        <w:tc>
          <w:tcPr>
            <w:tcW w:w="1250" w:type="pct"/>
          </w:tcPr>
          <w:p w14:paraId="0E7952C5"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5F69007E"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5A44D310"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5E8DAEC"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3893BEC" w14:textId="77777777" w:rsidR="00F62CCE" w:rsidRPr="00F62CCE" w:rsidRDefault="00F62CCE" w:rsidP="00F62CCE">
            <w:pPr>
              <w:spacing w:after="0"/>
              <w:rPr>
                <w:rFonts w:cs="Times New Roman"/>
                <w:bCs/>
                <w:szCs w:val="24"/>
              </w:rPr>
            </w:pPr>
            <w:r w:rsidRPr="00F62CCE">
              <w:rPr>
                <w:rFonts w:cs="Times New Roman"/>
                <w:bCs/>
                <w:szCs w:val="24"/>
              </w:rPr>
              <w:t>TDD_53</w:t>
            </w:r>
          </w:p>
        </w:tc>
        <w:tc>
          <w:tcPr>
            <w:tcW w:w="1250" w:type="pct"/>
          </w:tcPr>
          <w:p w14:paraId="52CC9D22"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0EB4F75F"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4F82BF11"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5AD7458" w14:textId="77777777" w:rsidTr="00F62CCE">
        <w:tc>
          <w:tcPr>
            <w:tcW w:w="1250" w:type="pct"/>
          </w:tcPr>
          <w:p w14:paraId="31237138" w14:textId="77777777" w:rsidR="00F62CCE" w:rsidRPr="00F62CCE" w:rsidRDefault="00F62CCE" w:rsidP="00F62CCE">
            <w:pPr>
              <w:spacing w:after="0"/>
              <w:rPr>
                <w:rFonts w:cs="Times New Roman"/>
                <w:bCs/>
                <w:szCs w:val="24"/>
              </w:rPr>
            </w:pPr>
            <w:r w:rsidRPr="00F62CCE">
              <w:rPr>
                <w:rFonts w:cs="Times New Roman"/>
                <w:bCs/>
                <w:szCs w:val="24"/>
              </w:rPr>
              <w:t>TDD_54</w:t>
            </w:r>
          </w:p>
        </w:tc>
        <w:tc>
          <w:tcPr>
            <w:tcW w:w="1250" w:type="pct"/>
          </w:tcPr>
          <w:p w14:paraId="37BB30E2" w14:textId="77777777" w:rsidR="00F62CCE" w:rsidRPr="00F62CCE" w:rsidRDefault="00F62CCE" w:rsidP="00F62CCE">
            <w:pPr>
              <w:spacing w:after="0"/>
              <w:rPr>
                <w:rFonts w:cs="Times New Roman"/>
                <w:bCs/>
                <w:szCs w:val="24"/>
              </w:rPr>
            </w:pPr>
            <w:r w:rsidRPr="00F62CCE">
              <w:rPr>
                <w:rFonts w:cs="Times New Roman"/>
                <w:bCs/>
                <w:szCs w:val="24"/>
              </w:rPr>
              <w:t>43.09</w:t>
            </w:r>
          </w:p>
        </w:tc>
        <w:tc>
          <w:tcPr>
            <w:tcW w:w="1250" w:type="pct"/>
          </w:tcPr>
          <w:p w14:paraId="234F2924" w14:textId="77777777" w:rsidR="00F62CCE" w:rsidRPr="00F62CCE" w:rsidRDefault="00F62CCE" w:rsidP="00F62CCE">
            <w:pPr>
              <w:spacing w:after="0"/>
              <w:rPr>
                <w:rFonts w:cs="Times New Roman"/>
                <w:bCs/>
                <w:szCs w:val="24"/>
              </w:rPr>
            </w:pPr>
            <w:r w:rsidRPr="00F62CCE">
              <w:rPr>
                <w:rFonts w:cs="Times New Roman"/>
                <w:bCs/>
                <w:szCs w:val="24"/>
              </w:rPr>
              <w:t>47.46</w:t>
            </w:r>
          </w:p>
        </w:tc>
        <w:tc>
          <w:tcPr>
            <w:tcW w:w="1250" w:type="pct"/>
          </w:tcPr>
          <w:p w14:paraId="2EEA1828" w14:textId="77777777" w:rsidR="00F62CCE" w:rsidRPr="00F62CCE" w:rsidRDefault="00F62CCE" w:rsidP="00F62CCE">
            <w:pPr>
              <w:spacing w:after="0"/>
              <w:rPr>
                <w:rFonts w:cs="Times New Roman"/>
                <w:bCs/>
                <w:i/>
                <w:iCs/>
                <w:szCs w:val="24"/>
              </w:rPr>
            </w:pPr>
            <w:r w:rsidRPr="00F62CCE">
              <w:rPr>
                <w:rFonts w:cs="Times New Roman"/>
                <w:bCs/>
                <w:i/>
                <w:iCs/>
                <w:szCs w:val="24"/>
              </w:rPr>
              <w:t>T. domingensis</w:t>
            </w:r>
          </w:p>
        </w:tc>
      </w:tr>
      <w:tr w:rsidR="00F62CCE" w:rsidRPr="00F62CCE" w14:paraId="6F3CA1F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A554E8D" w14:textId="77777777" w:rsidR="00F62CCE" w:rsidRPr="00F62CCE" w:rsidRDefault="00F62CCE" w:rsidP="00F62CCE">
            <w:pPr>
              <w:spacing w:after="0"/>
              <w:rPr>
                <w:rFonts w:cs="Times New Roman"/>
                <w:bCs/>
                <w:szCs w:val="24"/>
              </w:rPr>
            </w:pPr>
            <w:r w:rsidRPr="00F62CCE">
              <w:rPr>
                <w:rFonts w:cs="Times New Roman"/>
                <w:bCs/>
                <w:szCs w:val="24"/>
              </w:rPr>
              <w:t>TLAX_1</w:t>
            </w:r>
          </w:p>
        </w:tc>
        <w:tc>
          <w:tcPr>
            <w:tcW w:w="1250" w:type="pct"/>
          </w:tcPr>
          <w:p w14:paraId="45B3575B" w14:textId="77777777" w:rsidR="00F62CCE" w:rsidRPr="00F62CCE" w:rsidRDefault="00F62CCE" w:rsidP="00F62CCE">
            <w:pPr>
              <w:spacing w:after="0"/>
              <w:rPr>
                <w:rFonts w:cs="Times New Roman"/>
                <w:bCs/>
                <w:szCs w:val="24"/>
              </w:rPr>
            </w:pPr>
            <w:r w:rsidRPr="00F62CCE">
              <w:rPr>
                <w:rFonts w:cs="Times New Roman"/>
                <w:bCs/>
                <w:szCs w:val="24"/>
              </w:rPr>
              <w:t>43.35</w:t>
            </w:r>
          </w:p>
        </w:tc>
        <w:tc>
          <w:tcPr>
            <w:tcW w:w="1250" w:type="pct"/>
          </w:tcPr>
          <w:p w14:paraId="0C2B19A0" w14:textId="77777777" w:rsidR="00F62CCE" w:rsidRPr="00F62CCE" w:rsidRDefault="00F62CCE" w:rsidP="00F62CCE">
            <w:pPr>
              <w:spacing w:after="0"/>
              <w:rPr>
                <w:rFonts w:cs="Times New Roman"/>
                <w:bCs/>
                <w:szCs w:val="24"/>
              </w:rPr>
            </w:pPr>
            <w:r w:rsidRPr="00F62CCE">
              <w:rPr>
                <w:rFonts w:cs="Times New Roman"/>
                <w:bCs/>
                <w:szCs w:val="24"/>
              </w:rPr>
              <w:t>47.24</w:t>
            </w:r>
          </w:p>
        </w:tc>
        <w:tc>
          <w:tcPr>
            <w:tcW w:w="1250" w:type="pct"/>
          </w:tcPr>
          <w:p w14:paraId="6C82C140"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308DF6C9" w14:textId="77777777" w:rsidTr="00F62CCE">
        <w:tc>
          <w:tcPr>
            <w:tcW w:w="1250" w:type="pct"/>
          </w:tcPr>
          <w:p w14:paraId="041D97C3" w14:textId="77777777" w:rsidR="00F62CCE" w:rsidRPr="00F62CCE" w:rsidRDefault="00F62CCE" w:rsidP="00F62CCE">
            <w:pPr>
              <w:spacing w:after="0"/>
              <w:rPr>
                <w:rFonts w:cs="Times New Roman"/>
                <w:bCs/>
                <w:szCs w:val="24"/>
              </w:rPr>
            </w:pPr>
            <w:r w:rsidRPr="00F62CCE">
              <w:rPr>
                <w:rFonts w:cs="Times New Roman"/>
                <w:bCs/>
                <w:szCs w:val="24"/>
              </w:rPr>
              <w:t>TLAX_2</w:t>
            </w:r>
          </w:p>
        </w:tc>
        <w:tc>
          <w:tcPr>
            <w:tcW w:w="1250" w:type="pct"/>
          </w:tcPr>
          <w:p w14:paraId="7E53B508" w14:textId="77777777" w:rsidR="00F62CCE" w:rsidRPr="00F62CCE" w:rsidRDefault="00F62CCE" w:rsidP="00F62CCE">
            <w:pPr>
              <w:spacing w:after="0"/>
              <w:rPr>
                <w:rFonts w:cs="Times New Roman"/>
                <w:bCs/>
                <w:szCs w:val="24"/>
              </w:rPr>
            </w:pPr>
            <w:r w:rsidRPr="00F62CCE">
              <w:rPr>
                <w:rFonts w:cs="Times New Roman"/>
                <w:bCs/>
                <w:szCs w:val="24"/>
              </w:rPr>
              <w:t>43.35</w:t>
            </w:r>
          </w:p>
        </w:tc>
        <w:tc>
          <w:tcPr>
            <w:tcW w:w="1250" w:type="pct"/>
          </w:tcPr>
          <w:p w14:paraId="6C54DFA7" w14:textId="77777777" w:rsidR="00F62CCE" w:rsidRPr="00F62CCE" w:rsidRDefault="00F62CCE" w:rsidP="00F62CCE">
            <w:pPr>
              <w:spacing w:after="0"/>
              <w:rPr>
                <w:rFonts w:cs="Times New Roman"/>
                <w:bCs/>
                <w:szCs w:val="24"/>
              </w:rPr>
            </w:pPr>
            <w:r w:rsidRPr="00F62CCE">
              <w:rPr>
                <w:rFonts w:cs="Times New Roman"/>
                <w:bCs/>
                <w:szCs w:val="24"/>
              </w:rPr>
              <w:t>47.24</w:t>
            </w:r>
          </w:p>
        </w:tc>
        <w:tc>
          <w:tcPr>
            <w:tcW w:w="1250" w:type="pct"/>
          </w:tcPr>
          <w:p w14:paraId="0F14EB27"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3AEBB29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14138A9" w14:textId="77777777" w:rsidR="00F62CCE" w:rsidRPr="00F62CCE" w:rsidRDefault="00F62CCE" w:rsidP="00F62CCE">
            <w:pPr>
              <w:spacing w:after="0"/>
              <w:rPr>
                <w:rFonts w:cs="Times New Roman"/>
                <w:bCs/>
                <w:szCs w:val="24"/>
              </w:rPr>
            </w:pPr>
            <w:r w:rsidRPr="00F62CCE">
              <w:rPr>
                <w:rFonts w:cs="Times New Roman"/>
                <w:bCs/>
                <w:szCs w:val="24"/>
              </w:rPr>
              <w:t>TLAX_6</w:t>
            </w:r>
          </w:p>
        </w:tc>
        <w:tc>
          <w:tcPr>
            <w:tcW w:w="1250" w:type="pct"/>
          </w:tcPr>
          <w:p w14:paraId="4E279BB6" w14:textId="77777777" w:rsidR="00F62CCE" w:rsidRPr="00F62CCE" w:rsidRDefault="00F62CCE" w:rsidP="00F62CCE">
            <w:pPr>
              <w:spacing w:after="0"/>
              <w:rPr>
                <w:rFonts w:cs="Times New Roman"/>
                <w:bCs/>
                <w:szCs w:val="24"/>
              </w:rPr>
            </w:pPr>
            <w:r w:rsidRPr="00F62CCE">
              <w:rPr>
                <w:rFonts w:cs="Times New Roman"/>
                <w:bCs/>
                <w:szCs w:val="24"/>
              </w:rPr>
              <w:t>41.63</w:t>
            </w:r>
          </w:p>
        </w:tc>
        <w:tc>
          <w:tcPr>
            <w:tcW w:w="1250" w:type="pct"/>
          </w:tcPr>
          <w:p w14:paraId="608D79AB" w14:textId="77777777" w:rsidR="00F62CCE" w:rsidRPr="00F62CCE" w:rsidRDefault="00F62CCE" w:rsidP="00F62CCE">
            <w:pPr>
              <w:spacing w:after="0"/>
              <w:rPr>
                <w:rFonts w:cs="Times New Roman"/>
                <w:bCs/>
                <w:szCs w:val="24"/>
              </w:rPr>
            </w:pPr>
            <w:r w:rsidRPr="00F62CCE">
              <w:rPr>
                <w:rFonts w:cs="Times New Roman"/>
                <w:bCs/>
                <w:szCs w:val="24"/>
              </w:rPr>
              <w:t>48.35</w:t>
            </w:r>
          </w:p>
        </w:tc>
        <w:tc>
          <w:tcPr>
            <w:tcW w:w="1250" w:type="pct"/>
          </w:tcPr>
          <w:p w14:paraId="2E818C2F"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10097A83" w14:textId="77777777" w:rsidTr="00F62CCE">
        <w:tc>
          <w:tcPr>
            <w:tcW w:w="1250" w:type="pct"/>
          </w:tcPr>
          <w:p w14:paraId="7F2F9B61" w14:textId="77777777" w:rsidR="00F62CCE" w:rsidRPr="00F62CCE" w:rsidRDefault="00F62CCE" w:rsidP="00F62CCE">
            <w:pPr>
              <w:spacing w:after="0"/>
              <w:rPr>
                <w:rFonts w:cs="Times New Roman"/>
                <w:bCs/>
                <w:szCs w:val="24"/>
              </w:rPr>
            </w:pPr>
            <w:r w:rsidRPr="00F62CCE">
              <w:rPr>
                <w:rFonts w:cs="Times New Roman"/>
                <w:bCs/>
                <w:szCs w:val="24"/>
              </w:rPr>
              <w:t>TLAX_7</w:t>
            </w:r>
          </w:p>
        </w:tc>
        <w:tc>
          <w:tcPr>
            <w:tcW w:w="1250" w:type="pct"/>
          </w:tcPr>
          <w:p w14:paraId="6068C57B" w14:textId="77777777" w:rsidR="00F62CCE" w:rsidRPr="00F62CCE" w:rsidRDefault="00F62CCE" w:rsidP="00F62CCE">
            <w:pPr>
              <w:spacing w:after="0"/>
              <w:rPr>
                <w:rFonts w:cs="Times New Roman"/>
                <w:bCs/>
                <w:szCs w:val="24"/>
              </w:rPr>
            </w:pPr>
            <w:r w:rsidRPr="00F62CCE">
              <w:rPr>
                <w:rFonts w:cs="Times New Roman"/>
                <w:bCs/>
                <w:szCs w:val="24"/>
              </w:rPr>
              <w:t>41.63</w:t>
            </w:r>
          </w:p>
        </w:tc>
        <w:tc>
          <w:tcPr>
            <w:tcW w:w="1250" w:type="pct"/>
          </w:tcPr>
          <w:p w14:paraId="2E6CF972" w14:textId="77777777" w:rsidR="00F62CCE" w:rsidRPr="00F62CCE" w:rsidRDefault="00F62CCE" w:rsidP="00F62CCE">
            <w:pPr>
              <w:spacing w:after="0"/>
              <w:rPr>
                <w:rFonts w:cs="Times New Roman"/>
                <w:bCs/>
                <w:szCs w:val="24"/>
              </w:rPr>
            </w:pPr>
            <w:r w:rsidRPr="00F62CCE">
              <w:rPr>
                <w:rFonts w:cs="Times New Roman"/>
                <w:bCs/>
                <w:szCs w:val="24"/>
              </w:rPr>
              <w:t>48.35</w:t>
            </w:r>
          </w:p>
        </w:tc>
        <w:tc>
          <w:tcPr>
            <w:tcW w:w="1250" w:type="pct"/>
          </w:tcPr>
          <w:p w14:paraId="25AA4443"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611420A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6ADA198" w14:textId="77777777" w:rsidR="00F62CCE" w:rsidRPr="00F62CCE" w:rsidRDefault="00F62CCE" w:rsidP="00F62CCE">
            <w:pPr>
              <w:spacing w:after="0"/>
              <w:rPr>
                <w:rFonts w:cs="Times New Roman"/>
                <w:bCs/>
                <w:szCs w:val="24"/>
              </w:rPr>
            </w:pPr>
            <w:r w:rsidRPr="00F62CCE">
              <w:rPr>
                <w:rFonts w:cs="Times New Roman"/>
                <w:bCs/>
                <w:szCs w:val="24"/>
              </w:rPr>
              <w:t>TLIK_01</w:t>
            </w:r>
          </w:p>
        </w:tc>
        <w:tc>
          <w:tcPr>
            <w:tcW w:w="1250" w:type="pct"/>
          </w:tcPr>
          <w:p w14:paraId="5E1D3249"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211F1435"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4056E821"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25EB9125" w14:textId="77777777" w:rsidTr="00F62CCE">
        <w:tc>
          <w:tcPr>
            <w:tcW w:w="1250" w:type="pct"/>
          </w:tcPr>
          <w:p w14:paraId="5C350792" w14:textId="77777777" w:rsidR="00F62CCE" w:rsidRPr="00F62CCE" w:rsidRDefault="00F62CCE" w:rsidP="00F62CCE">
            <w:pPr>
              <w:spacing w:after="0"/>
              <w:rPr>
                <w:rFonts w:cs="Times New Roman"/>
                <w:bCs/>
                <w:szCs w:val="24"/>
              </w:rPr>
            </w:pPr>
            <w:r w:rsidRPr="00F62CCE">
              <w:rPr>
                <w:rFonts w:cs="Times New Roman"/>
                <w:bCs/>
                <w:szCs w:val="24"/>
              </w:rPr>
              <w:t>TLIK_02</w:t>
            </w:r>
          </w:p>
        </w:tc>
        <w:tc>
          <w:tcPr>
            <w:tcW w:w="1250" w:type="pct"/>
          </w:tcPr>
          <w:p w14:paraId="79705DA1"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66C4D169"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27A2A6F3"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38F2DCF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92BFC40" w14:textId="77777777" w:rsidR="00F62CCE" w:rsidRPr="00F62CCE" w:rsidRDefault="00F62CCE" w:rsidP="00F62CCE">
            <w:pPr>
              <w:spacing w:after="0"/>
              <w:rPr>
                <w:rFonts w:cs="Times New Roman"/>
                <w:bCs/>
                <w:szCs w:val="24"/>
              </w:rPr>
            </w:pPr>
            <w:r w:rsidRPr="00F62CCE">
              <w:rPr>
                <w:rFonts w:cs="Times New Roman"/>
                <w:bCs/>
                <w:szCs w:val="24"/>
              </w:rPr>
              <w:t>TLIK_03</w:t>
            </w:r>
          </w:p>
        </w:tc>
        <w:tc>
          <w:tcPr>
            <w:tcW w:w="1250" w:type="pct"/>
          </w:tcPr>
          <w:p w14:paraId="07790BDB"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49C8738D"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2A05BB65"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3C292E10" w14:textId="77777777" w:rsidTr="00F62CCE">
        <w:tc>
          <w:tcPr>
            <w:tcW w:w="1250" w:type="pct"/>
          </w:tcPr>
          <w:p w14:paraId="5814EB2B" w14:textId="77777777" w:rsidR="00F62CCE" w:rsidRPr="00F62CCE" w:rsidRDefault="00F62CCE" w:rsidP="00F62CCE">
            <w:pPr>
              <w:spacing w:after="0"/>
              <w:rPr>
                <w:rFonts w:cs="Times New Roman"/>
                <w:bCs/>
                <w:szCs w:val="24"/>
              </w:rPr>
            </w:pPr>
            <w:r w:rsidRPr="00F62CCE">
              <w:rPr>
                <w:rFonts w:cs="Times New Roman"/>
                <w:bCs/>
                <w:szCs w:val="24"/>
              </w:rPr>
              <w:t>TLIK_04</w:t>
            </w:r>
          </w:p>
        </w:tc>
        <w:tc>
          <w:tcPr>
            <w:tcW w:w="1250" w:type="pct"/>
          </w:tcPr>
          <w:p w14:paraId="358EA3DE"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3C314DEC"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4A871B25"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29AE8A6E"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2D8EA91" w14:textId="77777777" w:rsidR="00F62CCE" w:rsidRPr="00F62CCE" w:rsidRDefault="00F62CCE" w:rsidP="00F62CCE">
            <w:pPr>
              <w:spacing w:after="0"/>
              <w:rPr>
                <w:rFonts w:cs="Times New Roman"/>
                <w:bCs/>
                <w:szCs w:val="24"/>
              </w:rPr>
            </w:pPr>
            <w:r w:rsidRPr="00F62CCE">
              <w:rPr>
                <w:rFonts w:cs="Times New Roman"/>
                <w:bCs/>
                <w:szCs w:val="24"/>
              </w:rPr>
              <w:t>TLIK_06</w:t>
            </w:r>
          </w:p>
        </w:tc>
        <w:tc>
          <w:tcPr>
            <w:tcW w:w="1250" w:type="pct"/>
          </w:tcPr>
          <w:p w14:paraId="26AB6C7B"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196D802E"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18DB21DB"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34438DB" w14:textId="77777777" w:rsidTr="00F62CCE">
        <w:tc>
          <w:tcPr>
            <w:tcW w:w="1250" w:type="pct"/>
          </w:tcPr>
          <w:p w14:paraId="28015675" w14:textId="77777777" w:rsidR="00F62CCE" w:rsidRPr="00F62CCE" w:rsidRDefault="00F62CCE" w:rsidP="00F62CCE">
            <w:pPr>
              <w:spacing w:after="0"/>
              <w:rPr>
                <w:rFonts w:cs="Times New Roman"/>
                <w:bCs/>
                <w:szCs w:val="24"/>
              </w:rPr>
            </w:pPr>
            <w:r w:rsidRPr="00F62CCE">
              <w:rPr>
                <w:rFonts w:cs="Times New Roman"/>
                <w:bCs/>
                <w:szCs w:val="24"/>
              </w:rPr>
              <w:t>TLIK_11</w:t>
            </w:r>
          </w:p>
        </w:tc>
        <w:tc>
          <w:tcPr>
            <w:tcW w:w="1250" w:type="pct"/>
          </w:tcPr>
          <w:p w14:paraId="565E9EB2"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06FAE47D"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621C505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68C06C6B"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B461C6D" w14:textId="77777777" w:rsidR="00F62CCE" w:rsidRPr="00F62CCE" w:rsidRDefault="00F62CCE" w:rsidP="00F62CCE">
            <w:pPr>
              <w:spacing w:after="0"/>
              <w:rPr>
                <w:rFonts w:cs="Times New Roman"/>
                <w:bCs/>
                <w:szCs w:val="24"/>
              </w:rPr>
            </w:pPr>
            <w:r w:rsidRPr="00F62CCE">
              <w:rPr>
                <w:rFonts w:cs="Times New Roman"/>
                <w:bCs/>
                <w:szCs w:val="24"/>
              </w:rPr>
              <w:t>TLIK_14</w:t>
            </w:r>
          </w:p>
        </w:tc>
        <w:tc>
          <w:tcPr>
            <w:tcW w:w="1250" w:type="pct"/>
          </w:tcPr>
          <w:p w14:paraId="6BBD469B"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574A8D50"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621C0A35"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A563A10" w14:textId="77777777" w:rsidTr="00F62CCE">
        <w:tc>
          <w:tcPr>
            <w:tcW w:w="1250" w:type="pct"/>
          </w:tcPr>
          <w:p w14:paraId="390C248E" w14:textId="77777777" w:rsidR="00F62CCE" w:rsidRPr="00F62CCE" w:rsidRDefault="00F62CCE" w:rsidP="00F62CCE">
            <w:pPr>
              <w:spacing w:after="0"/>
              <w:rPr>
                <w:rFonts w:cs="Times New Roman"/>
                <w:bCs/>
                <w:szCs w:val="24"/>
              </w:rPr>
            </w:pPr>
            <w:r w:rsidRPr="00F62CCE">
              <w:rPr>
                <w:rFonts w:cs="Times New Roman"/>
                <w:bCs/>
                <w:szCs w:val="24"/>
              </w:rPr>
              <w:t>TLIK_15</w:t>
            </w:r>
          </w:p>
        </w:tc>
        <w:tc>
          <w:tcPr>
            <w:tcW w:w="1250" w:type="pct"/>
          </w:tcPr>
          <w:p w14:paraId="21E333B4"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24434B3F"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44AA74F8"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88FB0A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8FE6E33" w14:textId="77777777" w:rsidR="00F62CCE" w:rsidRPr="00F62CCE" w:rsidRDefault="00F62CCE" w:rsidP="00F62CCE">
            <w:pPr>
              <w:spacing w:after="0"/>
              <w:rPr>
                <w:rFonts w:cs="Times New Roman"/>
                <w:bCs/>
                <w:szCs w:val="24"/>
              </w:rPr>
            </w:pPr>
            <w:r w:rsidRPr="00F62CCE">
              <w:rPr>
                <w:rFonts w:cs="Times New Roman"/>
                <w:bCs/>
                <w:szCs w:val="24"/>
              </w:rPr>
              <w:t>TLIK_16</w:t>
            </w:r>
          </w:p>
        </w:tc>
        <w:tc>
          <w:tcPr>
            <w:tcW w:w="1250" w:type="pct"/>
          </w:tcPr>
          <w:p w14:paraId="13D67412"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252F8C57"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2C27A91E"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F53AC59" w14:textId="77777777" w:rsidTr="00F62CCE">
        <w:tc>
          <w:tcPr>
            <w:tcW w:w="1250" w:type="pct"/>
          </w:tcPr>
          <w:p w14:paraId="0B77C3F8" w14:textId="77777777" w:rsidR="00F62CCE" w:rsidRPr="00F62CCE" w:rsidRDefault="00F62CCE" w:rsidP="00F62CCE">
            <w:pPr>
              <w:spacing w:after="0"/>
              <w:rPr>
                <w:rFonts w:cs="Times New Roman"/>
                <w:bCs/>
                <w:szCs w:val="24"/>
              </w:rPr>
            </w:pPr>
            <w:r w:rsidRPr="00F62CCE">
              <w:rPr>
                <w:rFonts w:cs="Times New Roman"/>
                <w:bCs/>
                <w:szCs w:val="24"/>
              </w:rPr>
              <w:t>TLIK_24</w:t>
            </w:r>
          </w:p>
        </w:tc>
        <w:tc>
          <w:tcPr>
            <w:tcW w:w="1250" w:type="pct"/>
          </w:tcPr>
          <w:p w14:paraId="0CA5AC68"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4AD3C4CF"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3932076D"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7D0AC4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807C4AC" w14:textId="77777777" w:rsidR="00F62CCE" w:rsidRPr="00F62CCE" w:rsidRDefault="00F62CCE" w:rsidP="00F62CCE">
            <w:pPr>
              <w:spacing w:after="0"/>
              <w:rPr>
                <w:rFonts w:cs="Times New Roman"/>
                <w:bCs/>
                <w:szCs w:val="24"/>
              </w:rPr>
            </w:pPr>
            <w:r w:rsidRPr="00F62CCE">
              <w:rPr>
                <w:rFonts w:cs="Times New Roman"/>
                <w:bCs/>
                <w:szCs w:val="24"/>
              </w:rPr>
              <w:t>TLKL_2</w:t>
            </w:r>
          </w:p>
        </w:tc>
        <w:tc>
          <w:tcPr>
            <w:tcW w:w="1250" w:type="pct"/>
          </w:tcPr>
          <w:p w14:paraId="3D10DB5E" w14:textId="77777777" w:rsidR="00F62CCE" w:rsidRPr="00F62CCE" w:rsidRDefault="00F62CCE" w:rsidP="00F62CCE">
            <w:pPr>
              <w:spacing w:after="0"/>
              <w:rPr>
                <w:rFonts w:cs="Times New Roman"/>
                <w:bCs/>
                <w:szCs w:val="24"/>
              </w:rPr>
            </w:pPr>
            <w:r w:rsidRPr="00F62CCE">
              <w:rPr>
                <w:rFonts w:cs="Times New Roman"/>
                <w:bCs/>
                <w:szCs w:val="24"/>
              </w:rPr>
              <w:t>45.23</w:t>
            </w:r>
          </w:p>
        </w:tc>
        <w:tc>
          <w:tcPr>
            <w:tcW w:w="1250" w:type="pct"/>
          </w:tcPr>
          <w:p w14:paraId="4ABC79AB" w14:textId="77777777" w:rsidR="00F62CCE" w:rsidRPr="00F62CCE" w:rsidRDefault="00F62CCE" w:rsidP="00F62CCE">
            <w:pPr>
              <w:spacing w:after="0"/>
              <w:rPr>
                <w:rFonts w:cs="Times New Roman"/>
                <w:bCs/>
                <w:szCs w:val="24"/>
              </w:rPr>
            </w:pPr>
            <w:r w:rsidRPr="00F62CCE">
              <w:rPr>
                <w:rFonts w:cs="Times New Roman"/>
                <w:bCs/>
                <w:szCs w:val="24"/>
              </w:rPr>
              <w:t>39.07</w:t>
            </w:r>
          </w:p>
        </w:tc>
        <w:tc>
          <w:tcPr>
            <w:tcW w:w="1250" w:type="pct"/>
          </w:tcPr>
          <w:p w14:paraId="3B946AC4" w14:textId="77777777" w:rsidR="00F62CCE" w:rsidRPr="00F62CCE" w:rsidRDefault="00F62CCE" w:rsidP="00F62CCE">
            <w:pPr>
              <w:spacing w:after="0"/>
              <w:rPr>
                <w:rFonts w:cs="Times New Roman"/>
                <w:bCs/>
                <w:i/>
                <w:iCs/>
                <w:szCs w:val="24"/>
              </w:rPr>
            </w:pPr>
            <w:r w:rsidRPr="00F62CCE">
              <w:rPr>
                <w:rFonts w:cs="Times New Roman"/>
                <w:bCs/>
                <w:i/>
                <w:iCs/>
                <w:szCs w:val="24"/>
              </w:rPr>
              <w:t>T. laxmannii</w:t>
            </w:r>
          </w:p>
        </w:tc>
      </w:tr>
      <w:tr w:rsidR="00F62CCE" w:rsidRPr="00F62CCE" w14:paraId="58BDB59E" w14:textId="77777777" w:rsidTr="00F62CCE">
        <w:tc>
          <w:tcPr>
            <w:tcW w:w="1250" w:type="pct"/>
          </w:tcPr>
          <w:p w14:paraId="2B6E2026" w14:textId="77777777" w:rsidR="00F62CCE" w:rsidRPr="00F62CCE" w:rsidRDefault="00F62CCE" w:rsidP="00F62CCE">
            <w:pPr>
              <w:spacing w:after="0"/>
              <w:rPr>
                <w:rFonts w:cs="Times New Roman"/>
                <w:bCs/>
                <w:szCs w:val="24"/>
              </w:rPr>
            </w:pPr>
            <w:r w:rsidRPr="00F62CCE">
              <w:rPr>
                <w:rFonts w:cs="Times New Roman"/>
                <w:bCs/>
                <w:szCs w:val="24"/>
              </w:rPr>
              <w:t>TLMK_1</w:t>
            </w:r>
          </w:p>
        </w:tc>
        <w:tc>
          <w:tcPr>
            <w:tcW w:w="1250" w:type="pct"/>
          </w:tcPr>
          <w:p w14:paraId="3AD40B0D" w14:textId="77777777" w:rsidR="00F62CCE" w:rsidRPr="00F62CCE" w:rsidRDefault="00F62CCE" w:rsidP="00F62CCE">
            <w:pPr>
              <w:spacing w:after="0"/>
              <w:rPr>
                <w:rFonts w:cs="Times New Roman"/>
                <w:bCs/>
                <w:szCs w:val="24"/>
              </w:rPr>
            </w:pPr>
            <w:r w:rsidRPr="00F62CCE">
              <w:rPr>
                <w:rFonts w:cs="Times New Roman"/>
                <w:bCs/>
                <w:szCs w:val="24"/>
              </w:rPr>
              <w:t>45.21</w:t>
            </w:r>
          </w:p>
        </w:tc>
        <w:tc>
          <w:tcPr>
            <w:tcW w:w="1250" w:type="pct"/>
          </w:tcPr>
          <w:p w14:paraId="73B8C2DE" w14:textId="77777777" w:rsidR="00F62CCE" w:rsidRPr="00F62CCE" w:rsidRDefault="00F62CCE" w:rsidP="00F62CCE">
            <w:pPr>
              <w:spacing w:after="0"/>
              <w:rPr>
                <w:rFonts w:cs="Times New Roman"/>
                <w:bCs/>
                <w:szCs w:val="24"/>
              </w:rPr>
            </w:pPr>
            <w:r w:rsidRPr="00F62CCE">
              <w:rPr>
                <w:rFonts w:cs="Times New Roman"/>
                <w:bCs/>
                <w:szCs w:val="24"/>
              </w:rPr>
              <w:t>38.89</w:t>
            </w:r>
          </w:p>
        </w:tc>
        <w:tc>
          <w:tcPr>
            <w:tcW w:w="1250" w:type="pct"/>
          </w:tcPr>
          <w:p w14:paraId="1218B3FD"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3589315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00ED5DE5" w14:textId="77777777" w:rsidR="00F62CCE" w:rsidRPr="00F62CCE" w:rsidRDefault="00F62CCE" w:rsidP="00F62CCE">
            <w:pPr>
              <w:spacing w:after="0"/>
              <w:rPr>
                <w:rFonts w:cs="Times New Roman"/>
                <w:bCs/>
                <w:szCs w:val="24"/>
              </w:rPr>
            </w:pPr>
            <w:r w:rsidRPr="00F62CCE">
              <w:rPr>
                <w:rFonts w:cs="Times New Roman"/>
                <w:bCs/>
                <w:szCs w:val="24"/>
              </w:rPr>
              <w:t>TLMK_2</w:t>
            </w:r>
          </w:p>
        </w:tc>
        <w:tc>
          <w:tcPr>
            <w:tcW w:w="1250" w:type="pct"/>
          </w:tcPr>
          <w:p w14:paraId="2D37D875" w14:textId="77777777" w:rsidR="00F62CCE" w:rsidRPr="00F62CCE" w:rsidRDefault="00F62CCE" w:rsidP="00F62CCE">
            <w:pPr>
              <w:spacing w:after="0"/>
              <w:rPr>
                <w:rFonts w:cs="Times New Roman"/>
                <w:bCs/>
                <w:szCs w:val="24"/>
              </w:rPr>
            </w:pPr>
            <w:r w:rsidRPr="00F62CCE">
              <w:rPr>
                <w:rFonts w:cs="Times New Roman"/>
                <w:bCs/>
                <w:szCs w:val="24"/>
              </w:rPr>
              <w:t>45.21</w:t>
            </w:r>
          </w:p>
        </w:tc>
        <w:tc>
          <w:tcPr>
            <w:tcW w:w="1250" w:type="pct"/>
          </w:tcPr>
          <w:p w14:paraId="5277D82C" w14:textId="77777777" w:rsidR="00F62CCE" w:rsidRPr="00F62CCE" w:rsidRDefault="00F62CCE" w:rsidP="00F62CCE">
            <w:pPr>
              <w:spacing w:after="0"/>
              <w:rPr>
                <w:rFonts w:cs="Times New Roman"/>
                <w:bCs/>
                <w:szCs w:val="24"/>
              </w:rPr>
            </w:pPr>
            <w:r w:rsidRPr="00F62CCE">
              <w:rPr>
                <w:rFonts w:cs="Times New Roman"/>
                <w:bCs/>
                <w:szCs w:val="24"/>
              </w:rPr>
              <w:t>38.89</w:t>
            </w:r>
          </w:p>
        </w:tc>
        <w:tc>
          <w:tcPr>
            <w:tcW w:w="1250" w:type="pct"/>
          </w:tcPr>
          <w:p w14:paraId="5AACE2E4"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E840105" w14:textId="77777777" w:rsidTr="00F62CCE">
        <w:tc>
          <w:tcPr>
            <w:tcW w:w="1250" w:type="pct"/>
          </w:tcPr>
          <w:p w14:paraId="6B361797" w14:textId="77777777" w:rsidR="00F62CCE" w:rsidRPr="00F62CCE" w:rsidRDefault="00F62CCE" w:rsidP="00F62CCE">
            <w:pPr>
              <w:spacing w:after="0"/>
              <w:rPr>
                <w:rFonts w:cs="Times New Roman"/>
                <w:bCs/>
                <w:szCs w:val="24"/>
              </w:rPr>
            </w:pPr>
            <w:r w:rsidRPr="00F62CCE">
              <w:rPr>
                <w:rFonts w:cs="Times New Roman"/>
                <w:bCs/>
                <w:szCs w:val="24"/>
              </w:rPr>
              <w:t>TLPK_1</w:t>
            </w:r>
          </w:p>
        </w:tc>
        <w:tc>
          <w:tcPr>
            <w:tcW w:w="1250" w:type="pct"/>
          </w:tcPr>
          <w:p w14:paraId="1533DEEA" w14:textId="77777777" w:rsidR="00F62CCE" w:rsidRPr="00F62CCE" w:rsidRDefault="00F62CCE" w:rsidP="00F62CCE">
            <w:pPr>
              <w:spacing w:after="0"/>
              <w:rPr>
                <w:rFonts w:cs="Times New Roman"/>
                <w:bCs/>
                <w:szCs w:val="24"/>
              </w:rPr>
            </w:pPr>
            <w:r w:rsidRPr="00F62CCE">
              <w:rPr>
                <w:rFonts w:cs="Times New Roman"/>
                <w:bCs/>
                <w:szCs w:val="24"/>
              </w:rPr>
              <w:t>45.09</w:t>
            </w:r>
          </w:p>
        </w:tc>
        <w:tc>
          <w:tcPr>
            <w:tcW w:w="1250" w:type="pct"/>
          </w:tcPr>
          <w:p w14:paraId="01FB6F6F" w14:textId="77777777" w:rsidR="00F62CCE" w:rsidRPr="00F62CCE" w:rsidRDefault="00F62CCE" w:rsidP="00F62CCE">
            <w:pPr>
              <w:spacing w:after="0"/>
              <w:rPr>
                <w:rFonts w:cs="Times New Roman"/>
                <w:bCs/>
                <w:szCs w:val="24"/>
              </w:rPr>
            </w:pPr>
            <w:r w:rsidRPr="00F62CCE">
              <w:rPr>
                <w:rFonts w:cs="Times New Roman"/>
                <w:bCs/>
                <w:szCs w:val="24"/>
              </w:rPr>
              <w:t>147.89</w:t>
            </w:r>
          </w:p>
        </w:tc>
        <w:tc>
          <w:tcPr>
            <w:tcW w:w="1250" w:type="pct"/>
          </w:tcPr>
          <w:p w14:paraId="25EEA02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05908C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3927F469" w14:textId="77777777" w:rsidR="00F62CCE" w:rsidRPr="00F62CCE" w:rsidRDefault="00F62CCE" w:rsidP="00F62CCE">
            <w:pPr>
              <w:spacing w:after="0"/>
              <w:rPr>
                <w:rFonts w:cs="Times New Roman"/>
                <w:bCs/>
                <w:szCs w:val="24"/>
              </w:rPr>
            </w:pPr>
            <w:r w:rsidRPr="00F62CCE">
              <w:rPr>
                <w:rFonts w:cs="Times New Roman"/>
                <w:bCs/>
                <w:szCs w:val="24"/>
              </w:rPr>
              <w:t>TLSK_01</w:t>
            </w:r>
          </w:p>
        </w:tc>
        <w:tc>
          <w:tcPr>
            <w:tcW w:w="1250" w:type="pct"/>
          </w:tcPr>
          <w:p w14:paraId="4CD82095"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1A66D610"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762EE6CC"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57FBD0D2" w14:textId="77777777" w:rsidTr="00F62CCE">
        <w:tc>
          <w:tcPr>
            <w:tcW w:w="1250" w:type="pct"/>
          </w:tcPr>
          <w:p w14:paraId="72B2D76A" w14:textId="77777777" w:rsidR="00F62CCE" w:rsidRPr="00F62CCE" w:rsidRDefault="00F62CCE" w:rsidP="00F62CCE">
            <w:pPr>
              <w:spacing w:after="0"/>
              <w:rPr>
                <w:rFonts w:cs="Times New Roman"/>
                <w:bCs/>
                <w:szCs w:val="24"/>
              </w:rPr>
            </w:pPr>
            <w:r w:rsidRPr="00F62CCE">
              <w:rPr>
                <w:rFonts w:cs="Times New Roman"/>
                <w:bCs/>
                <w:szCs w:val="24"/>
              </w:rPr>
              <w:t>TLSK_02</w:t>
            </w:r>
          </w:p>
        </w:tc>
        <w:tc>
          <w:tcPr>
            <w:tcW w:w="1250" w:type="pct"/>
          </w:tcPr>
          <w:p w14:paraId="51FEF9E4"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3DC575C5"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5B43ED84"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346375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7286E965" w14:textId="77777777" w:rsidR="00F62CCE" w:rsidRPr="00F62CCE" w:rsidRDefault="00F62CCE" w:rsidP="00F62CCE">
            <w:pPr>
              <w:spacing w:after="0"/>
              <w:rPr>
                <w:rFonts w:cs="Times New Roman"/>
                <w:bCs/>
                <w:szCs w:val="24"/>
              </w:rPr>
            </w:pPr>
            <w:r w:rsidRPr="00F62CCE">
              <w:rPr>
                <w:rFonts w:cs="Times New Roman"/>
                <w:bCs/>
                <w:szCs w:val="24"/>
              </w:rPr>
              <w:t>TLSK_03</w:t>
            </w:r>
          </w:p>
        </w:tc>
        <w:tc>
          <w:tcPr>
            <w:tcW w:w="1250" w:type="pct"/>
          </w:tcPr>
          <w:p w14:paraId="3CB4B11E"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7AFB9540"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2099B1C9"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2907E7B8" w14:textId="77777777" w:rsidTr="00F62CCE">
        <w:tc>
          <w:tcPr>
            <w:tcW w:w="1250" w:type="pct"/>
          </w:tcPr>
          <w:p w14:paraId="77C533AE" w14:textId="77777777" w:rsidR="00F62CCE" w:rsidRPr="00F62CCE" w:rsidRDefault="00F62CCE" w:rsidP="00F62CCE">
            <w:pPr>
              <w:spacing w:after="0"/>
              <w:rPr>
                <w:rFonts w:cs="Times New Roman"/>
                <w:bCs/>
                <w:szCs w:val="24"/>
              </w:rPr>
            </w:pPr>
            <w:r w:rsidRPr="00F62CCE">
              <w:rPr>
                <w:rFonts w:cs="Times New Roman"/>
                <w:bCs/>
                <w:szCs w:val="24"/>
              </w:rPr>
              <w:t>TLSK_04</w:t>
            </w:r>
          </w:p>
        </w:tc>
        <w:tc>
          <w:tcPr>
            <w:tcW w:w="1250" w:type="pct"/>
          </w:tcPr>
          <w:p w14:paraId="635C93D1"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719FB1A2"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166E8598"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D8BFFCD"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F514CF8" w14:textId="77777777" w:rsidR="00F62CCE" w:rsidRPr="00F62CCE" w:rsidRDefault="00F62CCE" w:rsidP="00F62CCE">
            <w:pPr>
              <w:spacing w:after="0"/>
              <w:rPr>
                <w:rFonts w:cs="Times New Roman"/>
                <w:bCs/>
                <w:szCs w:val="24"/>
              </w:rPr>
            </w:pPr>
            <w:r w:rsidRPr="00F62CCE">
              <w:rPr>
                <w:rFonts w:cs="Times New Roman"/>
                <w:bCs/>
                <w:szCs w:val="24"/>
              </w:rPr>
              <w:t>TLSK_11</w:t>
            </w:r>
          </w:p>
        </w:tc>
        <w:tc>
          <w:tcPr>
            <w:tcW w:w="1250" w:type="pct"/>
          </w:tcPr>
          <w:p w14:paraId="5D0298BD"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47AA71E9"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70E0DD05"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7D768F3B" w14:textId="77777777" w:rsidTr="00F62CCE">
        <w:tc>
          <w:tcPr>
            <w:tcW w:w="1250" w:type="pct"/>
          </w:tcPr>
          <w:p w14:paraId="7EE14664" w14:textId="77777777" w:rsidR="00F62CCE" w:rsidRPr="00F62CCE" w:rsidRDefault="00F62CCE" w:rsidP="00F62CCE">
            <w:pPr>
              <w:spacing w:after="0"/>
              <w:rPr>
                <w:rFonts w:cs="Times New Roman"/>
                <w:bCs/>
                <w:szCs w:val="24"/>
              </w:rPr>
            </w:pPr>
            <w:r w:rsidRPr="00F62CCE">
              <w:rPr>
                <w:rFonts w:cs="Times New Roman"/>
                <w:bCs/>
                <w:szCs w:val="24"/>
              </w:rPr>
              <w:t>TLSK_12</w:t>
            </w:r>
          </w:p>
        </w:tc>
        <w:tc>
          <w:tcPr>
            <w:tcW w:w="1250" w:type="pct"/>
          </w:tcPr>
          <w:p w14:paraId="23567253" w14:textId="77777777" w:rsidR="00F62CCE" w:rsidRPr="00F62CCE" w:rsidRDefault="00F62CCE" w:rsidP="00F62CCE">
            <w:pPr>
              <w:spacing w:after="0"/>
              <w:rPr>
                <w:rFonts w:cs="Times New Roman"/>
                <w:bCs/>
                <w:szCs w:val="24"/>
              </w:rPr>
            </w:pPr>
            <w:r w:rsidRPr="00F62CCE">
              <w:rPr>
                <w:rFonts w:cs="Times New Roman"/>
                <w:bCs/>
                <w:szCs w:val="24"/>
              </w:rPr>
              <w:t>47.06</w:t>
            </w:r>
          </w:p>
        </w:tc>
        <w:tc>
          <w:tcPr>
            <w:tcW w:w="1250" w:type="pct"/>
          </w:tcPr>
          <w:p w14:paraId="466CA7B4" w14:textId="77777777" w:rsidR="00F62CCE" w:rsidRPr="00F62CCE" w:rsidRDefault="00F62CCE" w:rsidP="00F62CCE">
            <w:pPr>
              <w:spacing w:after="0"/>
              <w:rPr>
                <w:rFonts w:cs="Times New Roman"/>
                <w:bCs/>
                <w:szCs w:val="24"/>
              </w:rPr>
            </w:pPr>
            <w:r w:rsidRPr="00F62CCE">
              <w:rPr>
                <w:rFonts w:cs="Times New Roman"/>
                <w:bCs/>
                <w:szCs w:val="24"/>
              </w:rPr>
              <w:t>142.53</w:t>
            </w:r>
          </w:p>
        </w:tc>
        <w:tc>
          <w:tcPr>
            <w:tcW w:w="1250" w:type="pct"/>
          </w:tcPr>
          <w:p w14:paraId="516A7E27"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35B8BD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4861CE4F" w14:textId="77777777" w:rsidR="00F62CCE" w:rsidRPr="00F62CCE" w:rsidRDefault="00F62CCE" w:rsidP="00F62CCE">
            <w:pPr>
              <w:spacing w:after="0"/>
              <w:rPr>
                <w:rFonts w:cs="Times New Roman"/>
                <w:bCs/>
                <w:szCs w:val="24"/>
              </w:rPr>
            </w:pPr>
            <w:r w:rsidRPr="00F62CCE">
              <w:rPr>
                <w:rFonts w:cs="Times New Roman"/>
                <w:bCs/>
                <w:szCs w:val="24"/>
              </w:rPr>
              <w:t>TMO2_7</w:t>
            </w:r>
          </w:p>
        </w:tc>
        <w:tc>
          <w:tcPr>
            <w:tcW w:w="1250" w:type="pct"/>
          </w:tcPr>
          <w:p w14:paraId="6B347A8C" w14:textId="77777777" w:rsidR="00F62CCE" w:rsidRPr="00F62CCE" w:rsidRDefault="00F62CCE" w:rsidP="00F62CCE">
            <w:pPr>
              <w:spacing w:after="0"/>
              <w:rPr>
                <w:rFonts w:cs="Times New Roman"/>
                <w:bCs/>
                <w:szCs w:val="24"/>
              </w:rPr>
            </w:pPr>
            <w:r w:rsidRPr="00F62CCE">
              <w:rPr>
                <w:rFonts w:cs="Times New Roman"/>
                <w:bCs/>
                <w:szCs w:val="24"/>
              </w:rPr>
              <w:t>46.09</w:t>
            </w:r>
          </w:p>
        </w:tc>
        <w:tc>
          <w:tcPr>
            <w:tcW w:w="1250" w:type="pct"/>
          </w:tcPr>
          <w:p w14:paraId="574E427F" w14:textId="77777777" w:rsidR="00F62CCE" w:rsidRPr="00F62CCE" w:rsidRDefault="00F62CCE" w:rsidP="00F62CCE">
            <w:pPr>
              <w:spacing w:after="0"/>
              <w:rPr>
                <w:rFonts w:cs="Times New Roman"/>
                <w:bCs/>
                <w:szCs w:val="24"/>
              </w:rPr>
            </w:pPr>
            <w:r w:rsidRPr="00F62CCE">
              <w:rPr>
                <w:rFonts w:cs="Times New Roman"/>
                <w:bCs/>
                <w:szCs w:val="24"/>
              </w:rPr>
              <w:t>-64.78</w:t>
            </w:r>
          </w:p>
        </w:tc>
        <w:tc>
          <w:tcPr>
            <w:tcW w:w="1250" w:type="pct"/>
          </w:tcPr>
          <w:p w14:paraId="7059E2B7"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6D85116E" w14:textId="77777777" w:rsidTr="00F62CCE">
        <w:tc>
          <w:tcPr>
            <w:tcW w:w="1250" w:type="pct"/>
          </w:tcPr>
          <w:p w14:paraId="2A111053" w14:textId="77777777" w:rsidR="00F62CCE" w:rsidRPr="00F62CCE" w:rsidRDefault="00F62CCE" w:rsidP="00F62CCE">
            <w:pPr>
              <w:spacing w:after="0"/>
              <w:rPr>
                <w:rFonts w:cs="Times New Roman"/>
                <w:bCs/>
                <w:szCs w:val="24"/>
              </w:rPr>
            </w:pPr>
            <w:r w:rsidRPr="00F62CCE">
              <w:rPr>
                <w:rFonts w:cs="Times New Roman"/>
                <w:bCs/>
                <w:szCs w:val="24"/>
              </w:rPr>
              <w:t>TSKL_1</w:t>
            </w:r>
          </w:p>
        </w:tc>
        <w:tc>
          <w:tcPr>
            <w:tcW w:w="1250" w:type="pct"/>
          </w:tcPr>
          <w:p w14:paraId="6BAC09BB" w14:textId="77777777" w:rsidR="00F62CCE" w:rsidRPr="00F62CCE" w:rsidRDefault="00F62CCE" w:rsidP="00F62CCE">
            <w:pPr>
              <w:spacing w:after="0"/>
              <w:rPr>
                <w:rFonts w:cs="Times New Roman"/>
                <w:bCs/>
                <w:szCs w:val="24"/>
              </w:rPr>
            </w:pPr>
            <w:r w:rsidRPr="00F62CCE">
              <w:rPr>
                <w:rFonts w:cs="Times New Roman"/>
                <w:bCs/>
                <w:szCs w:val="24"/>
              </w:rPr>
              <w:t>43.85</w:t>
            </w:r>
          </w:p>
        </w:tc>
        <w:tc>
          <w:tcPr>
            <w:tcW w:w="1250" w:type="pct"/>
          </w:tcPr>
          <w:p w14:paraId="41FE3302" w14:textId="77777777" w:rsidR="00F62CCE" w:rsidRPr="00F62CCE" w:rsidRDefault="00F62CCE" w:rsidP="00F62CCE">
            <w:pPr>
              <w:spacing w:after="0"/>
              <w:rPr>
                <w:rFonts w:cs="Times New Roman"/>
                <w:bCs/>
                <w:szCs w:val="24"/>
              </w:rPr>
            </w:pPr>
            <w:r w:rsidRPr="00F62CCE">
              <w:rPr>
                <w:rFonts w:cs="Times New Roman"/>
                <w:bCs/>
                <w:szCs w:val="24"/>
              </w:rPr>
              <w:t>39.71</w:t>
            </w:r>
          </w:p>
        </w:tc>
        <w:tc>
          <w:tcPr>
            <w:tcW w:w="1250" w:type="pct"/>
          </w:tcPr>
          <w:p w14:paraId="4FF7B91B" w14:textId="77777777" w:rsidR="00F62CCE" w:rsidRPr="00F62CCE" w:rsidRDefault="00F62CCE" w:rsidP="00F62CCE">
            <w:pPr>
              <w:spacing w:after="0"/>
              <w:rPr>
                <w:rFonts w:cs="Times New Roman"/>
                <w:bCs/>
                <w:i/>
                <w:iCs/>
                <w:szCs w:val="24"/>
              </w:rPr>
            </w:pPr>
            <w:r w:rsidRPr="00F62CCE">
              <w:rPr>
                <w:rFonts w:cs="Times New Roman"/>
                <w:bCs/>
                <w:i/>
                <w:iCs/>
                <w:szCs w:val="24"/>
              </w:rPr>
              <w:t>T. shuttleworthii</w:t>
            </w:r>
          </w:p>
        </w:tc>
      </w:tr>
      <w:tr w:rsidR="00F62CCE" w:rsidRPr="00F62CCE" w14:paraId="7E25B364"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4FA93E3" w14:textId="77777777" w:rsidR="00F62CCE" w:rsidRPr="00F62CCE" w:rsidRDefault="00F62CCE" w:rsidP="00F62CCE">
            <w:pPr>
              <w:spacing w:after="0"/>
              <w:rPr>
                <w:rFonts w:cs="Times New Roman"/>
                <w:bCs/>
                <w:szCs w:val="24"/>
              </w:rPr>
            </w:pPr>
            <w:r w:rsidRPr="00F62CCE">
              <w:rPr>
                <w:rFonts w:cs="Times New Roman"/>
                <w:bCs/>
                <w:szCs w:val="24"/>
              </w:rPr>
              <w:t>TSKL_2</w:t>
            </w:r>
          </w:p>
        </w:tc>
        <w:tc>
          <w:tcPr>
            <w:tcW w:w="1250" w:type="pct"/>
          </w:tcPr>
          <w:p w14:paraId="3C0826BC" w14:textId="77777777" w:rsidR="00F62CCE" w:rsidRPr="00F62CCE" w:rsidRDefault="00F62CCE" w:rsidP="00F62CCE">
            <w:pPr>
              <w:spacing w:after="0"/>
              <w:rPr>
                <w:rFonts w:cs="Times New Roman"/>
                <w:bCs/>
                <w:szCs w:val="24"/>
              </w:rPr>
            </w:pPr>
            <w:r w:rsidRPr="00F62CCE">
              <w:rPr>
                <w:rFonts w:cs="Times New Roman"/>
                <w:bCs/>
                <w:szCs w:val="24"/>
              </w:rPr>
              <w:t>43.85</w:t>
            </w:r>
          </w:p>
        </w:tc>
        <w:tc>
          <w:tcPr>
            <w:tcW w:w="1250" w:type="pct"/>
          </w:tcPr>
          <w:p w14:paraId="1FC2C7C6" w14:textId="77777777" w:rsidR="00F62CCE" w:rsidRPr="00F62CCE" w:rsidRDefault="00F62CCE" w:rsidP="00F62CCE">
            <w:pPr>
              <w:spacing w:after="0"/>
              <w:rPr>
                <w:rFonts w:cs="Times New Roman"/>
                <w:bCs/>
                <w:szCs w:val="24"/>
              </w:rPr>
            </w:pPr>
            <w:r w:rsidRPr="00F62CCE">
              <w:rPr>
                <w:rFonts w:cs="Times New Roman"/>
                <w:bCs/>
                <w:szCs w:val="24"/>
              </w:rPr>
              <w:t>39.71</w:t>
            </w:r>
          </w:p>
        </w:tc>
        <w:tc>
          <w:tcPr>
            <w:tcW w:w="1250" w:type="pct"/>
          </w:tcPr>
          <w:p w14:paraId="0E76C9BB" w14:textId="77777777" w:rsidR="00F62CCE" w:rsidRPr="00F62CCE" w:rsidRDefault="00F62CCE" w:rsidP="00F62CCE">
            <w:pPr>
              <w:spacing w:after="0"/>
              <w:rPr>
                <w:rFonts w:cs="Times New Roman"/>
                <w:bCs/>
                <w:i/>
                <w:iCs/>
                <w:szCs w:val="24"/>
              </w:rPr>
            </w:pPr>
            <w:r w:rsidRPr="00F62CCE">
              <w:rPr>
                <w:rFonts w:cs="Times New Roman"/>
                <w:bCs/>
                <w:i/>
                <w:iCs/>
                <w:szCs w:val="24"/>
              </w:rPr>
              <w:t>T. shuttleworthii</w:t>
            </w:r>
          </w:p>
        </w:tc>
      </w:tr>
      <w:tr w:rsidR="00F62CCE" w:rsidRPr="00F62CCE" w14:paraId="63143D2A" w14:textId="77777777" w:rsidTr="00F62CCE">
        <w:tc>
          <w:tcPr>
            <w:tcW w:w="1250" w:type="pct"/>
          </w:tcPr>
          <w:p w14:paraId="076006D5" w14:textId="77777777" w:rsidR="00F62CCE" w:rsidRPr="00F62CCE" w:rsidRDefault="00F62CCE" w:rsidP="00F62CCE">
            <w:pPr>
              <w:spacing w:after="0"/>
              <w:rPr>
                <w:rFonts w:cs="Times New Roman"/>
                <w:bCs/>
                <w:szCs w:val="24"/>
              </w:rPr>
            </w:pPr>
            <w:r w:rsidRPr="00F62CCE">
              <w:rPr>
                <w:rFonts w:cs="Times New Roman"/>
                <w:bCs/>
                <w:szCs w:val="24"/>
              </w:rPr>
              <w:t>TSKL_3</w:t>
            </w:r>
          </w:p>
        </w:tc>
        <w:tc>
          <w:tcPr>
            <w:tcW w:w="1250" w:type="pct"/>
          </w:tcPr>
          <w:p w14:paraId="09F2C477" w14:textId="77777777" w:rsidR="00F62CCE" w:rsidRPr="00F62CCE" w:rsidRDefault="00F62CCE" w:rsidP="00F62CCE">
            <w:pPr>
              <w:spacing w:after="0"/>
              <w:rPr>
                <w:rFonts w:cs="Times New Roman"/>
                <w:bCs/>
                <w:szCs w:val="24"/>
              </w:rPr>
            </w:pPr>
            <w:r w:rsidRPr="00F62CCE">
              <w:rPr>
                <w:rFonts w:cs="Times New Roman"/>
                <w:bCs/>
                <w:szCs w:val="24"/>
              </w:rPr>
              <w:t>43.85</w:t>
            </w:r>
          </w:p>
        </w:tc>
        <w:tc>
          <w:tcPr>
            <w:tcW w:w="1250" w:type="pct"/>
          </w:tcPr>
          <w:p w14:paraId="4167CDB7" w14:textId="77777777" w:rsidR="00F62CCE" w:rsidRPr="00F62CCE" w:rsidRDefault="00F62CCE" w:rsidP="00F62CCE">
            <w:pPr>
              <w:spacing w:after="0"/>
              <w:rPr>
                <w:rFonts w:cs="Times New Roman"/>
                <w:bCs/>
                <w:szCs w:val="24"/>
              </w:rPr>
            </w:pPr>
            <w:r w:rsidRPr="00F62CCE">
              <w:rPr>
                <w:rFonts w:cs="Times New Roman"/>
                <w:bCs/>
                <w:szCs w:val="24"/>
              </w:rPr>
              <w:t>39.71</w:t>
            </w:r>
          </w:p>
        </w:tc>
        <w:tc>
          <w:tcPr>
            <w:tcW w:w="1250" w:type="pct"/>
          </w:tcPr>
          <w:p w14:paraId="464BC012" w14:textId="77777777" w:rsidR="00F62CCE" w:rsidRPr="00F62CCE" w:rsidRDefault="00F62CCE" w:rsidP="00F62CCE">
            <w:pPr>
              <w:spacing w:after="0"/>
              <w:rPr>
                <w:rFonts w:cs="Times New Roman"/>
                <w:bCs/>
                <w:i/>
                <w:iCs/>
                <w:szCs w:val="24"/>
              </w:rPr>
            </w:pPr>
            <w:r w:rsidRPr="00F62CCE">
              <w:rPr>
                <w:rFonts w:cs="Times New Roman"/>
                <w:bCs/>
                <w:i/>
                <w:iCs/>
                <w:szCs w:val="24"/>
              </w:rPr>
              <w:t>T. shuttleworthii</w:t>
            </w:r>
          </w:p>
        </w:tc>
      </w:tr>
      <w:tr w:rsidR="00F62CCE" w:rsidRPr="00F62CCE" w14:paraId="2114D8CD"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A7B712A" w14:textId="77777777" w:rsidR="00F62CCE" w:rsidRPr="00F62CCE" w:rsidRDefault="00F62CCE" w:rsidP="00F62CCE">
            <w:pPr>
              <w:spacing w:after="0"/>
              <w:rPr>
                <w:rFonts w:cs="Times New Roman"/>
                <w:bCs/>
                <w:szCs w:val="24"/>
              </w:rPr>
            </w:pPr>
            <w:r w:rsidRPr="00F62CCE">
              <w:rPr>
                <w:rFonts w:cs="Times New Roman"/>
                <w:bCs/>
                <w:szCs w:val="24"/>
              </w:rPr>
              <w:lastRenderedPageBreak/>
              <w:t>TXKT_1</w:t>
            </w:r>
          </w:p>
        </w:tc>
        <w:tc>
          <w:tcPr>
            <w:tcW w:w="1250" w:type="pct"/>
          </w:tcPr>
          <w:p w14:paraId="0CB12A3C" w14:textId="77777777" w:rsidR="00F62CCE" w:rsidRPr="00F62CCE" w:rsidRDefault="00F62CCE" w:rsidP="00F62CCE">
            <w:pPr>
              <w:spacing w:after="0"/>
              <w:rPr>
                <w:rFonts w:cs="Times New Roman"/>
                <w:bCs/>
                <w:szCs w:val="24"/>
              </w:rPr>
            </w:pPr>
            <w:r w:rsidRPr="00F62CCE">
              <w:rPr>
                <w:rFonts w:cs="Times New Roman"/>
                <w:bCs/>
                <w:szCs w:val="24"/>
              </w:rPr>
              <w:t>45.29</w:t>
            </w:r>
          </w:p>
        </w:tc>
        <w:tc>
          <w:tcPr>
            <w:tcW w:w="1250" w:type="pct"/>
          </w:tcPr>
          <w:p w14:paraId="03ADE856" w14:textId="77777777" w:rsidR="00F62CCE" w:rsidRPr="00F62CCE" w:rsidRDefault="00F62CCE" w:rsidP="00F62CCE">
            <w:pPr>
              <w:spacing w:after="0"/>
              <w:rPr>
                <w:rFonts w:cs="Times New Roman"/>
                <w:bCs/>
                <w:szCs w:val="24"/>
              </w:rPr>
            </w:pPr>
            <w:r w:rsidRPr="00F62CCE">
              <w:rPr>
                <w:rFonts w:cs="Times New Roman"/>
                <w:bCs/>
                <w:szCs w:val="24"/>
              </w:rPr>
              <w:t>37.41</w:t>
            </w:r>
          </w:p>
        </w:tc>
        <w:tc>
          <w:tcPr>
            <w:tcW w:w="1250" w:type="pct"/>
          </w:tcPr>
          <w:p w14:paraId="41B6E8FC"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5F571D60" w14:textId="77777777" w:rsidTr="00F62CCE">
        <w:tc>
          <w:tcPr>
            <w:tcW w:w="1250" w:type="pct"/>
          </w:tcPr>
          <w:p w14:paraId="37CDEE5D" w14:textId="77777777" w:rsidR="00F62CCE" w:rsidRPr="00F62CCE" w:rsidRDefault="00F62CCE" w:rsidP="00F62CCE">
            <w:pPr>
              <w:spacing w:after="0"/>
              <w:rPr>
                <w:rFonts w:cs="Times New Roman"/>
                <w:bCs/>
                <w:szCs w:val="24"/>
              </w:rPr>
            </w:pPr>
            <w:r w:rsidRPr="00F62CCE">
              <w:rPr>
                <w:rFonts w:cs="Times New Roman"/>
                <w:bCs/>
                <w:szCs w:val="24"/>
              </w:rPr>
              <w:t>TXKT_2</w:t>
            </w:r>
          </w:p>
        </w:tc>
        <w:tc>
          <w:tcPr>
            <w:tcW w:w="1250" w:type="pct"/>
          </w:tcPr>
          <w:p w14:paraId="723E40F8" w14:textId="77777777" w:rsidR="00F62CCE" w:rsidRPr="00F62CCE" w:rsidRDefault="00F62CCE" w:rsidP="00F62CCE">
            <w:pPr>
              <w:spacing w:after="0"/>
              <w:rPr>
                <w:rFonts w:cs="Times New Roman"/>
                <w:bCs/>
                <w:szCs w:val="24"/>
              </w:rPr>
            </w:pPr>
            <w:r w:rsidRPr="00F62CCE">
              <w:rPr>
                <w:rFonts w:cs="Times New Roman"/>
                <w:bCs/>
                <w:szCs w:val="24"/>
              </w:rPr>
              <w:t>45.29</w:t>
            </w:r>
          </w:p>
        </w:tc>
        <w:tc>
          <w:tcPr>
            <w:tcW w:w="1250" w:type="pct"/>
          </w:tcPr>
          <w:p w14:paraId="594F6C78" w14:textId="77777777" w:rsidR="00F62CCE" w:rsidRPr="00F62CCE" w:rsidRDefault="00F62CCE" w:rsidP="00F62CCE">
            <w:pPr>
              <w:spacing w:after="0"/>
              <w:rPr>
                <w:rFonts w:cs="Times New Roman"/>
                <w:bCs/>
                <w:szCs w:val="24"/>
              </w:rPr>
            </w:pPr>
            <w:r w:rsidRPr="00F62CCE">
              <w:rPr>
                <w:rFonts w:cs="Times New Roman"/>
                <w:bCs/>
                <w:szCs w:val="24"/>
              </w:rPr>
              <w:t>37.41</w:t>
            </w:r>
          </w:p>
        </w:tc>
        <w:tc>
          <w:tcPr>
            <w:tcW w:w="1250" w:type="pct"/>
          </w:tcPr>
          <w:p w14:paraId="57011388"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0207F06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C0EC4F7" w14:textId="77777777" w:rsidR="00F62CCE" w:rsidRPr="00F62CCE" w:rsidRDefault="00F62CCE" w:rsidP="00F62CCE">
            <w:pPr>
              <w:spacing w:after="0"/>
              <w:rPr>
                <w:rFonts w:cs="Times New Roman"/>
                <w:bCs/>
                <w:szCs w:val="24"/>
              </w:rPr>
            </w:pPr>
            <w:r w:rsidRPr="00F62CCE">
              <w:rPr>
                <w:rFonts w:cs="Times New Roman"/>
                <w:bCs/>
                <w:szCs w:val="24"/>
              </w:rPr>
              <w:t>TXKT_3</w:t>
            </w:r>
          </w:p>
        </w:tc>
        <w:tc>
          <w:tcPr>
            <w:tcW w:w="1250" w:type="pct"/>
          </w:tcPr>
          <w:p w14:paraId="4DA71072" w14:textId="77777777" w:rsidR="00F62CCE" w:rsidRPr="00F62CCE" w:rsidRDefault="00F62CCE" w:rsidP="00F62CCE">
            <w:pPr>
              <w:spacing w:after="0"/>
              <w:rPr>
                <w:rFonts w:cs="Times New Roman"/>
                <w:bCs/>
                <w:szCs w:val="24"/>
              </w:rPr>
            </w:pPr>
            <w:r w:rsidRPr="00F62CCE">
              <w:rPr>
                <w:rFonts w:cs="Times New Roman"/>
                <w:bCs/>
                <w:szCs w:val="24"/>
              </w:rPr>
              <w:t>45.29</w:t>
            </w:r>
          </w:p>
        </w:tc>
        <w:tc>
          <w:tcPr>
            <w:tcW w:w="1250" w:type="pct"/>
          </w:tcPr>
          <w:p w14:paraId="1D2EC1A7" w14:textId="77777777" w:rsidR="00F62CCE" w:rsidRPr="00F62CCE" w:rsidRDefault="00F62CCE" w:rsidP="00F62CCE">
            <w:pPr>
              <w:spacing w:after="0"/>
              <w:rPr>
                <w:rFonts w:cs="Times New Roman"/>
                <w:bCs/>
                <w:szCs w:val="24"/>
              </w:rPr>
            </w:pPr>
            <w:r w:rsidRPr="00F62CCE">
              <w:rPr>
                <w:rFonts w:cs="Times New Roman"/>
                <w:bCs/>
                <w:szCs w:val="24"/>
              </w:rPr>
              <w:t>37.41</w:t>
            </w:r>
          </w:p>
        </w:tc>
        <w:tc>
          <w:tcPr>
            <w:tcW w:w="1250" w:type="pct"/>
          </w:tcPr>
          <w:p w14:paraId="25C7EE26"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4ECC961E" w14:textId="77777777" w:rsidTr="00F62CCE">
        <w:tc>
          <w:tcPr>
            <w:tcW w:w="1250" w:type="pct"/>
          </w:tcPr>
          <w:p w14:paraId="059EC65D" w14:textId="77777777" w:rsidR="00F62CCE" w:rsidRPr="00F62CCE" w:rsidRDefault="00F62CCE" w:rsidP="00F62CCE">
            <w:pPr>
              <w:spacing w:after="0"/>
              <w:rPr>
                <w:rFonts w:cs="Times New Roman"/>
                <w:bCs/>
                <w:szCs w:val="24"/>
              </w:rPr>
            </w:pPr>
            <w:r w:rsidRPr="00F62CCE">
              <w:rPr>
                <w:rFonts w:cs="Times New Roman"/>
                <w:bCs/>
                <w:szCs w:val="24"/>
              </w:rPr>
              <w:t>TXKT_4</w:t>
            </w:r>
          </w:p>
        </w:tc>
        <w:tc>
          <w:tcPr>
            <w:tcW w:w="1250" w:type="pct"/>
          </w:tcPr>
          <w:p w14:paraId="372C8593" w14:textId="77777777" w:rsidR="00F62CCE" w:rsidRPr="00F62CCE" w:rsidRDefault="00F62CCE" w:rsidP="00F62CCE">
            <w:pPr>
              <w:spacing w:after="0"/>
              <w:rPr>
                <w:rFonts w:cs="Times New Roman"/>
                <w:bCs/>
                <w:szCs w:val="24"/>
              </w:rPr>
            </w:pPr>
            <w:r w:rsidRPr="00F62CCE">
              <w:rPr>
                <w:rFonts w:cs="Times New Roman"/>
                <w:bCs/>
                <w:szCs w:val="24"/>
              </w:rPr>
              <w:t>45.29</w:t>
            </w:r>
          </w:p>
        </w:tc>
        <w:tc>
          <w:tcPr>
            <w:tcW w:w="1250" w:type="pct"/>
          </w:tcPr>
          <w:p w14:paraId="420D342F" w14:textId="77777777" w:rsidR="00F62CCE" w:rsidRPr="00F62CCE" w:rsidRDefault="00F62CCE" w:rsidP="00F62CCE">
            <w:pPr>
              <w:spacing w:after="0"/>
              <w:rPr>
                <w:rFonts w:cs="Times New Roman"/>
                <w:bCs/>
                <w:szCs w:val="24"/>
              </w:rPr>
            </w:pPr>
            <w:r w:rsidRPr="00F62CCE">
              <w:rPr>
                <w:rFonts w:cs="Times New Roman"/>
                <w:bCs/>
                <w:szCs w:val="24"/>
              </w:rPr>
              <w:t>37.41</w:t>
            </w:r>
          </w:p>
        </w:tc>
        <w:tc>
          <w:tcPr>
            <w:tcW w:w="1250" w:type="pct"/>
          </w:tcPr>
          <w:p w14:paraId="0F97D4D5"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50591FA8"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9A7D338" w14:textId="77777777" w:rsidR="00F62CCE" w:rsidRPr="00F62CCE" w:rsidRDefault="00F62CCE" w:rsidP="00F62CCE">
            <w:pPr>
              <w:spacing w:after="0"/>
              <w:rPr>
                <w:rFonts w:cs="Times New Roman"/>
                <w:bCs/>
                <w:szCs w:val="24"/>
              </w:rPr>
            </w:pPr>
            <w:r w:rsidRPr="00F62CCE">
              <w:rPr>
                <w:rFonts w:cs="Times New Roman"/>
                <w:bCs/>
                <w:szCs w:val="24"/>
              </w:rPr>
              <w:t>TXKT_6</w:t>
            </w:r>
          </w:p>
        </w:tc>
        <w:tc>
          <w:tcPr>
            <w:tcW w:w="1250" w:type="pct"/>
          </w:tcPr>
          <w:p w14:paraId="565EC869" w14:textId="77777777" w:rsidR="00F62CCE" w:rsidRPr="00F62CCE" w:rsidRDefault="00F62CCE" w:rsidP="00F62CCE">
            <w:pPr>
              <w:spacing w:after="0"/>
              <w:rPr>
                <w:rFonts w:cs="Times New Roman"/>
                <w:bCs/>
                <w:szCs w:val="24"/>
              </w:rPr>
            </w:pPr>
            <w:r w:rsidRPr="00F62CCE">
              <w:rPr>
                <w:rFonts w:cs="Times New Roman"/>
                <w:bCs/>
                <w:szCs w:val="24"/>
              </w:rPr>
              <w:t>45.29</w:t>
            </w:r>
          </w:p>
        </w:tc>
        <w:tc>
          <w:tcPr>
            <w:tcW w:w="1250" w:type="pct"/>
          </w:tcPr>
          <w:p w14:paraId="0D3B3F69" w14:textId="77777777" w:rsidR="00F62CCE" w:rsidRPr="00F62CCE" w:rsidRDefault="00F62CCE" w:rsidP="00F62CCE">
            <w:pPr>
              <w:spacing w:after="0"/>
              <w:rPr>
                <w:rFonts w:cs="Times New Roman"/>
                <w:bCs/>
                <w:szCs w:val="24"/>
              </w:rPr>
            </w:pPr>
            <w:r w:rsidRPr="00F62CCE">
              <w:rPr>
                <w:rFonts w:cs="Times New Roman"/>
                <w:bCs/>
                <w:szCs w:val="24"/>
              </w:rPr>
              <w:t>37.41</w:t>
            </w:r>
          </w:p>
        </w:tc>
        <w:tc>
          <w:tcPr>
            <w:tcW w:w="1250" w:type="pct"/>
          </w:tcPr>
          <w:p w14:paraId="34FC5BC3"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416DC9E" w14:textId="77777777" w:rsidTr="00F62CCE">
        <w:tc>
          <w:tcPr>
            <w:tcW w:w="1250" w:type="pct"/>
          </w:tcPr>
          <w:p w14:paraId="06204561" w14:textId="77777777" w:rsidR="00F62CCE" w:rsidRPr="00F62CCE" w:rsidRDefault="00F62CCE" w:rsidP="00F62CCE">
            <w:pPr>
              <w:spacing w:after="0"/>
              <w:rPr>
                <w:rFonts w:cs="Times New Roman"/>
                <w:bCs/>
                <w:szCs w:val="24"/>
              </w:rPr>
            </w:pPr>
            <w:r w:rsidRPr="00F62CCE">
              <w:rPr>
                <w:rFonts w:cs="Times New Roman"/>
                <w:bCs/>
                <w:szCs w:val="24"/>
              </w:rPr>
              <w:t>TXVG_1</w:t>
            </w:r>
          </w:p>
        </w:tc>
        <w:tc>
          <w:tcPr>
            <w:tcW w:w="1250" w:type="pct"/>
          </w:tcPr>
          <w:p w14:paraId="1F124972" w14:textId="77777777" w:rsidR="00F62CCE" w:rsidRPr="00F62CCE" w:rsidRDefault="00F62CCE" w:rsidP="00F62CCE">
            <w:pPr>
              <w:spacing w:after="0"/>
              <w:rPr>
                <w:rFonts w:cs="Times New Roman"/>
                <w:bCs/>
                <w:szCs w:val="24"/>
              </w:rPr>
            </w:pPr>
            <w:r w:rsidRPr="00F62CCE">
              <w:rPr>
                <w:rFonts w:cs="Times New Roman"/>
                <w:bCs/>
                <w:szCs w:val="24"/>
              </w:rPr>
              <w:t>55.32</w:t>
            </w:r>
          </w:p>
        </w:tc>
        <w:tc>
          <w:tcPr>
            <w:tcW w:w="1250" w:type="pct"/>
          </w:tcPr>
          <w:p w14:paraId="1B985E87" w14:textId="77777777" w:rsidR="00F62CCE" w:rsidRPr="00F62CCE" w:rsidRDefault="00F62CCE" w:rsidP="00F62CCE">
            <w:pPr>
              <w:spacing w:after="0"/>
              <w:rPr>
                <w:rFonts w:cs="Times New Roman"/>
                <w:bCs/>
                <w:szCs w:val="24"/>
              </w:rPr>
            </w:pPr>
            <w:r w:rsidRPr="00F62CCE">
              <w:rPr>
                <w:rFonts w:cs="Times New Roman"/>
                <w:bCs/>
                <w:szCs w:val="24"/>
              </w:rPr>
              <w:t>40.37</w:t>
            </w:r>
          </w:p>
        </w:tc>
        <w:tc>
          <w:tcPr>
            <w:tcW w:w="1250" w:type="pct"/>
          </w:tcPr>
          <w:p w14:paraId="3F6F18CA"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B0FE20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C1A6E12" w14:textId="77777777" w:rsidR="00F62CCE" w:rsidRPr="00F62CCE" w:rsidRDefault="00F62CCE" w:rsidP="00F62CCE">
            <w:pPr>
              <w:spacing w:after="0"/>
              <w:rPr>
                <w:rFonts w:cs="Times New Roman"/>
                <w:bCs/>
                <w:szCs w:val="24"/>
              </w:rPr>
            </w:pPr>
            <w:r w:rsidRPr="00F62CCE">
              <w:rPr>
                <w:rFonts w:cs="Times New Roman"/>
                <w:bCs/>
                <w:szCs w:val="24"/>
              </w:rPr>
              <w:t>TXVG_2</w:t>
            </w:r>
          </w:p>
        </w:tc>
        <w:tc>
          <w:tcPr>
            <w:tcW w:w="1250" w:type="pct"/>
          </w:tcPr>
          <w:p w14:paraId="3CFD65C2" w14:textId="77777777" w:rsidR="00F62CCE" w:rsidRPr="00F62CCE" w:rsidRDefault="00F62CCE" w:rsidP="00F62CCE">
            <w:pPr>
              <w:spacing w:after="0"/>
              <w:rPr>
                <w:rFonts w:cs="Times New Roman"/>
                <w:bCs/>
                <w:szCs w:val="24"/>
              </w:rPr>
            </w:pPr>
            <w:r w:rsidRPr="00F62CCE">
              <w:rPr>
                <w:rFonts w:cs="Times New Roman"/>
                <w:bCs/>
                <w:szCs w:val="24"/>
              </w:rPr>
              <w:t>55.32</w:t>
            </w:r>
          </w:p>
        </w:tc>
        <w:tc>
          <w:tcPr>
            <w:tcW w:w="1250" w:type="pct"/>
          </w:tcPr>
          <w:p w14:paraId="60358650" w14:textId="77777777" w:rsidR="00F62CCE" w:rsidRPr="00F62CCE" w:rsidRDefault="00F62CCE" w:rsidP="00F62CCE">
            <w:pPr>
              <w:spacing w:after="0"/>
              <w:rPr>
                <w:rFonts w:cs="Times New Roman"/>
                <w:bCs/>
                <w:szCs w:val="24"/>
              </w:rPr>
            </w:pPr>
            <w:r w:rsidRPr="00F62CCE">
              <w:rPr>
                <w:rFonts w:cs="Times New Roman"/>
                <w:bCs/>
                <w:szCs w:val="24"/>
              </w:rPr>
              <w:t>40.37</w:t>
            </w:r>
          </w:p>
        </w:tc>
        <w:tc>
          <w:tcPr>
            <w:tcW w:w="1250" w:type="pct"/>
          </w:tcPr>
          <w:p w14:paraId="006E85CE"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1D93BB8" w14:textId="77777777" w:rsidTr="00F62CCE">
        <w:tc>
          <w:tcPr>
            <w:tcW w:w="1250" w:type="pct"/>
          </w:tcPr>
          <w:p w14:paraId="1B5F67F0" w14:textId="77777777" w:rsidR="00F62CCE" w:rsidRPr="00F62CCE" w:rsidRDefault="00F62CCE" w:rsidP="00F62CCE">
            <w:pPr>
              <w:spacing w:after="0"/>
              <w:rPr>
                <w:rFonts w:cs="Times New Roman"/>
                <w:bCs/>
                <w:szCs w:val="24"/>
              </w:rPr>
            </w:pPr>
            <w:r w:rsidRPr="00F62CCE">
              <w:rPr>
                <w:rFonts w:cs="Times New Roman"/>
                <w:bCs/>
                <w:szCs w:val="24"/>
              </w:rPr>
              <w:t>VFW6</w:t>
            </w:r>
          </w:p>
        </w:tc>
        <w:tc>
          <w:tcPr>
            <w:tcW w:w="1250" w:type="pct"/>
          </w:tcPr>
          <w:p w14:paraId="36231A0C" w14:textId="77777777" w:rsidR="00F62CCE" w:rsidRPr="00F62CCE" w:rsidRDefault="00F62CCE" w:rsidP="00F62CCE">
            <w:pPr>
              <w:spacing w:after="0"/>
              <w:rPr>
                <w:rFonts w:cs="Times New Roman"/>
                <w:bCs/>
                <w:szCs w:val="24"/>
              </w:rPr>
            </w:pPr>
            <w:r w:rsidRPr="00F62CCE">
              <w:rPr>
                <w:rFonts w:cs="Times New Roman"/>
                <w:bCs/>
                <w:szCs w:val="24"/>
              </w:rPr>
              <w:t>49.63</w:t>
            </w:r>
          </w:p>
        </w:tc>
        <w:tc>
          <w:tcPr>
            <w:tcW w:w="1250" w:type="pct"/>
          </w:tcPr>
          <w:p w14:paraId="7BAB14DC" w14:textId="77777777" w:rsidR="00F62CCE" w:rsidRPr="00F62CCE" w:rsidRDefault="00F62CCE" w:rsidP="00F62CCE">
            <w:pPr>
              <w:spacing w:after="0"/>
              <w:rPr>
                <w:rFonts w:cs="Times New Roman"/>
                <w:bCs/>
                <w:szCs w:val="24"/>
              </w:rPr>
            </w:pPr>
            <w:r w:rsidRPr="00F62CCE">
              <w:rPr>
                <w:rFonts w:cs="Times New Roman"/>
                <w:bCs/>
                <w:szCs w:val="24"/>
              </w:rPr>
              <w:t>-125.40</w:t>
            </w:r>
          </w:p>
        </w:tc>
        <w:tc>
          <w:tcPr>
            <w:tcW w:w="1250" w:type="pct"/>
          </w:tcPr>
          <w:p w14:paraId="6D4C43FD"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7E56ED5"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5D4D098" w14:textId="77777777" w:rsidR="00F62CCE" w:rsidRPr="00F62CCE" w:rsidRDefault="00F62CCE" w:rsidP="00F62CCE">
            <w:pPr>
              <w:spacing w:after="0"/>
              <w:rPr>
                <w:rFonts w:cs="Times New Roman"/>
                <w:bCs/>
                <w:szCs w:val="24"/>
              </w:rPr>
            </w:pPr>
            <w:r w:rsidRPr="00F62CCE">
              <w:rPr>
                <w:rFonts w:cs="Times New Roman"/>
                <w:bCs/>
                <w:szCs w:val="24"/>
              </w:rPr>
              <w:t>Vikram_25</w:t>
            </w:r>
          </w:p>
        </w:tc>
        <w:tc>
          <w:tcPr>
            <w:tcW w:w="1250" w:type="pct"/>
          </w:tcPr>
          <w:p w14:paraId="70532D62"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42010475"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3C14E016"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74450AEA" w14:textId="77777777" w:rsidTr="00F62CCE">
        <w:tc>
          <w:tcPr>
            <w:tcW w:w="1250" w:type="pct"/>
          </w:tcPr>
          <w:p w14:paraId="07D995C2" w14:textId="77777777" w:rsidR="00F62CCE" w:rsidRPr="00F62CCE" w:rsidRDefault="00F62CCE" w:rsidP="00F62CCE">
            <w:pPr>
              <w:spacing w:after="0"/>
              <w:rPr>
                <w:rFonts w:cs="Times New Roman"/>
                <w:bCs/>
                <w:szCs w:val="24"/>
              </w:rPr>
            </w:pPr>
            <w:r w:rsidRPr="00F62CCE">
              <w:rPr>
                <w:rFonts w:cs="Times New Roman"/>
                <w:bCs/>
                <w:szCs w:val="24"/>
              </w:rPr>
              <w:t>Vikram_33</w:t>
            </w:r>
          </w:p>
        </w:tc>
        <w:tc>
          <w:tcPr>
            <w:tcW w:w="1250" w:type="pct"/>
          </w:tcPr>
          <w:p w14:paraId="4152E5AE"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24421283"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15CCFE50"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EB4A15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7C0BAA1" w14:textId="77777777" w:rsidR="00F62CCE" w:rsidRPr="00F62CCE" w:rsidRDefault="00F62CCE" w:rsidP="00F62CCE">
            <w:pPr>
              <w:spacing w:after="0"/>
              <w:rPr>
                <w:rFonts w:cs="Times New Roman"/>
                <w:bCs/>
                <w:szCs w:val="24"/>
              </w:rPr>
            </w:pPr>
            <w:r w:rsidRPr="00F62CCE">
              <w:rPr>
                <w:rFonts w:cs="Times New Roman"/>
                <w:bCs/>
                <w:szCs w:val="24"/>
              </w:rPr>
              <w:t>Vikram_73</w:t>
            </w:r>
          </w:p>
        </w:tc>
        <w:tc>
          <w:tcPr>
            <w:tcW w:w="1250" w:type="pct"/>
          </w:tcPr>
          <w:p w14:paraId="57C4837C"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28F51373"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5CF7EFBA"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316FF91C" w14:textId="77777777" w:rsidTr="00F62CCE">
        <w:tc>
          <w:tcPr>
            <w:tcW w:w="1250" w:type="pct"/>
          </w:tcPr>
          <w:p w14:paraId="629D65BC" w14:textId="77777777" w:rsidR="00F62CCE" w:rsidRPr="00F62CCE" w:rsidRDefault="00F62CCE" w:rsidP="00F62CCE">
            <w:pPr>
              <w:spacing w:after="0"/>
              <w:rPr>
                <w:rFonts w:cs="Times New Roman"/>
                <w:bCs/>
                <w:szCs w:val="24"/>
              </w:rPr>
            </w:pPr>
            <w:r w:rsidRPr="00F62CCE">
              <w:rPr>
                <w:rFonts w:cs="Times New Roman"/>
                <w:bCs/>
                <w:szCs w:val="24"/>
              </w:rPr>
              <w:t>Vikram_76</w:t>
            </w:r>
          </w:p>
        </w:tc>
        <w:tc>
          <w:tcPr>
            <w:tcW w:w="1250" w:type="pct"/>
          </w:tcPr>
          <w:p w14:paraId="4B54B7CF"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0C1C6A3A"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3923E75F"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0C468D9F"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FB47998" w14:textId="77777777" w:rsidR="00F62CCE" w:rsidRPr="00F62CCE" w:rsidRDefault="00F62CCE" w:rsidP="00F62CCE">
            <w:pPr>
              <w:spacing w:after="0"/>
              <w:rPr>
                <w:rFonts w:cs="Times New Roman"/>
                <w:bCs/>
                <w:szCs w:val="24"/>
              </w:rPr>
            </w:pPr>
            <w:r w:rsidRPr="00F62CCE">
              <w:rPr>
                <w:rFonts w:cs="Times New Roman"/>
                <w:bCs/>
                <w:szCs w:val="24"/>
              </w:rPr>
              <w:t>Vikram_86</w:t>
            </w:r>
          </w:p>
        </w:tc>
        <w:tc>
          <w:tcPr>
            <w:tcW w:w="1250" w:type="pct"/>
          </w:tcPr>
          <w:p w14:paraId="39A98E91"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38CF1C0E"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7C741495"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03C0813" w14:textId="77777777" w:rsidTr="00F62CCE">
        <w:tc>
          <w:tcPr>
            <w:tcW w:w="1250" w:type="pct"/>
          </w:tcPr>
          <w:p w14:paraId="09B3B90C" w14:textId="77777777" w:rsidR="00F62CCE" w:rsidRPr="00F62CCE" w:rsidRDefault="00F62CCE" w:rsidP="00F62CCE">
            <w:pPr>
              <w:spacing w:after="0"/>
              <w:rPr>
                <w:rFonts w:cs="Times New Roman"/>
                <w:bCs/>
                <w:szCs w:val="24"/>
              </w:rPr>
            </w:pPr>
            <w:r w:rsidRPr="00F62CCE">
              <w:rPr>
                <w:rFonts w:cs="Times New Roman"/>
                <w:bCs/>
                <w:szCs w:val="24"/>
              </w:rPr>
              <w:t>Vikram_94</w:t>
            </w:r>
          </w:p>
        </w:tc>
        <w:tc>
          <w:tcPr>
            <w:tcW w:w="1250" w:type="pct"/>
          </w:tcPr>
          <w:p w14:paraId="4ECEC23F"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6CFED043"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06889154"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37F9BCD3"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5A0EA275" w14:textId="77777777" w:rsidR="00F62CCE" w:rsidRPr="00F62CCE" w:rsidRDefault="00F62CCE" w:rsidP="00F62CCE">
            <w:pPr>
              <w:spacing w:after="0"/>
              <w:rPr>
                <w:rFonts w:cs="Times New Roman"/>
                <w:bCs/>
                <w:szCs w:val="24"/>
              </w:rPr>
            </w:pPr>
            <w:r w:rsidRPr="00F62CCE">
              <w:rPr>
                <w:rFonts w:cs="Times New Roman"/>
                <w:bCs/>
                <w:szCs w:val="24"/>
              </w:rPr>
              <w:t>Vikram_95</w:t>
            </w:r>
          </w:p>
        </w:tc>
        <w:tc>
          <w:tcPr>
            <w:tcW w:w="1250" w:type="pct"/>
          </w:tcPr>
          <w:p w14:paraId="7E7B4F5F" w14:textId="77777777" w:rsidR="00F62CCE" w:rsidRPr="00F62CCE" w:rsidRDefault="00F62CCE" w:rsidP="00F62CCE">
            <w:pPr>
              <w:spacing w:after="0"/>
              <w:rPr>
                <w:rFonts w:cs="Times New Roman"/>
                <w:bCs/>
                <w:szCs w:val="24"/>
              </w:rPr>
            </w:pPr>
            <w:r w:rsidRPr="00F62CCE">
              <w:rPr>
                <w:rFonts w:cs="Times New Roman"/>
                <w:bCs/>
                <w:szCs w:val="24"/>
              </w:rPr>
              <w:t>44.30</w:t>
            </w:r>
          </w:p>
        </w:tc>
        <w:tc>
          <w:tcPr>
            <w:tcW w:w="1250" w:type="pct"/>
          </w:tcPr>
          <w:p w14:paraId="5BA0ECCA" w14:textId="77777777" w:rsidR="00F62CCE" w:rsidRPr="00F62CCE" w:rsidRDefault="00F62CCE" w:rsidP="00F62CCE">
            <w:pPr>
              <w:spacing w:after="0"/>
              <w:rPr>
                <w:rFonts w:cs="Times New Roman"/>
                <w:bCs/>
                <w:szCs w:val="24"/>
              </w:rPr>
            </w:pPr>
            <w:r w:rsidRPr="00F62CCE">
              <w:rPr>
                <w:rFonts w:cs="Times New Roman"/>
                <w:bCs/>
                <w:szCs w:val="24"/>
              </w:rPr>
              <w:t>-78.32</w:t>
            </w:r>
          </w:p>
        </w:tc>
        <w:tc>
          <w:tcPr>
            <w:tcW w:w="1250" w:type="pct"/>
          </w:tcPr>
          <w:p w14:paraId="47A8F632"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r w:rsidR="00F62CCE" w:rsidRPr="00F62CCE" w14:paraId="46AC70B7" w14:textId="77777777" w:rsidTr="00F62CCE">
        <w:tc>
          <w:tcPr>
            <w:tcW w:w="1250" w:type="pct"/>
          </w:tcPr>
          <w:p w14:paraId="02CDAA45" w14:textId="77777777" w:rsidR="00F62CCE" w:rsidRPr="00F62CCE" w:rsidRDefault="00F62CCE" w:rsidP="00F62CCE">
            <w:pPr>
              <w:spacing w:after="0"/>
              <w:rPr>
                <w:rFonts w:cs="Times New Roman"/>
                <w:bCs/>
                <w:szCs w:val="24"/>
              </w:rPr>
            </w:pPr>
            <w:r w:rsidRPr="00F62CCE">
              <w:rPr>
                <w:rFonts w:cs="Times New Roman"/>
                <w:bCs/>
                <w:szCs w:val="24"/>
              </w:rPr>
              <w:t>WBD20_1</w:t>
            </w:r>
          </w:p>
        </w:tc>
        <w:tc>
          <w:tcPr>
            <w:tcW w:w="1250" w:type="pct"/>
          </w:tcPr>
          <w:p w14:paraId="2709D4B6"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3F321413"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7F38F218"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A8CF73A"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606CE8D5" w14:textId="77777777" w:rsidR="00F62CCE" w:rsidRPr="00F62CCE" w:rsidRDefault="00F62CCE" w:rsidP="00F62CCE">
            <w:pPr>
              <w:spacing w:after="0"/>
              <w:rPr>
                <w:rFonts w:cs="Times New Roman"/>
                <w:bCs/>
                <w:szCs w:val="24"/>
              </w:rPr>
            </w:pPr>
            <w:r w:rsidRPr="00F62CCE">
              <w:rPr>
                <w:rFonts w:cs="Times New Roman"/>
                <w:bCs/>
                <w:szCs w:val="24"/>
              </w:rPr>
              <w:t>WBD_27_4</w:t>
            </w:r>
          </w:p>
        </w:tc>
        <w:tc>
          <w:tcPr>
            <w:tcW w:w="1250" w:type="pct"/>
          </w:tcPr>
          <w:p w14:paraId="4D2D10BD"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54E808F0"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64ABB6B4"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4253EF08" w14:textId="77777777" w:rsidTr="00F62CCE">
        <w:tc>
          <w:tcPr>
            <w:tcW w:w="1250" w:type="pct"/>
          </w:tcPr>
          <w:p w14:paraId="7CF52BC2" w14:textId="77777777" w:rsidR="00F62CCE" w:rsidRPr="00F62CCE" w:rsidRDefault="00F62CCE" w:rsidP="00F62CCE">
            <w:pPr>
              <w:spacing w:after="0"/>
              <w:rPr>
                <w:rFonts w:cs="Times New Roman"/>
                <w:bCs/>
                <w:szCs w:val="24"/>
              </w:rPr>
            </w:pPr>
            <w:r w:rsidRPr="00F62CCE">
              <w:rPr>
                <w:rFonts w:cs="Times New Roman"/>
                <w:bCs/>
                <w:szCs w:val="24"/>
              </w:rPr>
              <w:t>WBD_28_3</w:t>
            </w:r>
          </w:p>
        </w:tc>
        <w:tc>
          <w:tcPr>
            <w:tcW w:w="1250" w:type="pct"/>
          </w:tcPr>
          <w:p w14:paraId="649C9A73"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66DE1A0C"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719A2A41"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133191D2"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2905E3A5" w14:textId="77777777" w:rsidR="00F62CCE" w:rsidRPr="00F62CCE" w:rsidRDefault="00F62CCE" w:rsidP="00F62CCE">
            <w:pPr>
              <w:spacing w:after="0"/>
              <w:rPr>
                <w:rFonts w:cs="Times New Roman"/>
                <w:bCs/>
                <w:szCs w:val="24"/>
              </w:rPr>
            </w:pPr>
            <w:r w:rsidRPr="00F62CCE">
              <w:rPr>
                <w:rFonts w:cs="Times New Roman"/>
                <w:bCs/>
                <w:szCs w:val="24"/>
              </w:rPr>
              <w:t>WBD_32_1</w:t>
            </w:r>
          </w:p>
        </w:tc>
        <w:tc>
          <w:tcPr>
            <w:tcW w:w="1250" w:type="pct"/>
          </w:tcPr>
          <w:p w14:paraId="61FAED55"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726FBF27"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44051CE0"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5D36EF8C" w14:textId="77777777" w:rsidTr="00F62CCE">
        <w:tc>
          <w:tcPr>
            <w:tcW w:w="1250" w:type="pct"/>
          </w:tcPr>
          <w:p w14:paraId="6FB3F3F6" w14:textId="77777777" w:rsidR="00F62CCE" w:rsidRPr="00F62CCE" w:rsidRDefault="00F62CCE" w:rsidP="00F62CCE">
            <w:pPr>
              <w:spacing w:after="0"/>
              <w:rPr>
                <w:rFonts w:cs="Times New Roman"/>
                <w:bCs/>
                <w:szCs w:val="24"/>
              </w:rPr>
            </w:pPr>
            <w:r w:rsidRPr="00F62CCE">
              <w:rPr>
                <w:rFonts w:cs="Times New Roman"/>
                <w:bCs/>
                <w:szCs w:val="24"/>
              </w:rPr>
              <w:t>WBD_33_1</w:t>
            </w:r>
          </w:p>
        </w:tc>
        <w:tc>
          <w:tcPr>
            <w:tcW w:w="1250" w:type="pct"/>
          </w:tcPr>
          <w:p w14:paraId="65A319ED"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3D269927"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0CCE30E8" w14:textId="77777777" w:rsidR="00F62CCE" w:rsidRPr="00F62CCE" w:rsidRDefault="00F62CCE" w:rsidP="00F62CCE">
            <w:pPr>
              <w:spacing w:after="0"/>
              <w:rPr>
                <w:rFonts w:cs="Times New Roman"/>
                <w:bCs/>
                <w:i/>
                <w:iCs/>
                <w:szCs w:val="24"/>
              </w:rPr>
            </w:pPr>
            <w:r w:rsidRPr="00F62CCE">
              <w:rPr>
                <w:rFonts w:cs="Times New Roman"/>
                <w:bCs/>
                <w:i/>
                <w:iCs/>
                <w:szCs w:val="24"/>
              </w:rPr>
              <w:t>T. angustifolia</w:t>
            </w:r>
          </w:p>
        </w:tc>
      </w:tr>
      <w:tr w:rsidR="00F62CCE" w:rsidRPr="00F62CCE" w14:paraId="2CCA29E1" w14:textId="77777777" w:rsidTr="00F62CCE">
        <w:trPr>
          <w:cnfStyle w:val="000000100000" w:firstRow="0" w:lastRow="0" w:firstColumn="0" w:lastColumn="0" w:oddVBand="0" w:evenVBand="0" w:oddHBand="1" w:evenHBand="0" w:firstRowFirstColumn="0" w:firstRowLastColumn="0" w:lastRowFirstColumn="0" w:lastRowLastColumn="0"/>
        </w:trPr>
        <w:tc>
          <w:tcPr>
            <w:tcW w:w="1250" w:type="pct"/>
          </w:tcPr>
          <w:p w14:paraId="1F90C1B3" w14:textId="77777777" w:rsidR="00F62CCE" w:rsidRPr="00F62CCE" w:rsidRDefault="00F62CCE" w:rsidP="00F62CCE">
            <w:pPr>
              <w:spacing w:after="0"/>
              <w:rPr>
                <w:rFonts w:cs="Times New Roman"/>
                <w:bCs/>
                <w:szCs w:val="24"/>
              </w:rPr>
            </w:pPr>
            <w:r w:rsidRPr="00F62CCE">
              <w:rPr>
                <w:rFonts w:cs="Times New Roman"/>
                <w:bCs/>
                <w:szCs w:val="24"/>
              </w:rPr>
              <w:t>WBW5_4</w:t>
            </w:r>
          </w:p>
        </w:tc>
        <w:tc>
          <w:tcPr>
            <w:tcW w:w="1250" w:type="pct"/>
          </w:tcPr>
          <w:p w14:paraId="0F63C2D4" w14:textId="77777777" w:rsidR="00F62CCE" w:rsidRPr="00F62CCE" w:rsidRDefault="00F62CCE" w:rsidP="00F62CCE">
            <w:pPr>
              <w:spacing w:after="0"/>
              <w:rPr>
                <w:rFonts w:cs="Times New Roman"/>
                <w:bCs/>
                <w:szCs w:val="24"/>
              </w:rPr>
            </w:pPr>
            <w:r w:rsidRPr="00F62CCE">
              <w:rPr>
                <w:rFonts w:cs="Times New Roman"/>
                <w:bCs/>
                <w:szCs w:val="24"/>
              </w:rPr>
              <w:t>44.28</w:t>
            </w:r>
          </w:p>
        </w:tc>
        <w:tc>
          <w:tcPr>
            <w:tcW w:w="1250" w:type="pct"/>
          </w:tcPr>
          <w:p w14:paraId="0135E77B" w14:textId="77777777" w:rsidR="00F62CCE" w:rsidRPr="00F62CCE" w:rsidRDefault="00F62CCE" w:rsidP="00F62CCE">
            <w:pPr>
              <w:spacing w:after="0"/>
              <w:rPr>
                <w:rFonts w:cs="Times New Roman"/>
                <w:bCs/>
                <w:szCs w:val="24"/>
              </w:rPr>
            </w:pPr>
            <w:r w:rsidRPr="00F62CCE">
              <w:rPr>
                <w:rFonts w:cs="Times New Roman"/>
                <w:bCs/>
                <w:szCs w:val="24"/>
              </w:rPr>
              <w:t>-84.23</w:t>
            </w:r>
          </w:p>
        </w:tc>
        <w:tc>
          <w:tcPr>
            <w:tcW w:w="1250" w:type="pct"/>
          </w:tcPr>
          <w:p w14:paraId="0BFE1076" w14:textId="77777777" w:rsidR="00F62CCE" w:rsidRPr="00F62CCE" w:rsidRDefault="00F62CCE" w:rsidP="00F62CCE">
            <w:pPr>
              <w:spacing w:after="0"/>
              <w:rPr>
                <w:rFonts w:cs="Times New Roman"/>
                <w:bCs/>
                <w:i/>
                <w:iCs/>
                <w:szCs w:val="24"/>
              </w:rPr>
            </w:pPr>
            <w:r w:rsidRPr="00F62CCE">
              <w:rPr>
                <w:rFonts w:cs="Times New Roman"/>
                <w:bCs/>
                <w:i/>
                <w:iCs/>
                <w:szCs w:val="24"/>
              </w:rPr>
              <w:t>T. latifolia</w:t>
            </w:r>
          </w:p>
        </w:tc>
      </w:tr>
    </w:tbl>
    <w:p w14:paraId="14590785" w14:textId="690883BD" w:rsidR="00F01C8C" w:rsidRDefault="00F01C8C" w:rsidP="00F62CCE">
      <w:pPr>
        <w:spacing w:after="0"/>
        <w:rPr>
          <w:rFonts w:cs="Times New Roman"/>
          <w:bCs/>
          <w:szCs w:val="24"/>
        </w:rPr>
      </w:pPr>
    </w:p>
    <w:p w14:paraId="11CF4D0D" w14:textId="77777777" w:rsidR="00016F4F" w:rsidRDefault="00016F4F">
      <w:pPr>
        <w:suppressAutoHyphens w:val="0"/>
        <w:spacing w:after="0" w:line="240" w:lineRule="auto"/>
        <w:rPr>
          <w:rFonts w:cs="Times New Roman"/>
          <w:bCs/>
          <w:szCs w:val="24"/>
        </w:rPr>
      </w:pPr>
      <w:r>
        <w:rPr>
          <w:rFonts w:cs="Times New Roman"/>
          <w:bCs/>
          <w:szCs w:val="24"/>
        </w:rPr>
        <w:br w:type="page"/>
      </w:r>
    </w:p>
    <w:p w14:paraId="58CB93E2" w14:textId="24CAFF41" w:rsidR="00016F4F" w:rsidRDefault="00016F4F" w:rsidP="00016F4F">
      <w:pPr>
        <w:spacing w:after="0"/>
        <w:rPr>
          <w:rFonts w:cs="Times New Roman"/>
          <w:bCs/>
          <w:szCs w:val="24"/>
        </w:rPr>
      </w:pPr>
      <w:r w:rsidRPr="00F62CCE">
        <w:rPr>
          <w:rFonts w:cs="Times New Roman"/>
          <w:b/>
          <w:bCs/>
          <w:szCs w:val="24"/>
        </w:rPr>
        <w:lastRenderedPageBreak/>
        <w:t>Supplementary Table S</w:t>
      </w:r>
      <w:r w:rsidR="00646106">
        <w:rPr>
          <w:rFonts w:cs="Times New Roman"/>
          <w:b/>
          <w:bCs/>
          <w:szCs w:val="24"/>
        </w:rPr>
        <w:t>2</w:t>
      </w:r>
      <w:r w:rsidRPr="00F62CCE">
        <w:rPr>
          <w:rFonts w:cs="Times New Roman"/>
          <w:b/>
          <w:szCs w:val="24"/>
        </w:rPr>
        <w:t xml:space="preserve">. </w:t>
      </w:r>
      <w:r w:rsidR="00547859">
        <w:rPr>
          <w:rFonts w:cs="Times New Roman"/>
          <w:bCs/>
          <w:szCs w:val="24"/>
        </w:rPr>
        <w:t>C</w:t>
      </w:r>
      <w:r w:rsidR="00547859" w:rsidRPr="00547859">
        <w:rPr>
          <w:rFonts w:cs="Times New Roman"/>
          <w:bCs/>
          <w:szCs w:val="24"/>
        </w:rPr>
        <w:t xml:space="preserve">ombinations of </w:t>
      </w:r>
      <w:r w:rsidR="00FB4619">
        <w:rPr>
          <w:rFonts w:cs="Times New Roman"/>
          <w:bCs/>
          <w:szCs w:val="24"/>
        </w:rPr>
        <w:t xml:space="preserve">ingroup-outgroup (P1) </w:t>
      </w:r>
      <w:r w:rsidR="00FB4619" w:rsidRPr="00547859">
        <w:rPr>
          <w:rFonts w:cs="Times New Roman"/>
          <w:bCs/>
          <w:szCs w:val="24"/>
        </w:rPr>
        <w:t xml:space="preserve">recipient </w:t>
      </w:r>
      <w:r w:rsidR="004C0353">
        <w:rPr>
          <w:rFonts w:cs="Times New Roman"/>
          <w:bCs/>
          <w:szCs w:val="24"/>
        </w:rPr>
        <w:t>(P</w:t>
      </w:r>
      <w:r w:rsidR="00FB4619">
        <w:rPr>
          <w:rFonts w:cs="Times New Roman"/>
          <w:bCs/>
          <w:szCs w:val="24"/>
        </w:rPr>
        <w:t>2</w:t>
      </w:r>
      <w:r w:rsidR="004C0353">
        <w:rPr>
          <w:rFonts w:cs="Times New Roman"/>
          <w:bCs/>
          <w:szCs w:val="24"/>
        </w:rPr>
        <w:t>)</w:t>
      </w:r>
      <w:r w:rsidR="00F85501">
        <w:rPr>
          <w:rFonts w:cs="Times New Roman"/>
          <w:bCs/>
          <w:szCs w:val="24"/>
        </w:rPr>
        <w:t>,</w:t>
      </w:r>
      <w:r w:rsidR="00547859" w:rsidRPr="00547859">
        <w:rPr>
          <w:rFonts w:cs="Times New Roman"/>
          <w:bCs/>
          <w:szCs w:val="24"/>
        </w:rPr>
        <w:t xml:space="preserve"> and </w:t>
      </w:r>
      <w:r w:rsidR="00FB4619">
        <w:rPr>
          <w:rFonts w:cs="Times New Roman"/>
          <w:bCs/>
          <w:szCs w:val="24"/>
        </w:rPr>
        <w:t xml:space="preserve">donor </w:t>
      </w:r>
      <w:r w:rsidR="00547859" w:rsidRPr="00547859">
        <w:rPr>
          <w:rFonts w:cs="Times New Roman"/>
          <w:bCs/>
          <w:szCs w:val="24"/>
        </w:rPr>
        <w:t>species</w:t>
      </w:r>
      <w:r w:rsidR="004C0353">
        <w:rPr>
          <w:rFonts w:cs="Times New Roman"/>
          <w:bCs/>
          <w:szCs w:val="24"/>
        </w:rPr>
        <w:t xml:space="preserve"> (</w:t>
      </w:r>
      <w:r w:rsidR="00D35EDB">
        <w:rPr>
          <w:rFonts w:cs="Times New Roman"/>
          <w:bCs/>
          <w:szCs w:val="24"/>
        </w:rPr>
        <w:t>P</w:t>
      </w:r>
      <w:r w:rsidR="00FB4619">
        <w:rPr>
          <w:rFonts w:cs="Times New Roman"/>
          <w:bCs/>
          <w:szCs w:val="24"/>
        </w:rPr>
        <w:t>3</w:t>
      </w:r>
      <w:r w:rsidR="004C0353">
        <w:rPr>
          <w:rFonts w:cs="Times New Roman"/>
          <w:bCs/>
          <w:szCs w:val="24"/>
        </w:rPr>
        <w:t>)</w:t>
      </w:r>
      <w:r w:rsidR="00547859">
        <w:rPr>
          <w:rFonts w:cs="Times New Roman"/>
          <w:bCs/>
          <w:szCs w:val="24"/>
        </w:rPr>
        <w:t xml:space="preserve"> used during </w:t>
      </w:r>
      <w:r w:rsidR="00547859" w:rsidRPr="00547859">
        <w:rPr>
          <w:rFonts w:cs="Times New Roman"/>
          <w:bCs/>
          <w:szCs w:val="24"/>
        </w:rPr>
        <w:t>the ABBA BABA test to look for introgressi</w:t>
      </w:r>
      <w:r w:rsidR="00D35EDB">
        <w:rPr>
          <w:rFonts w:cs="Times New Roman"/>
          <w:bCs/>
          <w:szCs w:val="24"/>
        </w:rPr>
        <w:t>ve</w:t>
      </w:r>
      <w:r w:rsidR="00547859" w:rsidRPr="00547859">
        <w:rPr>
          <w:rFonts w:cs="Times New Roman"/>
          <w:bCs/>
          <w:szCs w:val="24"/>
        </w:rPr>
        <w:t xml:space="preserve"> hybridisation</w:t>
      </w:r>
      <w:r w:rsidR="00547859">
        <w:rPr>
          <w:rFonts w:cs="Times New Roman"/>
          <w:bCs/>
          <w:szCs w:val="24"/>
        </w:rPr>
        <w:t xml:space="preserve"> between four </w:t>
      </w:r>
      <w:r w:rsidR="00547859" w:rsidRPr="003023D6">
        <w:rPr>
          <w:rFonts w:cs="Times New Roman"/>
          <w:bCs/>
          <w:i/>
          <w:iCs/>
          <w:szCs w:val="24"/>
        </w:rPr>
        <w:t>Typha</w:t>
      </w:r>
      <w:r w:rsidR="00547859">
        <w:rPr>
          <w:rFonts w:cs="Times New Roman"/>
          <w:bCs/>
          <w:szCs w:val="24"/>
        </w:rPr>
        <w:t xml:space="preserve"> spp</w:t>
      </w:r>
      <w:r w:rsidR="00745261">
        <w:rPr>
          <w:rFonts w:cs="Times New Roman"/>
          <w:bCs/>
          <w:szCs w:val="24"/>
        </w:rPr>
        <w:t>.;</w:t>
      </w:r>
      <w:r w:rsidR="00547859">
        <w:rPr>
          <w:rFonts w:cs="Times New Roman"/>
          <w:bCs/>
          <w:szCs w:val="24"/>
        </w:rPr>
        <w:t xml:space="preserve"> </w:t>
      </w:r>
      <w:r w:rsidRPr="003023D6">
        <w:rPr>
          <w:rFonts w:cs="Times New Roman"/>
          <w:bCs/>
          <w:i/>
          <w:iCs/>
          <w:szCs w:val="24"/>
        </w:rPr>
        <w:t>T</w:t>
      </w:r>
      <w:r w:rsidR="00745261">
        <w:rPr>
          <w:rFonts w:cs="Times New Roman"/>
          <w:bCs/>
          <w:i/>
          <w:iCs/>
          <w:szCs w:val="24"/>
        </w:rPr>
        <w:t>.</w:t>
      </w:r>
      <w:r w:rsidRPr="003023D6">
        <w:rPr>
          <w:rFonts w:cs="Times New Roman"/>
          <w:bCs/>
          <w:i/>
          <w:iCs/>
          <w:szCs w:val="24"/>
        </w:rPr>
        <w:t xml:space="preserve"> laxmannii</w:t>
      </w:r>
      <w:r w:rsidRPr="003023D6">
        <w:rPr>
          <w:rFonts w:cs="Times New Roman"/>
          <w:bCs/>
          <w:szCs w:val="24"/>
        </w:rPr>
        <w:t xml:space="preserve"> </w:t>
      </w:r>
      <w:r>
        <w:rPr>
          <w:rFonts w:cs="Times New Roman"/>
          <w:bCs/>
          <w:szCs w:val="24"/>
        </w:rPr>
        <w:t xml:space="preserve">was established </w:t>
      </w:r>
      <w:r w:rsidRPr="003023D6">
        <w:rPr>
          <w:rFonts w:cs="Times New Roman"/>
          <w:bCs/>
          <w:szCs w:val="24"/>
        </w:rPr>
        <w:t>as the outgroup</w:t>
      </w:r>
      <w:r>
        <w:rPr>
          <w:rFonts w:cs="Times New Roman"/>
          <w:bCs/>
          <w:szCs w:val="24"/>
        </w:rPr>
        <w:t xml:space="preserve"> species for all </w:t>
      </w:r>
      <w:r w:rsidR="00D35EDB">
        <w:rPr>
          <w:rFonts w:cs="Times New Roman"/>
          <w:bCs/>
          <w:szCs w:val="24"/>
        </w:rPr>
        <w:t>comparisons</w:t>
      </w:r>
      <w:r>
        <w:rPr>
          <w:rFonts w:cs="Times New Roman"/>
          <w:bCs/>
          <w:szCs w:val="24"/>
        </w:rPr>
        <w:t>.</w:t>
      </w:r>
    </w:p>
    <w:tbl>
      <w:tblPr>
        <w:tblStyle w:val="GridTable2"/>
        <w:tblW w:w="0" w:type="auto"/>
        <w:tblBorders>
          <w:top w:val="none" w:sz="0" w:space="0" w:color="auto"/>
          <w:bottom w:val="none" w:sz="0" w:space="0" w:color="auto"/>
          <w:insideH w:val="none" w:sz="0" w:space="0" w:color="auto"/>
          <w:insideV w:val="none" w:sz="0" w:space="0" w:color="auto"/>
        </w:tblBorders>
        <w:tblLook w:val="0420" w:firstRow="1" w:lastRow="0" w:firstColumn="0" w:lastColumn="0" w:noHBand="0" w:noVBand="1"/>
      </w:tblPr>
      <w:tblGrid>
        <w:gridCol w:w="2453"/>
        <w:gridCol w:w="2453"/>
        <w:gridCol w:w="2454"/>
      </w:tblGrid>
      <w:tr w:rsidR="00016F4F" w14:paraId="6A9FC39D" w14:textId="77777777" w:rsidTr="00E20F59">
        <w:trPr>
          <w:cnfStyle w:val="100000000000" w:firstRow="1" w:lastRow="0" w:firstColumn="0" w:lastColumn="0" w:oddVBand="0" w:evenVBand="0" w:oddHBand="0" w:evenHBand="0" w:firstRowFirstColumn="0" w:firstRowLastColumn="0" w:lastRowFirstColumn="0" w:lastRowLastColumn="0"/>
        </w:trPr>
        <w:tc>
          <w:tcPr>
            <w:tcW w:w="2453" w:type="dxa"/>
            <w:tcBorders>
              <w:top w:val="none" w:sz="0" w:space="0" w:color="auto"/>
              <w:bottom w:val="none" w:sz="0" w:space="0" w:color="auto"/>
              <w:right w:val="none" w:sz="0" w:space="0" w:color="auto"/>
            </w:tcBorders>
          </w:tcPr>
          <w:p w14:paraId="14F52CBB" w14:textId="77777777" w:rsidR="00016F4F" w:rsidRDefault="00016F4F" w:rsidP="00E20F59">
            <w:pPr>
              <w:spacing w:after="0"/>
              <w:rPr>
                <w:rFonts w:cs="Times New Roman"/>
                <w:bCs w:val="0"/>
                <w:szCs w:val="24"/>
              </w:rPr>
            </w:pPr>
            <w:r>
              <w:rPr>
                <w:rFonts w:cs="Times New Roman"/>
                <w:bCs w:val="0"/>
                <w:szCs w:val="24"/>
              </w:rPr>
              <w:t>P1</w:t>
            </w:r>
          </w:p>
        </w:tc>
        <w:tc>
          <w:tcPr>
            <w:tcW w:w="2453" w:type="dxa"/>
            <w:tcBorders>
              <w:top w:val="none" w:sz="0" w:space="0" w:color="auto"/>
              <w:left w:val="none" w:sz="0" w:space="0" w:color="auto"/>
              <w:bottom w:val="none" w:sz="0" w:space="0" w:color="auto"/>
              <w:right w:val="none" w:sz="0" w:space="0" w:color="auto"/>
            </w:tcBorders>
          </w:tcPr>
          <w:p w14:paraId="1CC1BD6E" w14:textId="77777777" w:rsidR="00016F4F" w:rsidRDefault="00016F4F" w:rsidP="00E20F59">
            <w:pPr>
              <w:spacing w:after="0"/>
              <w:rPr>
                <w:rFonts w:cs="Times New Roman"/>
                <w:bCs w:val="0"/>
                <w:szCs w:val="24"/>
              </w:rPr>
            </w:pPr>
            <w:r>
              <w:rPr>
                <w:rFonts w:cs="Times New Roman"/>
                <w:bCs w:val="0"/>
                <w:szCs w:val="24"/>
              </w:rPr>
              <w:t>P2</w:t>
            </w:r>
          </w:p>
        </w:tc>
        <w:tc>
          <w:tcPr>
            <w:tcW w:w="2454" w:type="dxa"/>
            <w:tcBorders>
              <w:top w:val="none" w:sz="0" w:space="0" w:color="auto"/>
              <w:left w:val="none" w:sz="0" w:space="0" w:color="auto"/>
              <w:bottom w:val="none" w:sz="0" w:space="0" w:color="auto"/>
            </w:tcBorders>
          </w:tcPr>
          <w:p w14:paraId="4F8CE0FA" w14:textId="77777777" w:rsidR="00016F4F" w:rsidRDefault="00016F4F" w:rsidP="00E20F59">
            <w:pPr>
              <w:spacing w:after="0"/>
              <w:rPr>
                <w:rFonts w:cs="Times New Roman"/>
                <w:bCs w:val="0"/>
                <w:szCs w:val="24"/>
              </w:rPr>
            </w:pPr>
            <w:r>
              <w:rPr>
                <w:rFonts w:cs="Times New Roman"/>
                <w:bCs w:val="0"/>
                <w:szCs w:val="24"/>
              </w:rPr>
              <w:t>P3</w:t>
            </w:r>
          </w:p>
        </w:tc>
      </w:tr>
      <w:tr w:rsidR="00016F4F" w14:paraId="3B5C6007" w14:textId="77777777" w:rsidTr="00E20F59">
        <w:trPr>
          <w:cnfStyle w:val="000000100000" w:firstRow="0" w:lastRow="0" w:firstColumn="0" w:lastColumn="0" w:oddVBand="0" w:evenVBand="0" w:oddHBand="1" w:evenHBand="0" w:firstRowFirstColumn="0" w:firstRowLastColumn="0" w:lastRowFirstColumn="0" w:lastRowLastColumn="0"/>
        </w:trPr>
        <w:tc>
          <w:tcPr>
            <w:tcW w:w="2453" w:type="dxa"/>
          </w:tcPr>
          <w:p w14:paraId="0E20545A" w14:textId="77777777" w:rsidR="00016F4F" w:rsidRPr="003023D6" w:rsidRDefault="00016F4F" w:rsidP="00E20F59">
            <w:pPr>
              <w:spacing w:after="0"/>
              <w:rPr>
                <w:rFonts w:cs="Times New Roman"/>
                <w:bCs/>
                <w:i/>
                <w:iCs/>
                <w:szCs w:val="24"/>
              </w:rPr>
            </w:pPr>
            <w:r w:rsidRPr="003023D6">
              <w:rPr>
                <w:rFonts w:cs="Times New Roman"/>
                <w:bCs/>
                <w:i/>
                <w:iCs/>
                <w:szCs w:val="24"/>
              </w:rPr>
              <w:t>T. angustifolia</w:t>
            </w:r>
          </w:p>
        </w:tc>
        <w:tc>
          <w:tcPr>
            <w:tcW w:w="2453" w:type="dxa"/>
          </w:tcPr>
          <w:p w14:paraId="0950ACE8" w14:textId="77777777" w:rsidR="00016F4F" w:rsidRPr="003023D6" w:rsidRDefault="00016F4F" w:rsidP="00E20F59">
            <w:pPr>
              <w:spacing w:after="0"/>
              <w:rPr>
                <w:rFonts w:cs="Times New Roman"/>
                <w:bCs/>
                <w:i/>
                <w:iCs/>
                <w:szCs w:val="24"/>
              </w:rPr>
            </w:pPr>
            <w:r w:rsidRPr="003023D6">
              <w:rPr>
                <w:rFonts w:cs="Times New Roman"/>
                <w:bCs/>
                <w:i/>
                <w:iCs/>
                <w:szCs w:val="24"/>
              </w:rPr>
              <w:t>T. domingensis</w:t>
            </w:r>
          </w:p>
        </w:tc>
        <w:tc>
          <w:tcPr>
            <w:tcW w:w="2454" w:type="dxa"/>
          </w:tcPr>
          <w:p w14:paraId="7705FA33" w14:textId="77777777" w:rsidR="00016F4F" w:rsidRPr="003023D6" w:rsidRDefault="00016F4F" w:rsidP="00E20F59">
            <w:pPr>
              <w:spacing w:after="0"/>
              <w:rPr>
                <w:rFonts w:cs="Times New Roman"/>
                <w:bCs/>
                <w:i/>
                <w:iCs/>
                <w:szCs w:val="24"/>
              </w:rPr>
            </w:pPr>
            <w:r w:rsidRPr="003023D6">
              <w:rPr>
                <w:rFonts w:cs="Times New Roman"/>
                <w:bCs/>
                <w:i/>
                <w:iCs/>
                <w:szCs w:val="24"/>
              </w:rPr>
              <w:t>T. latifolia</w:t>
            </w:r>
          </w:p>
        </w:tc>
      </w:tr>
      <w:tr w:rsidR="00016F4F" w14:paraId="2F1791A3" w14:textId="77777777" w:rsidTr="00E20F59">
        <w:tc>
          <w:tcPr>
            <w:tcW w:w="2453" w:type="dxa"/>
          </w:tcPr>
          <w:p w14:paraId="61DCBCCA" w14:textId="77777777" w:rsidR="00016F4F" w:rsidRPr="003023D6" w:rsidRDefault="00016F4F" w:rsidP="00E20F59">
            <w:pPr>
              <w:spacing w:after="0"/>
              <w:rPr>
                <w:rFonts w:cs="Times New Roman"/>
                <w:bCs/>
                <w:i/>
                <w:iCs/>
                <w:szCs w:val="24"/>
              </w:rPr>
            </w:pPr>
            <w:r>
              <w:rPr>
                <w:rFonts w:cs="Times New Roman"/>
                <w:bCs/>
                <w:i/>
                <w:iCs/>
                <w:szCs w:val="24"/>
              </w:rPr>
              <w:t>T. angustifolia</w:t>
            </w:r>
          </w:p>
        </w:tc>
        <w:tc>
          <w:tcPr>
            <w:tcW w:w="2453" w:type="dxa"/>
          </w:tcPr>
          <w:p w14:paraId="6C437FD3" w14:textId="77777777" w:rsidR="00016F4F" w:rsidRPr="003023D6" w:rsidRDefault="00016F4F" w:rsidP="00E20F59">
            <w:pPr>
              <w:spacing w:after="0"/>
              <w:rPr>
                <w:rFonts w:cs="Times New Roman"/>
                <w:bCs/>
                <w:i/>
                <w:iCs/>
                <w:szCs w:val="24"/>
              </w:rPr>
            </w:pPr>
            <w:r w:rsidRPr="003023D6">
              <w:rPr>
                <w:rFonts w:cs="Times New Roman"/>
                <w:bCs/>
                <w:i/>
                <w:iCs/>
                <w:szCs w:val="24"/>
              </w:rPr>
              <w:t>T. domingensis</w:t>
            </w:r>
          </w:p>
        </w:tc>
        <w:tc>
          <w:tcPr>
            <w:tcW w:w="2454" w:type="dxa"/>
          </w:tcPr>
          <w:p w14:paraId="748BB7D0" w14:textId="77777777" w:rsidR="00016F4F" w:rsidRPr="003023D6" w:rsidRDefault="00016F4F" w:rsidP="00E20F59">
            <w:pPr>
              <w:spacing w:after="0"/>
              <w:rPr>
                <w:rFonts w:cs="Times New Roman"/>
                <w:bCs/>
                <w:i/>
                <w:iCs/>
                <w:szCs w:val="24"/>
              </w:rPr>
            </w:pPr>
            <w:r w:rsidRPr="003023D6">
              <w:rPr>
                <w:rFonts w:cs="Times New Roman"/>
                <w:bCs/>
                <w:i/>
                <w:iCs/>
                <w:szCs w:val="24"/>
              </w:rPr>
              <w:t>T. shuttleworthii</w:t>
            </w:r>
          </w:p>
        </w:tc>
      </w:tr>
      <w:tr w:rsidR="00016F4F" w14:paraId="675B62DB" w14:textId="77777777" w:rsidTr="00E20F59">
        <w:trPr>
          <w:cnfStyle w:val="000000100000" w:firstRow="0" w:lastRow="0" w:firstColumn="0" w:lastColumn="0" w:oddVBand="0" w:evenVBand="0" w:oddHBand="1" w:evenHBand="0" w:firstRowFirstColumn="0" w:firstRowLastColumn="0" w:lastRowFirstColumn="0" w:lastRowLastColumn="0"/>
        </w:trPr>
        <w:tc>
          <w:tcPr>
            <w:tcW w:w="2453" w:type="dxa"/>
          </w:tcPr>
          <w:p w14:paraId="363AE36C" w14:textId="77777777" w:rsidR="00016F4F" w:rsidRPr="003023D6" w:rsidRDefault="00016F4F" w:rsidP="00E20F59">
            <w:pPr>
              <w:spacing w:after="0"/>
              <w:rPr>
                <w:rFonts w:cs="Times New Roman"/>
                <w:bCs/>
                <w:i/>
                <w:iCs/>
                <w:szCs w:val="24"/>
              </w:rPr>
            </w:pPr>
            <w:r w:rsidRPr="003023D6">
              <w:rPr>
                <w:rFonts w:cs="Times New Roman"/>
                <w:bCs/>
                <w:i/>
                <w:iCs/>
                <w:szCs w:val="24"/>
              </w:rPr>
              <w:t>T. domingensis</w:t>
            </w:r>
          </w:p>
        </w:tc>
        <w:tc>
          <w:tcPr>
            <w:tcW w:w="2453" w:type="dxa"/>
          </w:tcPr>
          <w:p w14:paraId="0C336B79" w14:textId="77777777" w:rsidR="00016F4F" w:rsidRPr="003023D6" w:rsidRDefault="00016F4F" w:rsidP="00E20F59">
            <w:pPr>
              <w:spacing w:after="0"/>
              <w:rPr>
                <w:rFonts w:cs="Times New Roman"/>
                <w:bCs/>
                <w:i/>
                <w:iCs/>
                <w:szCs w:val="24"/>
              </w:rPr>
            </w:pPr>
            <w:r w:rsidRPr="003023D6">
              <w:rPr>
                <w:rFonts w:cs="Times New Roman"/>
                <w:bCs/>
                <w:i/>
                <w:iCs/>
                <w:szCs w:val="24"/>
              </w:rPr>
              <w:t>T. angustifolia</w:t>
            </w:r>
          </w:p>
        </w:tc>
        <w:tc>
          <w:tcPr>
            <w:tcW w:w="2454" w:type="dxa"/>
          </w:tcPr>
          <w:p w14:paraId="2BAEAE24" w14:textId="77777777" w:rsidR="00016F4F" w:rsidRPr="003023D6" w:rsidRDefault="00016F4F" w:rsidP="00E20F59">
            <w:pPr>
              <w:spacing w:after="0"/>
              <w:rPr>
                <w:rFonts w:cs="Times New Roman"/>
                <w:bCs/>
                <w:i/>
                <w:iCs/>
                <w:szCs w:val="24"/>
              </w:rPr>
            </w:pPr>
            <w:r w:rsidRPr="003023D6">
              <w:rPr>
                <w:rFonts w:cs="Times New Roman"/>
                <w:bCs/>
                <w:i/>
                <w:iCs/>
                <w:szCs w:val="24"/>
              </w:rPr>
              <w:t>T. latifolia</w:t>
            </w:r>
          </w:p>
        </w:tc>
      </w:tr>
      <w:tr w:rsidR="00016F4F" w14:paraId="2B7E8FA0" w14:textId="77777777" w:rsidTr="00E20F59">
        <w:tc>
          <w:tcPr>
            <w:tcW w:w="2453" w:type="dxa"/>
          </w:tcPr>
          <w:p w14:paraId="37EC6C36" w14:textId="77777777" w:rsidR="00016F4F" w:rsidRPr="003023D6" w:rsidRDefault="00016F4F" w:rsidP="00E20F59">
            <w:pPr>
              <w:spacing w:after="0"/>
              <w:rPr>
                <w:rFonts w:cs="Times New Roman"/>
                <w:bCs/>
                <w:i/>
                <w:iCs/>
                <w:szCs w:val="24"/>
              </w:rPr>
            </w:pPr>
            <w:r w:rsidRPr="003023D6">
              <w:rPr>
                <w:rFonts w:cs="Times New Roman"/>
                <w:bCs/>
                <w:i/>
                <w:iCs/>
                <w:szCs w:val="24"/>
              </w:rPr>
              <w:t>T. domingensis</w:t>
            </w:r>
          </w:p>
        </w:tc>
        <w:tc>
          <w:tcPr>
            <w:tcW w:w="2453" w:type="dxa"/>
          </w:tcPr>
          <w:p w14:paraId="040028BD" w14:textId="77777777" w:rsidR="00016F4F" w:rsidRPr="003023D6" w:rsidRDefault="00016F4F" w:rsidP="00E20F59">
            <w:pPr>
              <w:spacing w:after="0"/>
              <w:rPr>
                <w:rFonts w:cs="Times New Roman"/>
                <w:bCs/>
                <w:i/>
                <w:iCs/>
                <w:szCs w:val="24"/>
              </w:rPr>
            </w:pPr>
            <w:r w:rsidRPr="003023D6">
              <w:rPr>
                <w:rFonts w:cs="Times New Roman"/>
                <w:bCs/>
                <w:i/>
                <w:iCs/>
                <w:szCs w:val="24"/>
              </w:rPr>
              <w:t>T. angustifolia</w:t>
            </w:r>
          </w:p>
        </w:tc>
        <w:tc>
          <w:tcPr>
            <w:tcW w:w="2454" w:type="dxa"/>
          </w:tcPr>
          <w:p w14:paraId="15279B54" w14:textId="77777777" w:rsidR="00016F4F" w:rsidRPr="003023D6" w:rsidRDefault="00016F4F" w:rsidP="00E20F59">
            <w:pPr>
              <w:spacing w:after="0"/>
              <w:rPr>
                <w:rFonts w:cs="Times New Roman"/>
                <w:bCs/>
                <w:i/>
                <w:iCs/>
                <w:szCs w:val="24"/>
              </w:rPr>
            </w:pPr>
            <w:r w:rsidRPr="003023D6">
              <w:rPr>
                <w:rFonts w:cs="Times New Roman"/>
                <w:bCs/>
                <w:i/>
                <w:iCs/>
                <w:szCs w:val="24"/>
              </w:rPr>
              <w:t>T. shuttleworthii</w:t>
            </w:r>
          </w:p>
        </w:tc>
      </w:tr>
      <w:tr w:rsidR="00016F4F" w14:paraId="44743EF1" w14:textId="77777777" w:rsidTr="00E20F59">
        <w:trPr>
          <w:cnfStyle w:val="000000100000" w:firstRow="0" w:lastRow="0" w:firstColumn="0" w:lastColumn="0" w:oddVBand="0" w:evenVBand="0" w:oddHBand="1" w:evenHBand="0" w:firstRowFirstColumn="0" w:firstRowLastColumn="0" w:lastRowFirstColumn="0" w:lastRowLastColumn="0"/>
        </w:trPr>
        <w:tc>
          <w:tcPr>
            <w:tcW w:w="2453" w:type="dxa"/>
          </w:tcPr>
          <w:p w14:paraId="3158CA1D" w14:textId="77777777" w:rsidR="00016F4F" w:rsidRPr="003023D6" w:rsidRDefault="00016F4F" w:rsidP="00E20F59">
            <w:pPr>
              <w:spacing w:after="0"/>
              <w:rPr>
                <w:rFonts w:cs="Times New Roman"/>
                <w:bCs/>
                <w:i/>
                <w:iCs/>
                <w:szCs w:val="24"/>
              </w:rPr>
            </w:pPr>
            <w:r w:rsidRPr="003023D6">
              <w:rPr>
                <w:rFonts w:cs="Times New Roman"/>
                <w:bCs/>
                <w:i/>
                <w:iCs/>
                <w:szCs w:val="24"/>
              </w:rPr>
              <w:t>T. shuttleworthii</w:t>
            </w:r>
          </w:p>
        </w:tc>
        <w:tc>
          <w:tcPr>
            <w:tcW w:w="2453" w:type="dxa"/>
          </w:tcPr>
          <w:p w14:paraId="364E7DF9" w14:textId="77777777" w:rsidR="00016F4F" w:rsidRPr="003023D6" w:rsidRDefault="00016F4F" w:rsidP="00E20F59">
            <w:pPr>
              <w:spacing w:after="0"/>
              <w:rPr>
                <w:rFonts w:cs="Times New Roman"/>
                <w:bCs/>
                <w:i/>
                <w:iCs/>
                <w:szCs w:val="24"/>
              </w:rPr>
            </w:pPr>
            <w:r w:rsidRPr="003023D6">
              <w:rPr>
                <w:rFonts w:cs="Times New Roman"/>
                <w:bCs/>
                <w:i/>
                <w:iCs/>
                <w:szCs w:val="24"/>
              </w:rPr>
              <w:t>T. latifolia</w:t>
            </w:r>
          </w:p>
        </w:tc>
        <w:tc>
          <w:tcPr>
            <w:tcW w:w="2454" w:type="dxa"/>
          </w:tcPr>
          <w:p w14:paraId="7C437F36" w14:textId="77777777" w:rsidR="00016F4F" w:rsidRPr="003023D6" w:rsidRDefault="00016F4F" w:rsidP="00E20F59">
            <w:pPr>
              <w:spacing w:after="0"/>
              <w:rPr>
                <w:rFonts w:cs="Times New Roman"/>
                <w:bCs/>
                <w:i/>
                <w:iCs/>
                <w:szCs w:val="24"/>
              </w:rPr>
            </w:pPr>
            <w:r w:rsidRPr="003023D6">
              <w:rPr>
                <w:rFonts w:cs="Times New Roman"/>
                <w:bCs/>
                <w:i/>
                <w:iCs/>
                <w:szCs w:val="24"/>
              </w:rPr>
              <w:t>T. angustifolia</w:t>
            </w:r>
          </w:p>
        </w:tc>
      </w:tr>
      <w:tr w:rsidR="00016F4F" w14:paraId="26B11771" w14:textId="77777777" w:rsidTr="00E20F59">
        <w:tc>
          <w:tcPr>
            <w:tcW w:w="2453" w:type="dxa"/>
          </w:tcPr>
          <w:p w14:paraId="3A9F74D9" w14:textId="77777777" w:rsidR="00016F4F" w:rsidRPr="003023D6" w:rsidRDefault="00016F4F" w:rsidP="00E20F59">
            <w:pPr>
              <w:spacing w:after="0"/>
              <w:rPr>
                <w:rFonts w:cs="Times New Roman"/>
                <w:bCs/>
                <w:i/>
                <w:iCs/>
                <w:szCs w:val="24"/>
              </w:rPr>
            </w:pPr>
            <w:r w:rsidRPr="003023D6">
              <w:rPr>
                <w:rFonts w:cs="Times New Roman"/>
                <w:bCs/>
                <w:i/>
                <w:iCs/>
                <w:szCs w:val="24"/>
              </w:rPr>
              <w:t>T. shuttleworthii</w:t>
            </w:r>
          </w:p>
        </w:tc>
        <w:tc>
          <w:tcPr>
            <w:tcW w:w="2453" w:type="dxa"/>
          </w:tcPr>
          <w:p w14:paraId="125285BF" w14:textId="77777777" w:rsidR="00016F4F" w:rsidRPr="003023D6" w:rsidRDefault="00016F4F" w:rsidP="00E20F59">
            <w:pPr>
              <w:spacing w:after="0"/>
              <w:rPr>
                <w:rFonts w:cs="Times New Roman"/>
                <w:bCs/>
                <w:i/>
                <w:iCs/>
                <w:szCs w:val="24"/>
              </w:rPr>
            </w:pPr>
            <w:r w:rsidRPr="003023D6">
              <w:rPr>
                <w:rFonts w:cs="Times New Roman"/>
                <w:bCs/>
                <w:i/>
                <w:iCs/>
                <w:szCs w:val="24"/>
              </w:rPr>
              <w:t>T. latifolia</w:t>
            </w:r>
          </w:p>
        </w:tc>
        <w:tc>
          <w:tcPr>
            <w:tcW w:w="2454" w:type="dxa"/>
          </w:tcPr>
          <w:p w14:paraId="02E1ACDC" w14:textId="77777777" w:rsidR="00016F4F" w:rsidRPr="003023D6" w:rsidRDefault="00016F4F" w:rsidP="00E20F59">
            <w:pPr>
              <w:spacing w:after="0"/>
              <w:rPr>
                <w:rFonts w:cs="Times New Roman"/>
                <w:bCs/>
                <w:i/>
                <w:iCs/>
                <w:szCs w:val="24"/>
              </w:rPr>
            </w:pPr>
            <w:r w:rsidRPr="003023D6">
              <w:rPr>
                <w:rFonts w:cs="Times New Roman"/>
                <w:bCs/>
                <w:i/>
                <w:iCs/>
                <w:szCs w:val="24"/>
              </w:rPr>
              <w:t>T. domingensis</w:t>
            </w:r>
          </w:p>
        </w:tc>
      </w:tr>
    </w:tbl>
    <w:p w14:paraId="72DD0146" w14:textId="77777777" w:rsidR="00016F4F" w:rsidRPr="00F62CCE" w:rsidRDefault="00016F4F" w:rsidP="00016F4F">
      <w:pPr>
        <w:spacing w:after="0"/>
        <w:rPr>
          <w:rFonts w:cs="Times New Roman"/>
          <w:bCs/>
          <w:szCs w:val="24"/>
        </w:rPr>
      </w:pPr>
    </w:p>
    <w:p w14:paraId="06B2D6E9" w14:textId="31407B84" w:rsidR="00F01C8C" w:rsidRDefault="00F01C8C">
      <w:pPr>
        <w:suppressAutoHyphens w:val="0"/>
        <w:spacing w:after="0" w:line="240" w:lineRule="auto"/>
        <w:rPr>
          <w:rFonts w:cs="Times New Roman"/>
          <w:bCs/>
          <w:szCs w:val="24"/>
        </w:rPr>
      </w:pPr>
      <w:r>
        <w:rPr>
          <w:rFonts w:cs="Times New Roman"/>
          <w:bCs/>
          <w:szCs w:val="24"/>
        </w:rPr>
        <w:br w:type="page"/>
      </w:r>
    </w:p>
    <w:p w14:paraId="693F9ED0" w14:textId="51B5221E" w:rsidR="00787FEB" w:rsidRDefault="00B60095">
      <w:pPr>
        <w:suppressAutoHyphens w:val="0"/>
        <w:spacing w:after="0" w:line="240" w:lineRule="auto"/>
        <w:rPr>
          <w:rFonts w:cs="Times New Roman"/>
          <w:b/>
          <w:bCs/>
          <w:szCs w:val="24"/>
        </w:rPr>
      </w:pPr>
      <w:r w:rsidRPr="00B60095">
        <w:rPr>
          <w:rFonts w:cs="Times New Roman"/>
          <w:b/>
          <w:bCs/>
          <w:szCs w:val="24"/>
        </w:rPr>
        <w:lastRenderedPageBreak/>
        <w:drawing>
          <wp:inline distT="0" distB="0" distL="0" distR="0" wp14:anchorId="2CEABCB4" wp14:editId="647CFC88">
            <wp:extent cx="4679950" cy="6015990"/>
            <wp:effectExtent l="0" t="0" r="6350" b="3810"/>
            <wp:docPr id="299175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175082" name=""/>
                    <pic:cNvPicPr/>
                  </pic:nvPicPr>
                  <pic:blipFill>
                    <a:blip r:embed="rId8"/>
                    <a:stretch>
                      <a:fillRect/>
                    </a:stretch>
                  </pic:blipFill>
                  <pic:spPr>
                    <a:xfrm>
                      <a:off x="0" y="0"/>
                      <a:ext cx="4679950" cy="6015990"/>
                    </a:xfrm>
                    <a:prstGeom prst="rect">
                      <a:avLst/>
                    </a:prstGeom>
                  </pic:spPr>
                </pic:pic>
              </a:graphicData>
            </a:graphic>
          </wp:inline>
        </w:drawing>
      </w:r>
      <w:r w:rsidR="00787FEB" w:rsidRPr="00787FEB">
        <w:rPr>
          <w:rFonts w:cs="Times New Roman"/>
          <w:b/>
          <w:bCs/>
          <w:szCs w:val="24"/>
        </w:rPr>
        <w:t xml:space="preserve"> </w:t>
      </w:r>
    </w:p>
    <w:p w14:paraId="014D78C7" w14:textId="141F1F92" w:rsidR="00D15B8A" w:rsidRDefault="00787FEB">
      <w:pPr>
        <w:suppressAutoHyphens w:val="0"/>
        <w:spacing w:after="0" w:line="240" w:lineRule="auto"/>
        <w:rPr>
          <w:rFonts w:cs="Times New Roman"/>
          <w:bCs/>
          <w:szCs w:val="24"/>
        </w:rPr>
      </w:pPr>
      <w:r w:rsidRPr="00F62CCE">
        <w:rPr>
          <w:rFonts w:cs="Times New Roman"/>
          <w:b/>
          <w:bCs/>
          <w:szCs w:val="24"/>
        </w:rPr>
        <w:t xml:space="preserve">Supplementary </w:t>
      </w:r>
      <w:r w:rsidR="00894284">
        <w:rPr>
          <w:rFonts w:cs="Times New Roman"/>
          <w:b/>
          <w:bCs/>
          <w:szCs w:val="24"/>
        </w:rPr>
        <w:t>Figure</w:t>
      </w:r>
      <w:r w:rsidRPr="00F62CCE">
        <w:rPr>
          <w:rFonts w:cs="Times New Roman"/>
          <w:b/>
          <w:bCs/>
          <w:szCs w:val="24"/>
        </w:rPr>
        <w:t xml:space="preserve"> S</w:t>
      </w:r>
      <w:r w:rsidR="008C2691">
        <w:rPr>
          <w:rFonts w:cs="Times New Roman"/>
          <w:b/>
          <w:bCs/>
          <w:szCs w:val="24"/>
        </w:rPr>
        <w:t>1</w:t>
      </w:r>
      <w:r w:rsidRPr="00F62CCE">
        <w:rPr>
          <w:rFonts w:cs="Times New Roman"/>
          <w:b/>
          <w:szCs w:val="24"/>
        </w:rPr>
        <w:t>.</w:t>
      </w:r>
      <w:r>
        <w:rPr>
          <w:rFonts w:cs="Times New Roman"/>
          <w:b/>
          <w:szCs w:val="24"/>
        </w:rPr>
        <w:t xml:space="preserve"> </w:t>
      </w:r>
      <w:r w:rsidRPr="00787FEB">
        <w:rPr>
          <w:rFonts w:cs="Times New Roman"/>
          <w:bCs/>
          <w:szCs w:val="24"/>
        </w:rPr>
        <w:t>Principal component analysis for PC1</w:t>
      </w:r>
      <w:r w:rsidR="00027F3C">
        <w:rPr>
          <w:rFonts w:cs="Times New Roman"/>
          <w:bCs/>
          <w:szCs w:val="24"/>
        </w:rPr>
        <w:t>-</w:t>
      </w:r>
      <w:r w:rsidRPr="00787FEB">
        <w:rPr>
          <w:rFonts w:cs="Times New Roman"/>
          <w:bCs/>
          <w:szCs w:val="24"/>
        </w:rPr>
        <w:t>PC</w:t>
      </w:r>
      <w:r>
        <w:rPr>
          <w:rFonts w:cs="Times New Roman"/>
          <w:bCs/>
          <w:szCs w:val="24"/>
        </w:rPr>
        <w:t>2</w:t>
      </w:r>
      <w:r w:rsidR="00027F3C">
        <w:rPr>
          <w:rFonts w:cs="Times New Roman"/>
          <w:bCs/>
          <w:szCs w:val="24"/>
        </w:rPr>
        <w:t xml:space="preserve"> and PC1-PC3</w:t>
      </w:r>
      <w:r w:rsidRPr="00787FEB">
        <w:rPr>
          <w:rFonts w:cs="Times New Roman"/>
          <w:bCs/>
          <w:szCs w:val="24"/>
        </w:rPr>
        <w:t>.</w:t>
      </w:r>
      <w:r w:rsidRPr="00787FEB">
        <w:rPr>
          <w:rFonts w:cs="Times New Roman"/>
          <w:b/>
          <w:szCs w:val="24"/>
        </w:rPr>
        <w:t xml:space="preserve"> </w:t>
      </w:r>
      <w:r w:rsidRPr="00787FEB">
        <w:rPr>
          <w:rFonts w:cs="Times New Roman"/>
          <w:bCs/>
          <w:szCs w:val="24"/>
        </w:rPr>
        <w:t xml:space="preserve">Individual shapes represent individuals, and shape forms and colour codes represent </w:t>
      </w:r>
      <w:r w:rsidR="00123223">
        <w:rPr>
          <w:rFonts w:cs="Times New Roman"/>
          <w:bCs/>
          <w:szCs w:val="24"/>
        </w:rPr>
        <w:t>species</w:t>
      </w:r>
      <w:r w:rsidR="00291485">
        <w:rPr>
          <w:rFonts w:cs="Times New Roman"/>
          <w:bCs/>
          <w:szCs w:val="24"/>
        </w:rPr>
        <w:t>,</w:t>
      </w:r>
      <w:r w:rsidR="00027F3C">
        <w:rPr>
          <w:rFonts w:cs="Times New Roman"/>
          <w:bCs/>
          <w:szCs w:val="24"/>
        </w:rPr>
        <w:t xml:space="preserve"> </w:t>
      </w:r>
      <w:r w:rsidR="00291485">
        <w:rPr>
          <w:rFonts w:cs="Times New Roman"/>
          <w:bCs/>
          <w:szCs w:val="24"/>
        </w:rPr>
        <w:t>as in the box.</w:t>
      </w:r>
      <w:r w:rsidR="00D15B8A">
        <w:rPr>
          <w:rFonts w:cs="Times New Roman"/>
          <w:bCs/>
          <w:szCs w:val="24"/>
        </w:rPr>
        <w:br w:type="page"/>
      </w:r>
    </w:p>
    <w:p w14:paraId="1BA76470" w14:textId="73BBA8F3" w:rsidR="00BD7CAE" w:rsidRDefault="002A0A27" w:rsidP="00BD7CAE">
      <w:pPr>
        <w:suppressAutoHyphens w:val="0"/>
        <w:spacing w:after="0" w:line="240" w:lineRule="auto"/>
        <w:rPr>
          <w:rFonts w:cs="Times New Roman"/>
          <w:bCs/>
          <w:szCs w:val="24"/>
        </w:rPr>
      </w:pPr>
      <w:r w:rsidRPr="00F62CCE">
        <w:rPr>
          <w:rFonts w:cs="Times New Roman"/>
          <w:b/>
          <w:bCs/>
          <w:szCs w:val="24"/>
        </w:rPr>
        <w:lastRenderedPageBreak/>
        <w:t xml:space="preserve">Supplementary </w:t>
      </w:r>
      <w:r>
        <w:rPr>
          <w:rFonts w:cs="Times New Roman"/>
          <w:b/>
          <w:bCs/>
          <w:szCs w:val="24"/>
        </w:rPr>
        <w:t>Figures</w:t>
      </w:r>
      <w:r w:rsidRPr="00F62CCE">
        <w:rPr>
          <w:rFonts w:cs="Times New Roman"/>
          <w:b/>
          <w:bCs/>
          <w:szCs w:val="24"/>
        </w:rPr>
        <w:t xml:space="preserve"> S</w:t>
      </w:r>
      <w:r w:rsidR="00987437">
        <w:rPr>
          <w:rFonts w:cs="Times New Roman"/>
          <w:b/>
          <w:bCs/>
          <w:szCs w:val="24"/>
        </w:rPr>
        <w:t>3</w:t>
      </w:r>
      <w:r>
        <w:rPr>
          <w:rFonts w:cs="Times New Roman"/>
          <w:b/>
          <w:szCs w:val="24"/>
        </w:rPr>
        <w:t>-S1</w:t>
      </w:r>
      <w:r w:rsidR="00987437">
        <w:rPr>
          <w:rFonts w:cs="Times New Roman"/>
          <w:b/>
          <w:szCs w:val="24"/>
        </w:rPr>
        <w:t>2</w:t>
      </w:r>
      <w:r w:rsidR="001A3C7D" w:rsidRPr="001A3C7D">
        <w:rPr>
          <w:rFonts w:cs="Times New Roman"/>
          <w:b/>
          <w:szCs w:val="24"/>
        </w:rPr>
        <w:t xml:space="preserve"> (Zip file)</w:t>
      </w:r>
      <w:r w:rsidRPr="001A3C7D">
        <w:rPr>
          <w:rFonts w:cs="Times New Roman"/>
          <w:b/>
          <w:szCs w:val="24"/>
        </w:rPr>
        <w:t>.</w:t>
      </w:r>
      <w:r>
        <w:rPr>
          <w:rFonts w:cs="Times New Roman"/>
          <w:b/>
          <w:szCs w:val="24"/>
        </w:rPr>
        <w:t xml:space="preserve"> </w:t>
      </w:r>
      <w:r w:rsidR="00CD631D" w:rsidRPr="00CD631D">
        <w:rPr>
          <w:rFonts w:cs="Times New Roman"/>
          <w:bCs/>
          <w:szCs w:val="24"/>
        </w:rPr>
        <w:t>Genom</w:t>
      </w:r>
      <w:r w:rsidR="00DB2154">
        <w:rPr>
          <w:rFonts w:cs="Times New Roman"/>
          <w:bCs/>
          <w:szCs w:val="24"/>
        </w:rPr>
        <w:t>ic</w:t>
      </w:r>
      <w:r w:rsidR="00CD631D" w:rsidRPr="00CD631D">
        <w:rPr>
          <w:rFonts w:cs="Times New Roman"/>
          <w:bCs/>
          <w:szCs w:val="24"/>
        </w:rPr>
        <w:t xml:space="preserve"> </w:t>
      </w:r>
      <w:r w:rsidR="00DB2154">
        <w:rPr>
          <w:rFonts w:cs="Times New Roman"/>
          <w:bCs/>
          <w:szCs w:val="24"/>
        </w:rPr>
        <w:t xml:space="preserve">landscapes </w:t>
      </w:r>
      <w:r w:rsidR="001A3C7D">
        <w:rPr>
          <w:rFonts w:cs="Times New Roman"/>
          <w:bCs/>
          <w:szCs w:val="24"/>
        </w:rPr>
        <w:t xml:space="preserve">of divergence </w:t>
      </w:r>
      <w:r w:rsidR="0056003C" w:rsidRPr="00DB2154">
        <w:rPr>
          <w:rFonts w:cs="Times New Roman"/>
          <w:bCs/>
          <w:szCs w:val="24"/>
        </w:rPr>
        <w:t xml:space="preserve">between five </w:t>
      </w:r>
      <w:r w:rsidR="0056003C" w:rsidRPr="00DB2154">
        <w:rPr>
          <w:rFonts w:cs="Times New Roman"/>
          <w:bCs/>
          <w:i/>
          <w:iCs/>
          <w:szCs w:val="24"/>
        </w:rPr>
        <w:t>Typha</w:t>
      </w:r>
      <w:r w:rsidR="0056003C" w:rsidRPr="00DB2154">
        <w:rPr>
          <w:rFonts w:cs="Times New Roman"/>
          <w:bCs/>
          <w:szCs w:val="24"/>
        </w:rPr>
        <w:t xml:space="preserve"> species</w:t>
      </w:r>
      <w:r w:rsidR="0056003C">
        <w:rPr>
          <w:rFonts w:cs="Times New Roman"/>
          <w:bCs/>
          <w:szCs w:val="24"/>
        </w:rPr>
        <w:t xml:space="preserve">. Results </w:t>
      </w:r>
      <w:r w:rsidR="00DB2154">
        <w:rPr>
          <w:rFonts w:cs="Times New Roman"/>
          <w:bCs/>
          <w:szCs w:val="24"/>
        </w:rPr>
        <w:t xml:space="preserve">from </w:t>
      </w:r>
      <w:r w:rsidR="008C6929" w:rsidRPr="008C6929">
        <w:rPr>
          <w:rFonts w:cs="Times New Roman"/>
          <w:bCs/>
          <w:i/>
          <w:iCs/>
          <w:szCs w:val="24"/>
        </w:rPr>
        <w:t>Role of selection and introgressive hybridisation on species’ divergence</w:t>
      </w:r>
      <w:r w:rsidR="002811F7">
        <w:rPr>
          <w:rFonts w:cs="Times New Roman"/>
          <w:bCs/>
          <w:szCs w:val="24"/>
        </w:rPr>
        <w:t>.</w:t>
      </w:r>
      <w:r w:rsidR="00DB2154">
        <w:rPr>
          <w:rFonts w:cs="Times New Roman"/>
          <w:bCs/>
          <w:szCs w:val="24"/>
        </w:rPr>
        <w:t xml:space="preserve"> </w:t>
      </w:r>
      <w:r w:rsidR="001A3C7D">
        <w:rPr>
          <w:rFonts w:cs="Times New Roman"/>
          <w:bCs/>
          <w:szCs w:val="24"/>
        </w:rPr>
        <w:t>I</w:t>
      </w:r>
      <w:r w:rsidR="00DB2154" w:rsidRPr="00DB2154">
        <w:rPr>
          <w:rFonts w:cs="Times New Roman"/>
          <w:bCs/>
          <w:szCs w:val="24"/>
        </w:rPr>
        <w:t>slands and valleys of divergence (5 kb) consistent with alternative types of selection are coloured according</w:t>
      </w:r>
      <w:r w:rsidR="00DB2154">
        <w:rPr>
          <w:rFonts w:cs="Times New Roman"/>
          <w:bCs/>
          <w:szCs w:val="24"/>
        </w:rPr>
        <w:t xml:space="preserve"> to the legend.</w:t>
      </w:r>
    </w:p>
    <w:p w14:paraId="5B208F4D" w14:textId="77777777" w:rsidR="00D15B8A" w:rsidRDefault="00D15B8A" w:rsidP="00BD7CAE">
      <w:pPr>
        <w:suppressAutoHyphens w:val="0"/>
        <w:spacing w:after="0" w:line="240" w:lineRule="auto"/>
        <w:rPr>
          <w:rFonts w:cs="Times New Roman"/>
          <w:bCs/>
          <w:szCs w:val="24"/>
        </w:rPr>
      </w:pPr>
    </w:p>
    <w:p w14:paraId="384F6220" w14:textId="0D8DC889" w:rsidR="00D15B8A" w:rsidRPr="002A0A27" w:rsidRDefault="00D15B8A" w:rsidP="00D15B8A">
      <w:pPr>
        <w:suppressAutoHyphens w:val="0"/>
        <w:spacing w:after="0" w:line="240" w:lineRule="auto"/>
        <w:rPr>
          <w:rFonts w:cs="Times New Roman"/>
          <w:bCs/>
          <w:szCs w:val="24"/>
        </w:rPr>
      </w:pPr>
      <w:r w:rsidRPr="00F62CCE">
        <w:rPr>
          <w:rFonts w:cs="Times New Roman"/>
          <w:b/>
          <w:bCs/>
          <w:szCs w:val="24"/>
        </w:rPr>
        <w:t xml:space="preserve">Supplementary </w:t>
      </w:r>
      <w:r>
        <w:rPr>
          <w:rFonts w:cs="Times New Roman"/>
          <w:b/>
          <w:bCs/>
          <w:szCs w:val="24"/>
        </w:rPr>
        <w:t>Figures</w:t>
      </w:r>
      <w:r w:rsidRPr="00F62CCE">
        <w:rPr>
          <w:rFonts w:cs="Times New Roman"/>
          <w:b/>
          <w:bCs/>
          <w:szCs w:val="24"/>
        </w:rPr>
        <w:t xml:space="preserve"> S</w:t>
      </w:r>
      <w:r>
        <w:rPr>
          <w:rFonts w:cs="Times New Roman"/>
          <w:b/>
          <w:bCs/>
          <w:szCs w:val="24"/>
        </w:rPr>
        <w:t>13</w:t>
      </w:r>
      <w:r>
        <w:rPr>
          <w:rFonts w:cs="Times New Roman"/>
          <w:b/>
          <w:szCs w:val="24"/>
        </w:rPr>
        <w:t>-S14</w:t>
      </w:r>
      <w:r w:rsidRPr="001A3C7D">
        <w:rPr>
          <w:rFonts w:cs="Times New Roman"/>
          <w:b/>
          <w:szCs w:val="24"/>
        </w:rPr>
        <w:t xml:space="preserve"> (Zip file).</w:t>
      </w:r>
      <w:r>
        <w:rPr>
          <w:rFonts w:cs="Times New Roman"/>
          <w:b/>
          <w:szCs w:val="24"/>
        </w:rPr>
        <w:t xml:space="preserve"> </w:t>
      </w:r>
      <w:r w:rsidRPr="00CD631D">
        <w:rPr>
          <w:rFonts w:cs="Times New Roman"/>
          <w:bCs/>
          <w:szCs w:val="24"/>
        </w:rPr>
        <w:t>Genom</w:t>
      </w:r>
      <w:r>
        <w:rPr>
          <w:rFonts w:cs="Times New Roman"/>
          <w:bCs/>
          <w:szCs w:val="24"/>
        </w:rPr>
        <w:t>ic</w:t>
      </w:r>
      <w:r w:rsidRPr="00CD631D">
        <w:rPr>
          <w:rFonts w:cs="Times New Roman"/>
          <w:bCs/>
          <w:szCs w:val="24"/>
        </w:rPr>
        <w:t xml:space="preserve"> </w:t>
      </w:r>
      <w:r>
        <w:rPr>
          <w:rFonts w:cs="Times New Roman"/>
          <w:bCs/>
          <w:szCs w:val="24"/>
        </w:rPr>
        <w:t xml:space="preserve">landscapes of divergence </w:t>
      </w:r>
      <w:r w:rsidRPr="00DB2154">
        <w:rPr>
          <w:rFonts w:cs="Times New Roman"/>
          <w:bCs/>
          <w:szCs w:val="24"/>
        </w:rPr>
        <w:t xml:space="preserve">between </w:t>
      </w:r>
      <w:r w:rsidRPr="00D15B8A">
        <w:rPr>
          <w:rFonts w:cs="Times New Roman"/>
          <w:bCs/>
          <w:i/>
          <w:iCs/>
          <w:szCs w:val="24"/>
        </w:rPr>
        <w:t>Typha angustifolia</w:t>
      </w:r>
      <w:r>
        <w:rPr>
          <w:rFonts w:cs="Times New Roman"/>
          <w:bCs/>
          <w:szCs w:val="24"/>
        </w:rPr>
        <w:t xml:space="preserve"> and </w:t>
      </w:r>
      <w:r w:rsidRPr="00D15B8A">
        <w:rPr>
          <w:rFonts w:cs="Times New Roman"/>
          <w:bCs/>
          <w:i/>
          <w:iCs/>
          <w:szCs w:val="24"/>
        </w:rPr>
        <w:t>T. latifolia</w:t>
      </w:r>
      <w:r>
        <w:rPr>
          <w:rFonts w:cs="Times New Roman"/>
          <w:bCs/>
          <w:szCs w:val="24"/>
        </w:rPr>
        <w:t xml:space="preserve"> split by continent (North America and Europe). I</w:t>
      </w:r>
      <w:r w:rsidRPr="00DB2154">
        <w:rPr>
          <w:rFonts w:cs="Times New Roman"/>
          <w:bCs/>
          <w:szCs w:val="24"/>
        </w:rPr>
        <w:t>slands and valleys of divergence (5 kb) consistent with alternative types of selection are coloured according</w:t>
      </w:r>
      <w:r>
        <w:rPr>
          <w:rFonts w:cs="Times New Roman"/>
          <w:bCs/>
          <w:szCs w:val="24"/>
        </w:rPr>
        <w:t xml:space="preserve"> to the legend.</w:t>
      </w:r>
    </w:p>
    <w:p w14:paraId="5875BFE4" w14:textId="77777777" w:rsidR="00D15B8A" w:rsidRPr="002A0A27" w:rsidRDefault="00D15B8A" w:rsidP="00BD7CAE">
      <w:pPr>
        <w:suppressAutoHyphens w:val="0"/>
        <w:spacing w:after="0" w:line="240" w:lineRule="auto"/>
        <w:rPr>
          <w:rFonts w:cs="Times New Roman"/>
          <w:bCs/>
          <w:szCs w:val="24"/>
        </w:rPr>
      </w:pPr>
    </w:p>
    <w:sectPr w:rsidR="00D15B8A" w:rsidRPr="002A0A27" w:rsidSect="00F122B3">
      <w:footerReference w:type="default" r:id="rId9"/>
      <w:pgSz w:w="11906" w:h="16838"/>
      <w:pgMar w:top="2268" w:right="2268" w:bottom="2268" w:left="226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B4450" w14:textId="77777777" w:rsidR="005F7C19" w:rsidRDefault="005F7C19">
      <w:pPr>
        <w:spacing w:after="0" w:line="240" w:lineRule="auto"/>
      </w:pPr>
      <w:r>
        <w:separator/>
      </w:r>
    </w:p>
  </w:endnote>
  <w:endnote w:type="continuationSeparator" w:id="0">
    <w:p w14:paraId="70F02D31" w14:textId="77777777" w:rsidR="005F7C19" w:rsidRDefault="005F7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swiss"/>
    <w:pitch w:val="variable"/>
    <w:sig w:usb0="80008023" w:usb1="00002042"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572EE" w14:textId="602BA19D" w:rsidR="00CC5C4D" w:rsidRDefault="005A12FB">
    <w:pPr>
      <w:pStyle w:val="Footer"/>
      <w:jc w:val="center"/>
    </w:pPr>
    <w:r>
      <w:fldChar w:fldCharType="begin"/>
    </w:r>
    <w:r>
      <w:instrText xml:space="preserve"> PAGE </w:instrText>
    </w:r>
    <w:r>
      <w:fldChar w:fldCharType="separate"/>
    </w:r>
    <w:r w:rsidR="00FB7FAA">
      <w:rPr>
        <w:noProof/>
      </w:rPr>
      <w:t>9</w:t>
    </w:r>
    <w:r>
      <w:fldChar w:fldCharType="end"/>
    </w:r>
  </w:p>
  <w:p w14:paraId="63B6D74C" w14:textId="6A6C84B2" w:rsidR="00CC5C4D" w:rsidRDefault="00CC5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BF369C" w14:textId="77777777" w:rsidR="005F7C19" w:rsidRDefault="005F7C19">
      <w:pPr>
        <w:spacing w:after="0" w:line="240" w:lineRule="auto"/>
      </w:pPr>
      <w:r>
        <w:separator/>
      </w:r>
    </w:p>
  </w:footnote>
  <w:footnote w:type="continuationSeparator" w:id="0">
    <w:p w14:paraId="11086EC6" w14:textId="77777777" w:rsidR="005F7C19" w:rsidRDefault="005F7C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76918"/>
    <w:multiLevelType w:val="hybridMultilevel"/>
    <w:tmpl w:val="6E84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57C61EB"/>
    <w:multiLevelType w:val="hybridMultilevel"/>
    <w:tmpl w:val="D504991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75810A0"/>
    <w:multiLevelType w:val="hybridMultilevel"/>
    <w:tmpl w:val="E92AAF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7E834A8"/>
    <w:multiLevelType w:val="hybridMultilevel"/>
    <w:tmpl w:val="6E08B486"/>
    <w:lvl w:ilvl="0" w:tplc="2B98C43A">
      <w:start w:val="5"/>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F516744"/>
    <w:multiLevelType w:val="multilevel"/>
    <w:tmpl w:val="B544A620"/>
    <w:lvl w:ilvl="0">
      <w:start w:val="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324DCC"/>
    <w:multiLevelType w:val="hybridMultilevel"/>
    <w:tmpl w:val="ECA07D72"/>
    <w:lvl w:ilvl="0" w:tplc="6EBEC8E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0C678D"/>
    <w:multiLevelType w:val="hybridMultilevel"/>
    <w:tmpl w:val="CB2AC5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28E38C0"/>
    <w:multiLevelType w:val="hybridMultilevel"/>
    <w:tmpl w:val="FF26F068"/>
    <w:lvl w:ilvl="0" w:tplc="C9B00520">
      <w:start w:val="5"/>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8692745">
    <w:abstractNumId w:val="4"/>
  </w:num>
  <w:num w:numId="2" w16cid:durableId="23024483">
    <w:abstractNumId w:val="5"/>
  </w:num>
  <w:num w:numId="3" w16cid:durableId="1435325391">
    <w:abstractNumId w:val="0"/>
  </w:num>
  <w:num w:numId="4" w16cid:durableId="2045789172">
    <w:abstractNumId w:val="2"/>
  </w:num>
  <w:num w:numId="5" w16cid:durableId="1715038596">
    <w:abstractNumId w:val="6"/>
  </w:num>
  <w:num w:numId="6" w16cid:durableId="1022903931">
    <w:abstractNumId w:val="3"/>
  </w:num>
  <w:num w:numId="7" w16cid:durableId="1510439673">
    <w:abstractNumId w:val="7"/>
  </w:num>
  <w:num w:numId="8" w16cid:durableId="10242864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oNotTrackMoves/>
  <w:defaultTabStop w:val="720"/>
  <w:doNotHyphenateCap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allowHyphenationAtTrackBottom" w:uri="http://schemas.microsoft.com/office/word" w:val="1"/>
    <w:compatSetting w:name="useWord2013TrackBottomHyphenation" w:uri="http://schemas.microsoft.com/office/word" w:val="1"/>
  </w:compat>
  <w:rsids>
    <w:rsidRoot w:val="00CC5C4D"/>
    <w:rsid w:val="0000009C"/>
    <w:rsid w:val="00000417"/>
    <w:rsid w:val="00000423"/>
    <w:rsid w:val="0000119E"/>
    <w:rsid w:val="00001D3C"/>
    <w:rsid w:val="000022D8"/>
    <w:rsid w:val="00003072"/>
    <w:rsid w:val="00003C4B"/>
    <w:rsid w:val="00004CF5"/>
    <w:rsid w:val="00004E0A"/>
    <w:rsid w:val="000059A9"/>
    <w:rsid w:val="00006417"/>
    <w:rsid w:val="0000661F"/>
    <w:rsid w:val="00007295"/>
    <w:rsid w:val="00007690"/>
    <w:rsid w:val="00007A72"/>
    <w:rsid w:val="00010008"/>
    <w:rsid w:val="00010082"/>
    <w:rsid w:val="00010526"/>
    <w:rsid w:val="00010A2E"/>
    <w:rsid w:val="00011C29"/>
    <w:rsid w:val="00011F51"/>
    <w:rsid w:val="00012BFE"/>
    <w:rsid w:val="0001325E"/>
    <w:rsid w:val="00013260"/>
    <w:rsid w:val="00013390"/>
    <w:rsid w:val="000137B2"/>
    <w:rsid w:val="00013A3A"/>
    <w:rsid w:val="00013C63"/>
    <w:rsid w:val="00014429"/>
    <w:rsid w:val="0001458C"/>
    <w:rsid w:val="00014898"/>
    <w:rsid w:val="00014A23"/>
    <w:rsid w:val="00014BF3"/>
    <w:rsid w:val="00014D25"/>
    <w:rsid w:val="0001554E"/>
    <w:rsid w:val="00016485"/>
    <w:rsid w:val="00016E0A"/>
    <w:rsid w:val="00016E95"/>
    <w:rsid w:val="00016F4F"/>
    <w:rsid w:val="000175E1"/>
    <w:rsid w:val="000176A9"/>
    <w:rsid w:val="00017A8B"/>
    <w:rsid w:val="000201D7"/>
    <w:rsid w:val="00020B08"/>
    <w:rsid w:val="00020C65"/>
    <w:rsid w:val="00020F63"/>
    <w:rsid w:val="000217B4"/>
    <w:rsid w:val="0002274B"/>
    <w:rsid w:val="00022CC7"/>
    <w:rsid w:val="00023126"/>
    <w:rsid w:val="000232D6"/>
    <w:rsid w:val="00023B75"/>
    <w:rsid w:val="00024475"/>
    <w:rsid w:val="0002456C"/>
    <w:rsid w:val="00025080"/>
    <w:rsid w:val="0002537C"/>
    <w:rsid w:val="00025568"/>
    <w:rsid w:val="00025C32"/>
    <w:rsid w:val="00025F29"/>
    <w:rsid w:val="0002663A"/>
    <w:rsid w:val="00026D81"/>
    <w:rsid w:val="00026FA3"/>
    <w:rsid w:val="00027514"/>
    <w:rsid w:val="00027F3C"/>
    <w:rsid w:val="000309EA"/>
    <w:rsid w:val="00030FE2"/>
    <w:rsid w:val="0003214F"/>
    <w:rsid w:val="00032590"/>
    <w:rsid w:val="0003369E"/>
    <w:rsid w:val="00033BD0"/>
    <w:rsid w:val="000344C5"/>
    <w:rsid w:val="0003454D"/>
    <w:rsid w:val="0003480D"/>
    <w:rsid w:val="00035D22"/>
    <w:rsid w:val="00035EB0"/>
    <w:rsid w:val="00035F7E"/>
    <w:rsid w:val="000364C7"/>
    <w:rsid w:val="000364D4"/>
    <w:rsid w:val="00036A0F"/>
    <w:rsid w:val="00036F03"/>
    <w:rsid w:val="0003784C"/>
    <w:rsid w:val="00037D34"/>
    <w:rsid w:val="00040FF8"/>
    <w:rsid w:val="000412C0"/>
    <w:rsid w:val="00041B6A"/>
    <w:rsid w:val="00042079"/>
    <w:rsid w:val="0004291C"/>
    <w:rsid w:val="00043172"/>
    <w:rsid w:val="000433A7"/>
    <w:rsid w:val="0004357A"/>
    <w:rsid w:val="00043798"/>
    <w:rsid w:val="00043B93"/>
    <w:rsid w:val="00043CD8"/>
    <w:rsid w:val="00043ED7"/>
    <w:rsid w:val="0004461B"/>
    <w:rsid w:val="00045242"/>
    <w:rsid w:val="00045752"/>
    <w:rsid w:val="00045848"/>
    <w:rsid w:val="00046B0A"/>
    <w:rsid w:val="00047605"/>
    <w:rsid w:val="00047617"/>
    <w:rsid w:val="000515EE"/>
    <w:rsid w:val="00052033"/>
    <w:rsid w:val="000522FF"/>
    <w:rsid w:val="0005269C"/>
    <w:rsid w:val="00052B61"/>
    <w:rsid w:val="00052F9E"/>
    <w:rsid w:val="000548AC"/>
    <w:rsid w:val="00054BA7"/>
    <w:rsid w:val="00054C33"/>
    <w:rsid w:val="00054F4E"/>
    <w:rsid w:val="00056ABF"/>
    <w:rsid w:val="00056F4F"/>
    <w:rsid w:val="000571EF"/>
    <w:rsid w:val="000572FB"/>
    <w:rsid w:val="00057821"/>
    <w:rsid w:val="00057927"/>
    <w:rsid w:val="00057E4E"/>
    <w:rsid w:val="00060279"/>
    <w:rsid w:val="0006038D"/>
    <w:rsid w:val="000614A3"/>
    <w:rsid w:val="000614C1"/>
    <w:rsid w:val="00061C90"/>
    <w:rsid w:val="00061F47"/>
    <w:rsid w:val="00062042"/>
    <w:rsid w:val="00062751"/>
    <w:rsid w:val="00062EB7"/>
    <w:rsid w:val="000633F7"/>
    <w:rsid w:val="00063524"/>
    <w:rsid w:val="00063F9E"/>
    <w:rsid w:val="00064413"/>
    <w:rsid w:val="000647FC"/>
    <w:rsid w:val="00064949"/>
    <w:rsid w:val="00065DD3"/>
    <w:rsid w:val="0006616A"/>
    <w:rsid w:val="00067A75"/>
    <w:rsid w:val="00067BF6"/>
    <w:rsid w:val="000700B0"/>
    <w:rsid w:val="000704A1"/>
    <w:rsid w:val="00070D88"/>
    <w:rsid w:val="00071F6D"/>
    <w:rsid w:val="00072871"/>
    <w:rsid w:val="000729D7"/>
    <w:rsid w:val="00072B6E"/>
    <w:rsid w:val="00072F44"/>
    <w:rsid w:val="0007339B"/>
    <w:rsid w:val="0007350C"/>
    <w:rsid w:val="000737CC"/>
    <w:rsid w:val="00073BDF"/>
    <w:rsid w:val="00073E5B"/>
    <w:rsid w:val="00074291"/>
    <w:rsid w:val="00074DFF"/>
    <w:rsid w:val="00074F65"/>
    <w:rsid w:val="000765C8"/>
    <w:rsid w:val="0007680C"/>
    <w:rsid w:val="00076BBF"/>
    <w:rsid w:val="00076C13"/>
    <w:rsid w:val="00076E22"/>
    <w:rsid w:val="00077B1F"/>
    <w:rsid w:val="00077EF3"/>
    <w:rsid w:val="00077F58"/>
    <w:rsid w:val="000810A3"/>
    <w:rsid w:val="000810D9"/>
    <w:rsid w:val="00081534"/>
    <w:rsid w:val="00081907"/>
    <w:rsid w:val="00081E11"/>
    <w:rsid w:val="000826BA"/>
    <w:rsid w:val="0008276A"/>
    <w:rsid w:val="00082C71"/>
    <w:rsid w:val="0008380F"/>
    <w:rsid w:val="00083A55"/>
    <w:rsid w:val="00083E3D"/>
    <w:rsid w:val="00083F76"/>
    <w:rsid w:val="00083F81"/>
    <w:rsid w:val="000858C6"/>
    <w:rsid w:val="000863ED"/>
    <w:rsid w:val="000865E1"/>
    <w:rsid w:val="000868E3"/>
    <w:rsid w:val="00086943"/>
    <w:rsid w:val="00086CF6"/>
    <w:rsid w:val="000879A5"/>
    <w:rsid w:val="00087D4C"/>
    <w:rsid w:val="00087E04"/>
    <w:rsid w:val="0009028A"/>
    <w:rsid w:val="000917FF"/>
    <w:rsid w:val="00092532"/>
    <w:rsid w:val="000935DC"/>
    <w:rsid w:val="000955EC"/>
    <w:rsid w:val="00096397"/>
    <w:rsid w:val="000964ED"/>
    <w:rsid w:val="0009722C"/>
    <w:rsid w:val="000A08B9"/>
    <w:rsid w:val="000A08F5"/>
    <w:rsid w:val="000A0DBD"/>
    <w:rsid w:val="000A144F"/>
    <w:rsid w:val="000A20A4"/>
    <w:rsid w:val="000A2798"/>
    <w:rsid w:val="000A29BE"/>
    <w:rsid w:val="000A2A30"/>
    <w:rsid w:val="000A3C87"/>
    <w:rsid w:val="000A4020"/>
    <w:rsid w:val="000A4ACA"/>
    <w:rsid w:val="000A4C27"/>
    <w:rsid w:val="000A4E4F"/>
    <w:rsid w:val="000A5C62"/>
    <w:rsid w:val="000A5EF4"/>
    <w:rsid w:val="000A67FD"/>
    <w:rsid w:val="000B02C1"/>
    <w:rsid w:val="000B087A"/>
    <w:rsid w:val="000B1195"/>
    <w:rsid w:val="000B164B"/>
    <w:rsid w:val="000B1E5F"/>
    <w:rsid w:val="000B1F96"/>
    <w:rsid w:val="000B23C5"/>
    <w:rsid w:val="000B2936"/>
    <w:rsid w:val="000B2A0C"/>
    <w:rsid w:val="000B2A16"/>
    <w:rsid w:val="000B2B68"/>
    <w:rsid w:val="000B2ECB"/>
    <w:rsid w:val="000B2F1F"/>
    <w:rsid w:val="000B4158"/>
    <w:rsid w:val="000B447E"/>
    <w:rsid w:val="000B5694"/>
    <w:rsid w:val="000B63DA"/>
    <w:rsid w:val="000B6566"/>
    <w:rsid w:val="000B67EB"/>
    <w:rsid w:val="000B78E7"/>
    <w:rsid w:val="000B7A3F"/>
    <w:rsid w:val="000B7D62"/>
    <w:rsid w:val="000C0635"/>
    <w:rsid w:val="000C18C6"/>
    <w:rsid w:val="000C1A4A"/>
    <w:rsid w:val="000C2610"/>
    <w:rsid w:val="000C2641"/>
    <w:rsid w:val="000C297D"/>
    <w:rsid w:val="000C37F1"/>
    <w:rsid w:val="000C381D"/>
    <w:rsid w:val="000C4A55"/>
    <w:rsid w:val="000C4A74"/>
    <w:rsid w:val="000C6042"/>
    <w:rsid w:val="000C6818"/>
    <w:rsid w:val="000C6E0D"/>
    <w:rsid w:val="000D069F"/>
    <w:rsid w:val="000D117B"/>
    <w:rsid w:val="000D1C63"/>
    <w:rsid w:val="000D2768"/>
    <w:rsid w:val="000D2855"/>
    <w:rsid w:val="000D28B6"/>
    <w:rsid w:val="000D2CE0"/>
    <w:rsid w:val="000D2F66"/>
    <w:rsid w:val="000D32A2"/>
    <w:rsid w:val="000D32C4"/>
    <w:rsid w:val="000D33F7"/>
    <w:rsid w:val="000D52C5"/>
    <w:rsid w:val="000D54C9"/>
    <w:rsid w:val="000D56B6"/>
    <w:rsid w:val="000D6137"/>
    <w:rsid w:val="000D6292"/>
    <w:rsid w:val="000D667A"/>
    <w:rsid w:val="000D66E9"/>
    <w:rsid w:val="000D73D1"/>
    <w:rsid w:val="000D7CB8"/>
    <w:rsid w:val="000D7D1E"/>
    <w:rsid w:val="000E011B"/>
    <w:rsid w:val="000E06DD"/>
    <w:rsid w:val="000E0BD9"/>
    <w:rsid w:val="000E0F54"/>
    <w:rsid w:val="000E1116"/>
    <w:rsid w:val="000E12D5"/>
    <w:rsid w:val="000E134D"/>
    <w:rsid w:val="000E280C"/>
    <w:rsid w:val="000E2D96"/>
    <w:rsid w:val="000E2F50"/>
    <w:rsid w:val="000E3481"/>
    <w:rsid w:val="000E38F9"/>
    <w:rsid w:val="000E467E"/>
    <w:rsid w:val="000E4D14"/>
    <w:rsid w:val="000E4EC6"/>
    <w:rsid w:val="000E54BF"/>
    <w:rsid w:val="000E5C73"/>
    <w:rsid w:val="000E6502"/>
    <w:rsid w:val="000E6D91"/>
    <w:rsid w:val="000E7635"/>
    <w:rsid w:val="000E7CCF"/>
    <w:rsid w:val="000E7E72"/>
    <w:rsid w:val="000F030D"/>
    <w:rsid w:val="000F0435"/>
    <w:rsid w:val="000F0A46"/>
    <w:rsid w:val="000F0F6D"/>
    <w:rsid w:val="000F1140"/>
    <w:rsid w:val="000F117F"/>
    <w:rsid w:val="000F124B"/>
    <w:rsid w:val="000F197B"/>
    <w:rsid w:val="000F2449"/>
    <w:rsid w:val="000F2991"/>
    <w:rsid w:val="000F2C92"/>
    <w:rsid w:val="000F3376"/>
    <w:rsid w:val="000F3593"/>
    <w:rsid w:val="000F3968"/>
    <w:rsid w:val="000F3E14"/>
    <w:rsid w:val="000F3F63"/>
    <w:rsid w:val="000F44B6"/>
    <w:rsid w:val="000F49AE"/>
    <w:rsid w:val="000F4A2A"/>
    <w:rsid w:val="000F573C"/>
    <w:rsid w:val="000F5C3F"/>
    <w:rsid w:val="000F5C62"/>
    <w:rsid w:val="000F67D0"/>
    <w:rsid w:val="000F7668"/>
    <w:rsid w:val="00100370"/>
    <w:rsid w:val="001006E0"/>
    <w:rsid w:val="00100900"/>
    <w:rsid w:val="00101607"/>
    <w:rsid w:val="0010164D"/>
    <w:rsid w:val="00101C2F"/>
    <w:rsid w:val="00102069"/>
    <w:rsid w:val="001021F3"/>
    <w:rsid w:val="001024CC"/>
    <w:rsid w:val="001034C0"/>
    <w:rsid w:val="0010448A"/>
    <w:rsid w:val="00105C53"/>
    <w:rsid w:val="00105EC1"/>
    <w:rsid w:val="0010639C"/>
    <w:rsid w:val="001065C0"/>
    <w:rsid w:val="001065D8"/>
    <w:rsid w:val="001066BD"/>
    <w:rsid w:val="0010722A"/>
    <w:rsid w:val="00107316"/>
    <w:rsid w:val="00107402"/>
    <w:rsid w:val="00107D0D"/>
    <w:rsid w:val="00107F03"/>
    <w:rsid w:val="00110155"/>
    <w:rsid w:val="001105DF"/>
    <w:rsid w:val="00110930"/>
    <w:rsid w:val="001111D2"/>
    <w:rsid w:val="001112B3"/>
    <w:rsid w:val="00111F31"/>
    <w:rsid w:val="0011246C"/>
    <w:rsid w:val="00112CEB"/>
    <w:rsid w:val="001143D0"/>
    <w:rsid w:val="001158C5"/>
    <w:rsid w:val="00116019"/>
    <w:rsid w:val="00116772"/>
    <w:rsid w:val="00116C38"/>
    <w:rsid w:val="00117665"/>
    <w:rsid w:val="00117E4F"/>
    <w:rsid w:val="001204DC"/>
    <w:rsid w:val="001204DD"/>
    <w:rsid w:val="00120B33"/>
    <w:rsid w:val="0012114D"/>
    <w:rsid w:val="001212B3"/>
    <w:rsid w:val="00122849"/>
    <w:rsid w:val="0012297E"/>
    <w:rsid w:val="0012310D"/>
    <w:rsid w:val="001231E8"/>
    <w:rsid w:val="00123223"/>
    <w:rsid w:val="00123642"/>
    <w:rsid w:val="0012375E"/>
    <w:rsid w:val="00123D12"/>
    <w:rsid w:val="001240B5"/>
    <w:rsid w:val="00124548"/>
    <w:rsid w:val="00125111"/>
    <w:rsid w:val="00125264"/>
    <w:rsid w:val="00125C6B"/>
    <w:rsid w:val="00125C94"/>
    <w:rsid w:val="0012625D"/>
    <w:rsid w:val="00126843"/>
    <w:rsid w:val="00126965"/>
    <w:rsid w:val="00130412"/>
    <w:rsid w:val="00130581"/>
    <w:rsid w:val="00130B2D"/>
    <w:rsid w:val="001313A2"/>
    <w:rsid w:val="001319D8"/>
    <w:rsid w:val="00131C48"/>
    <w:rsid w:val="00132275"/>
    <w:rsid w:val="0013248E"/>
    <w:rsid w:val="001329D2"/>
    <w:rsid w:val="0013324E"/>
    <w:rsid w:val="00133B80"/>
    <w:rsid w:val="00134B6D"/>
    <w:rsid w:val="00134B72"/>
    <w:rsid w:val="00134EA8"/>
    <w:rsid w:val="00135A68"/>
    <w:rsid w:val="00135B85"/>
    <w:rsid w:val="00135C01"/>
    <w:rsid w:val="001363E8"/>
    <w:rsid w:val="001365A8"/>
    <w:rsid w:val="00136C8A"/>
    <w:rsid w:val="00136E24"/>
    <w:rsid w:val="00136EF1"/>
    <w:rsid w:val="001374F2"/>
    <w:rsid w:val="00137D74"/>
    <w:rsid w:val="00137EDE"/>
    <w:rsid w:val="001402CD"/>
    <w:rsid w:val="001410A7"/>
    <w:rsid w:val="0014164F"/>
    <w:rsid w:val="001416D8"/>
    <w:rsid w:val="00141BF1"/>
    <w:rsid w:val="00142FDD"/>
    <w:rsid w:val="001431EC"/>
    <w:rsid w:val="0014376A"/>
    <w:rsid w:val="00144888"/>
    <w:rsid w:val="001453D6"/>
    <w:rsid w:val="00145CF0"/>
    <w:rsid w:val="001467BA"/>
    <w:rsid w:val="00146C73"/>
    <w:rsid w:val="00146E6F"/>
    <w:rsid w:val="00147073"/>
    <w:rsid w:val="0014749F"/>
    <w:rsid w:val="00147D5B"/>
    <w:rsid w:val="00150280"/>
    <w:rsid w:val="001508F1"/>
    <w:rsid w:val="00150D84"/>
    <w:rsid w:val="00150EEB"/>
    <w:rsid w:val="001514AA"/>
    <w:rsid w:val="00153567"/>
    <w:rsid w:val="00153AD8"/>
    <w:rsid w:val="001544FA"/>
    <w:rsid w:val="0015498A"/>
    <w:rsid w:val="001554E6"/>
    <w:rsid w:val="00155C3B"/>
    <w:rsid w:val="00156E2A"/>
    <w:rsid w:val="00156EB5"/>
    <w:rsid w:val="00157109"/>
    <w:rsid w:val="00157630"/>
    <w:rsid w:val="0015FE5A"/>
    <w:rsid w:val="0016053D"/>
    <w:rsid w:val="001609E1"/>
    <w:rsid w:val="00160C79"/>
    <w:rsid w:val="0016217B"/>
    <w:rsid w:val="0016257F"/>
    <w:rsid w:val="00162B75"/>
    <w:rsid w:val="00162F95"/>
    <w:rsid w:val="00163019"/>
    <w:rsid w:val="001634B2"/>
    <w:rsid w:val="00163A9B"/>
    <w:rsid w:val="00164563"/>
    <w:rsid w:val="00164647"/>
    <w:rsid w:val="00164719"/>
    <w:rsid w:val="00164997"/>
    <w:rsid w:val="00165A1B"/>
    <w:rsid w:val="0016653E"/>
    <w:rsid w:val="00166DD4"/>
    <w:rsid w:val="00166E9F"/>
    <w:rsid w:val="00167346"/>
    <w:rsid w:val="0016736B"/>
    <w:rsid w:val="001673C6"/>
    <w:rsid w:val="0016743C"/>
    <w:rsid w:val="001676E1"/>
    <w:rsid w:val="0016786A"/>
    <w:rsid w:val="00170361"/>
    <w:rsid w:val="00170702"/>
    <w:rsid w:val="001708A4"/>
    <w:rsid w:val="00170B3B"/>
    <w:rsid w:val="00170B87"/>
    <w:rsid w:val="00170EE6"/>
    <w:rsid w:val="0017146A"/>
    <w:rsid w:val="00171952"/>
    <w:rsid w:val="00171D13"/>
    <w:rsid w:val="00171E51"/>
    <w:rsid w:val="00171F0B"/>
    <w:rsid w:val="001724B1"/>
    <w:rsid w:val="00172D07"/>
    <w:rsid w:val="00173586"/>
    <w:rsid w:val="00173C9B"/>
    <w:rsid w:val="00173DAD"/>
    <w:rsid w:val="00174BA4"/>
    <w:rsid w:val="00175530"/>
    <w:rsid w:val="001755BF"/>
    <w:rsid w:val="00175C89"/>
    <w:rsid w:val="00175D2F"/>
    <w:rsid w:val="00176627"/>
    <w:rsid w:val="00176660"/>
    <w:rsid w:val="00176971"/>
    <w:rsid w:val="00176A7E"/>
    <w:rsid w:val="001771EA"/>
    <w:rsid w:val="0017733B"/>
    <w:rsid w:val="00177E06"/>
    <w:rsid w:val="00180254"/>
    <w:rsid w:val="001808EF"/>
    <w:rsid w:val="00181153"/>
    <w:rsid w:val="001817FD"/>
    <w:rsid w:val="00181A9D"/>
    <w:rsid w:val="00181E53"/>
    <w:rsid w:val="00182197"/>
    <w:rsid w:val="00182417"/>
    <w:rsid w:val="00184AA9"/>
    <w:rsid w:val="00184C59"/>
    <w:rsid w:val="00184D08"/>
    <w:rsid w:val="001850AF"/>
    <w:rsid w:val="00185D57"/>
    <w:rsid w:val="00185FCD"/>
    <w:rsid w:val="001860DB"/>
    <w:rsid w:val="0018621F"/>
    <w:rsid w:val="00186401"/>
    <w:rsid w:val="001864C1"/>
    <w:rsid w:val="0018677C"/>
    <w:rsid w:val="001869B1"/>
    <w:rsid w:val="0018700A"/>
    <w:rsid w:val="001870BC"/>
    <w:rsid w:val="00187929"/>
    <w:rsid w:val="00187C18"/>
    <w:rsid w:val="00190347"/>
    <w:rsid w:val="00190580"/>
    <w:rsid w:val="0019065E"/>
    <w:rsid w:val="0019074C"/>
    <w:rsid w:val="0019165F"/>
    <w:rsid w:val="00191C45"/>
    <w:rsid w:val="00191C87"/>
    <w:rsid w:val="00192C72"/>
    <w:rsid w:val="00192DD4"/>
    <w:rsid w:val="00192E4E"/>
    <w:rsid w:val="00193FD7"/>
    <w:rsid w:val="001946CE"/>
    <w:rsid w:val="00194864"/>
    <w:rsid w:val="00195426"/>
    <w:rsid w:val="00195BC9"/>
    <w:rsid w:val="0019609C"/>
    <w:rsid w:val="001974E8"/>
    <w:rsid w:val="001976B2"/>
    <w:rsid w:val="00197F54"/>
    <w:rsid w:val="001A044E"/>
    <w:rsid w:val="001A14F8"/>
    <w:rsid w:val="001A29AC"/>
    <w:rsid w:val="001A2A4A"/>
    <w:rsid w:val="001A3018"/>
    <w:rsid w:val="001A3C7D"/>
    <w:rsid w:val="001A43CE"/>
    <w:rsid w:val="001A4B51"/>
    <w:rsid w:val="001A4E59"/>
    <w:rsid w:val="001A5974"/>
    <w:rsid w:val="001A59C8"/>
    <w:rsid w:val="001A5A43"/>
    <w:rsid w:val="001A6A37"/>
    <w:rsid w:val="001A6CDC"/>
    <w:rsid w:val="001A72EF"/>
    <w:rsid w:val="001A7411"/>
    <w:rsid w:val="001A75C6"/>
    <w:rsid w:val="001A7D72"/>
    <w:rsid w:val="001A7F19"/>
    <w:rsid w:val="001B021F"/>
    <w:rsid w:val="001B07DC"/>
    <w:rsid w:val="001B0BA5"/>
    <w:rsid w:val="001B0F06"/>
    <w:rsid w:val="001B10ED"/>
    <w:rsid w:val="001B15AA"/>
    <w:rsid w:val="001B29BF"/>
    <w:rsid w:val="001B29D1"/>
    <w:rsid w:val="001B2A7A"/>
    <w:rsid w:val="001B2D3B"/>
    <w:rsid w:val="001B3075"/>
    <w:rsid w:val="001B36A8"/>
    <w:rsid w:val="001B36B6"/>
    <w:rsid w:val="001B3A2E"/>
    <w:rsid w:val="001B46AD"/>
    <w:rsid w:val="001B5256"/>
    <w:rsid w:val="001B540F"/>
    <w:rsid w:val="001B5708"/>
    <w:rsid w:val="001B57CA"/>
    <w:rsid w:val="001B5A22"/>
    <w:rsid w:val="001B5BEA"/>
    <w:rsid w:val="001B61FF"/>
    <w:rsid w:val="001B6697"/>
    <w:rsid w:val="001B6C1C"/>
    <w:rsid w:val="001C0881"/>
    <w:rsid w:val="001C09C3"/>
    <w:rsid w:val="001C0BD9"/>
    <w:rsid w:val="001C14C0"/>
    <w:rsid w:val="001C2203"/>
    <w:rsid w:val="001C393C"/>
    <w:rsid w:val="001C3A9A"/>
    <w:rsid w:val="001C3DA0"/>
    <w:rsid w:val="001C52C2"/>
    <w:rsid w:val="001C5B17"/>
    <w:rsid w:val="001C66BC"/>
    <w:rsid w:val="001C6EC3"/>
    <w:rsid w:val="001C6EFB"/>
    <w:rsid w:val="001C73EA"/>
    <w:rsid w:val="001C752B"/>
    <w:rsid w:val="001C7CFF"/>
    <w:rsid w:val="001C7DD4"/>
    <w:rsid w:val="001D0BE9"/>
    <w:rsid w:val="001D14AA"/>
    <w:rsid w:val="001D1A18"/>
    <w:rsid w:val="001D219E"/>
    <w:rsid w:val="001D2542"/>
    <w:rsid w:val="001D298D"/>
    <w:rsid w:val="001D3056"/>
    <w:rsid w:val="001D30FE"/>
    <w:rsid w:val="001D37AE"/>
    <w:rsid w:val="001D49F8"/>
    <w:rsid w:val="001D4EEF"/>
    <w:rsid w:val="001D4FF1"/>
    <w:rsid w:val="001D5619"/>
    <w:rsid w:val="001D57A5"/>
    <w:rsid w:val="001D6CDF"/>
    <w:rsid w:val="001D76C8"/>
    <w:rsid w:val="001D783F"/>
    <w:rsid w:val="001D7931"/>
    <w:rsid w:val="001D7F01"/>
    <w:rsid w:val="001E14D6"/>
    <w:rsid w:val="001E1549"/>
    <w:rsid w:val="001E1F1C"/>
    <w:rsid w:val="001E2675"/>
    <w:rsid w:val="001E2691"/>
    <w:rsid w:val="001E2C2C"/>
    <w:rsid w:val="001E32B4"/>
    <w:rsid w:val="001E3572"/>
    <w:rsid w:val="001E3BFB"/>
    <w:rsid w:val="001E4739"/>
    <w:rsid w:val="001E4A06"/>
    <w:rsid w:val="001E5100"/>
    <w:rsid w:val="001E5337"/>
    <w:rsid w:val="001E707D"/>
    <w:rsid w:val="001E717A"/>
    <w:rsid w:val="001F0064"/>
    <w:rsid w:val="001F00F4"/>
    <w:rsid w:val="001F05F5"/>
    <w:rsid w:val="001F08A9"/>
    <w:rsid w:val="001F1377"/>
    <w:rsid w:val="001F1966"/>
    <w:rsid w:val="001F31F8"/>
    <w:rsid w:val="001F3955"/>
    <w:rsid w:val="001F3B93"/>
    <w:rsid w:val="001F4C98"/>
    <w:rsid w:val="001F50AF"/>
    <w:rsid w:val="001F5331"/>
    <w:rsid w:val="001F5526"/>
    <w:rsid w:val="001F78F9"/>
    <w:rsid w:val="001F7E55"/>
    <w:rsid w:val="00200489"/>
    <w:rsid w:val="00201A41"/>
    <w:rsid w:val="00201EFE"/>
    <w:rsid w:val="00202073"/>
    <w:rsid w:val="0020341A"/>
    <w:rsid w:val="002038A3"/>
    <w:rsid w:val="00204033"/>
    <w:rsid w:val="00204C0B"/>
    <w:rsid w:val="0020579B"/>
    <w:rsid w:val="00205DBA"/>
    <w:rsid w:val="00205E85"/>
    <w:rsid w:val="002067E6"/>
    <w:rsid w:val="00206DE9"/>
    <w:rsid w:val="002072C2"/>
    <w:rsid w:val="002076E6"/>
    <w:rsid w:val="00207892"/>
    <w:rsid w:val="00207A5D"/>
    <w:rsid w:val="00210367"/>
    <w:rsid w:val="002105E6"/>
    <w:rsid w:val="0021190E"/>
    <w:rsid w:val="002119A5"/>
    <w:rsid w:val="00211D56"/>
    <w:rsid w:val="002128E6"/>
    <w:rsid w:val="0021292B"/>
    <w:rsid w:val="00212FCF"/>
    <w:rsid w:val="00213278"/>
    <w:rsid w:val="00213766"/>
    <w:rsid w:val="002139C9"/>
    <w:rsid w:val="00214055"/>
    <w:rsid w:val="00214B80"/>
    <w:rsid w:val="00214F6E"/>
    <w:rsid w:val="00214FC6"/>
    <w:rsid w:val="00214FFD"/>
    <w:rsid w:val="00215987"/>
    <w:rsid w:val="00216441"/>
    <w:rsid w:val="00216B9A"/>
    <w:rsid w:val="00216F86"/>
    <w:rsid w:val="00220C08"/>
    <w:rsid w:val="00220EBC"/>
    <w:rsid w:val="002210AB"/>
    <w:rsid w:val="0022118B"/>
    <w:rsid w:val="00222080"/>
    <w:rsid w:val="0022230B"/>
    <w:rsid w:val="002225E6"/>
    <w:rsid w:val="00222940"/>
    <w:rsid w:val="00222C4C"/>
    <w:rsid w:val="002234CA"/>
    <w:rsid w:val="0022356B"/>
    <w:rsid w:val="00224D1F"/>
    <w:rsid w:val="00224DBF"/>
    <w:rsid w:val="00224E3E"/>
    <w:rsid w:val="00225E51"/>
    <w:rsid w:val="002260DA"/>
    <w:rsid w:val="00226250"/>
    <w:rsid w:val="00226425"/>
    <w:rsid w:val="0022666D"/>
    <w:rsid w:val="00226787"/>
    <w:rsid w:val="002273D0"/>
    <w:rsid w:val="002302F2"/>
    <w:rsid w:val="0023081D"/>
    <w:rsid w:val="002308B1"/>
    <w:rsid w:val="0023096B"/>
    <w:rsid w:val="00230DC3"/>
    <w:rsid w:val="00231831"/>
    <w:rsid w:val="00231F1B"/>
    <w:rsid w:val="00232615"/>
    <w:rsid w:val="002327F7"/>
    <w:rsid w:val="00232ABE"/>
    <w:rsid w:val="00232C40"/>
    <w:rsid w:val="002334F1"/>
    <w:rsid w:val="002348B7"/>
    <w:rsid w:val="00234A7F"/>
    <w:rsid w:val="002352A4"/>
    <w:rsid w:val="002353A0"/>
    <w:rsid w:val="0023550F"/>
    <w:rsid w:val="00235E47"/>
    <w:rsid w:val="00236330"/>
    <w:rsid w:val="0023680B"/>
    <w:rsid w:val="0023691F"/>
    <w:rsid w:val="00236D29"/>
    <w:rsid w:val="0023733C"/>
    <w:rsid w:val="00237E00"/>
    <w:rsid w:val="002409D3"/>
    <w:rsid w:val="002410E6"/>
    <w:rsid w:val="00241151"/>
    <w:rsid w:val="002417E4"/>
    <w:rsid w:val="00242231"/>
    <w:rsid w:val="002422C9"/>
    <w:rsid w:val="00242525"/>
    <w:rsid w:val="00242BB9"/>
    <w:rsid w:val="00242FE9"/>
    <w:rsid w:val="00243582"/>
    <w:rsid w:val="00244648"/>
    <w:rsid w:val="002446E3"/>
    <w:rsid w:val="00244ADF"/>
    <w:rsid w:val="002451AD"/>
    <w:rsid w:val="002453A2"/>
    <w:rsid w:val="00245A07"/>
    <w:rsid w:val="00246167"/>
    <w:rsid w:val="00246356"/>
    <w:rsid w:val="0024667A"/>
    <w:rsid w:val="00247361"/>
    <w:rsid w:val="00247CF8"/>
    <w:rsid w:val="00247F20"/>
    <w:rsid w:val="002500F3"/>
    <w:rsid w:val="00250D43"/>
    <w:rsid w:val="00250EDF"/>
    <w:rsid w:val="00252625"/>
    <w:rsid w:val="002527FE"/>
    <w:rsid w:val="00252E31"/>
    <w:rsid w:val="00252F2E"/>
    <w:rsid w:val="00253E3A"/>
    <w:rsid w:val="00253E3D"/>
    <w:rsid w:val="002542F4"/>
    <w:rsid w:val="00254736"/>
    <w:rsid w:val="002548DA"/>
    <w:rsid w:val="00254E40"/>
    <w:rsid w:val="00254E62"/>
    <w:rsid w:val="00255641"/>
    <w:rsid w:val="002557D4"/>
    <w:rsid w:val="00255C7D"/>
    <w:rsid w:val="00255DD4"/>
    <w:rsid w:val="0025638E"/>
    <w:rsid w:val="00256FA9"/>
    <w:rsid w:val="002601A7"/>
    <w:rsid w:val="0026070C"/>
    <w:rsid w:val="00260D37"/>
    <w:rsid w:val="00260F25"/>
    <w:rsid w:val="00262D47"/>
    <w:rsid w:val="0026354A"/>
    <w:rsid w:val="00263A18"/>
    <w:rsid w:val="00263B97"/>
    <w:rsid w:val="00263E8A"/>
    <w:rsid w:val="00264199"/>
    <w:rsid w:val="00264569"/>
    <w:rsid w:val="00264638"/>
    <w:rsid w:val="002656D5"/>
    <w:rsid w:val="00265EA9"/>
    <w:rsid w:val="002664EC"/>
    <w:rsid w:val="002668DB"/>
    <w:rsid w:val="00266933"/>
    <w:rsid w:val="00266B5E"/>
    <w:rsid w:val="002670DF"/>
    <w:rsid w:val="002671D7"/>
    <w:rsid w:val="00267331"/>
    <w:rsid w:val="00267D4B"/>
    <w:rsid w:val="00270544"/>
    <w:rsid w:val="00271816"/>
    <w:rsid w:val="0027237A"/>
    <w:rsid w:val="0027261F"/>
    <w:rsid w:val="00273CEC"/>
    <w:rsid w:val="00273EC6"/>
    <w:rsid w:val="002743DC"/>
    <w:rsid w:val="002744D3"/>
    <w:rsid w:val="0027466E"/>
    <w:rsid w:val="002747A2"/>
    <w:rsid w:val="0027487B"/>
    <w:rsid w:val="00274D6B"/>
    <w:rsid w:val="00276857"/>
    <w:rsid w:val="00277666"/>
    <w:rsid w:val="002777C9"/>
    <w:rsid w:val="00277B51"/>
    <w:rsid w:val="00280227"/>
    <w:rsid w:val="0028023F"/>
    <w:rsid w:val="0028046F"/>
    <w:rsid w:val="002808AF"/>
    <w:rsid w:val="00280FCA"/>
    <w:rsid w:val="002811C7"/>
    <w:rsid w:val="002811F7"/>
    <w:rsid w:val="0028126C"/>
    <w:rsid w:val="00281713"/>
    <w:rsid w:val="00281A90"/>
    <w:rsid w:val="00282033"/>
    <w:rsid w:val="00282D29"/>
    <w:rsid w:val="00282F65"/>
    <w:rsid w:val="00284CFE"/>
    <w:rsid w:val="00284EF6"/>
    <w:rsid w:val="002853D4"/>
    <w:rsid w:val="002853D8"/>
    <w:rsid w:val="0028644E"/>
    <w:rsid w:val="00286929"/>
    <w:rsid w:val="00286B34"/>
    <w:rsid w:val="00286BA1"/>
    <w:rsid w:val="00287D47"/>
    <w:rsid w:val="00290919"/>
    <w:rsid w:val="00290DE1"/>
    <w:rsid w:val="00291485"/>
    <w:rsid w:val="00291D63"/>
    <w:rsid w:val="002924EB"/>
    <w:rsid w:val="0029260C"/>
    <w:rsid w:val="002926F5"/>
    <w:rsid w:val="00292D3B"/>
    <w:rsid w:val="00292D90"/>
    <w:rsid w:val="002934C6"/>
    <w:rsid w:val="00293615"/>
    <w:rsid w:val="00294678"/>
    <w:rsid w:val="0029479C"/>
    <w:rsid w:val="002950EB"/>
    <w:rsid w:val="00295858"/>
    <w:rsid w:val="00295E5A"/>
    <w:rsid w:val="002960EE"/>
    <w:rsid w:val="00296556"/>
    <w:rsid w:val="00296BC5"/>
    <w:rsid w:val="00296C92"/>
    <w:rsid w:val="00297CB4"/>
    <w:rsid w:val="002A05C5"/>
    <w:rsid w:val="002A08C0"/>
    <w:rsid w:val="002A0A27"/>
    <w:rsid w:val="002A10AC"/>
    <w:rsid w:val="002A1525"/>
    <w:rsid w:val="002A1D92"/>
    <w:rsid w:val="002A2125"/>
    <w:rsid w:val="002A214E"/>
    <w:rsid w:val="002A26B9"/>
    <w:rsid w:val="002A2922"/>
    <w:rsid w:val="002A2EAE"/>
    <w:rsid w:val="002A31A0"/>
    <w:rsid w:val="002A32EA"/>
    <w:rsid w:val="002A3470"/>
    <w:rsid w:val="002A3970"/>
    <w:rsid w:val="002A3C36"/>
    <w:rsid w:val="002A3CB8"/>
    <w:rsid w:val="002A3E69"/>
    <w:rsid w:val="002A5161"/>
    <w:rsid w:val="002A6826"/>
    <w:rsid w:val="002A7333"/>
    <w:rsid w:val="002B003F"/>
    <w:rsid w:val="002B054F"/>
    <w:rsid w:val="002B13C0"/>
    <w:rsid w:val="002B14DB"/>
    <w:rsid w:val="002B1884"/>
    <w:rsid w:val="002B1C67"/>
    <w:rsid w:val="002B221E"/>
    <w:rsid w:val="002B2568"/>
    <w:rsid w:val="002B2F76"/>
    <w:rsid w:val="002B3112"/>
    <w:rsid w:val="002B31B8"/>
    <w:rsid w:val="002B48AF"/>
    <w:rsid w:val="002B53CF"/>
    <w:rsid w:val="002B5826"/>
    <w:rsid w:val="002B6375"/>
    <w:rsid w:val="002B69A2"/>
    <w:rsid w:val="002B6AEA"/>
    <w:rsid w:val="002B7D21"/>
    <w:rsid w:val="002C032C"/>
    <w:rsid w:val="002C0927"/>
    <w:rsid w:val="002C0E9E"/>
    <w:rsid w:val="002C1216"/>
    <w:rsid w:val="002C131F"/>
    <w:rsid w:val="002C22C1"/>
    <w:rsid w:val="002C2627"/>
    <w:rsid w:val="002C2A90"/>
    <w:rsid w:val="002C2D98"/>
    <w:rsid w:val="002C2EAE"/>
    <w:rsid w:val="002C3084"/>
    <w:rsid w:val="002C4502"/>
    <w:rsid w:val="002C4922"/>
    <w:rsid w:val="002C4B72"/>
    <w:rsid w:val="002C4BDE"/>
    <w:rsid w:val="002C519E"/>
    <w:rsid w:val="002C6A7D"/>
    <w:rsid w:val="002C7928"/>
    <w:rsid w:val="002C7C36"/>
    <w:rsid w:val="002D1B33"/>
    <w:rsid w:val="002D1B5E"/>
    <w:rsid w:val="002D460D"/>
    <w:rsid w:val="002D5501"/>
    <w:rsid w:val="002D6073"/>
    <w:rsid w:val="002D6F2E"/>
    <w:rsid w:val="002D742D"/>
    <w:rsid w:val="002D754F"/>
    <w:rsid w:val="002D78B3"/>
    <w:rsid w:val="002D7939"/>
    <w:rsid w:val="002D7B70"/>
    <w:rsid w:val="002D7C94"/>
    <w:rsid w:val="002D7DD0"/>
    <w:rsid w:val="002D7E07"/>
    <w:rsid w:val="002E0877"/>
    <w:rsid w:val="002E0F0C"/>
    <w:rsid w:val="002E115A"/>
    <w:rsid w:val="002E13E7"/>
    <w:rsid w:val="002E1461"/>
    <w:rsid w:val="002E1A91"/>
    <w:rsid w:val="002E2683"/>
    <w:rsid w:val="002E2977"/>
    <w:rsid w:val="002E29B9"/>
    <w:rsid w:val="002E2CFD"/>
    <w:rsid w:val="002E30BA"/>
    <w:rsid w:val="002E3239"/>
    <w:rsid w:val="002E47E7"/>
    <w:rsid w:val="002E6D72"/>
    <w:rsid w:val="002E6F4E"/>
    <w:rsid w:val="002E709F"/>
    <w:rsid w:val="002F07BD"/>
    <w:rsid w:val="002F123B"/>
    <w:rsid w:val="002F15FA"/>
    <w:rsid w:val="002F167B"/>
    <w:rsid w:val="002F2BB0"/>
    <w:rsid w:val="002F2E88"/>
    <w:rsid w:val="002F3A58"/>
    <w:rsid w:val="002F3A8D"/>
    <w:rsid w:val="002F3D6F"/>
    <w:rsid w:val="002F4199"/>
    <w:rsid w:val="002F4B13"/>
    <w:rsid w:val="002F6AB0"/>
    <w:rsid w:val="002F6FB0"/>
    <w:rsid w:val="002F70EA"/>
    <w:rsid w:val="002F7255"/>
    <w:rsid w:val="002F78D7"/>
    <w:rsid w:val="003007E3"/>
    <w:rsid w:val="00300F60"/>
    <w:rsid w:val="003013E6"/>
    <w:rsid w:val="003021E7"/>
    <w:rsid w:val="003023D6"/>
    <w:rsid w:val="003024A0"/>
    <w:rsid w:val="00302876"/>
    <w:rsid w:val="00302EB9"/>
    <w:rsid w:val="003034E4"/>
    <w:rsid w:val="003038C5"/>
    <w:rsid w:val="00303E98"/>
    <w:rsid w:val="00304AD6"/>
    <w:rsid w:val="00304CBB"/>
    <w:rsid w:val="00305069"/>
    <w:rsid w:val="00305440"/>
    <w:rsid w:val="0030594A"/>
    <w:rsid w:val="00306073"/>
    <w:rsid w:val="00310E5E"/>
    <w:rsid w:val="003110AE"/>
    <w:rsid w:val="0031125F"/>
    <w:rsid w:val="00311A78"/>
    <w:rsid w:val="00311B58"/>
    <w:rsid w:val="00311D64"/>
    <w:rsid w:val="00311EC7"/>
    <w:rsid w:val="003131EC"/>
    <w:rsid w:val="003135ED"/>
    <w:rsid w:val="00313B79"/>
    <w:rsid w:val="00313D54"/>
    <w:rsid w:val="0031423A"/>
    <w:rsid w:val="0031439C"/>
    <w:rsid w:val="00314944"/>
    <w:rsid w:val="00314F25"/>
    <w:rsid w:val="003157B7"/>
    <w:rsid w:val="00315FE5"/>
    <w:rsid w:val="00316427"/>
    <w:rsid w:val="00316476"/>
    <w:rsid w:val="00316A03"/>
    <w:rsid w:val="0031732C"/>
    <w:rsid w:val="003177F8"/>
    <w:rsid w:val="00317B8C"/>
    <w:rsid w:val="00317DF4"/>
    <w:rsid w:val="00317F7E"/>
    <w:rsid w:val="003204A8"/>
    <w:rsid w:val="00320625"/>
    <w:rsid w:val="003212B4"/>
    <w:rsid w:val="003212E0"/>
    <w:rsid w:val="0032159E"/>
    <w:rsid w:val="00321643"/>
    <w:rsid w:val="003217FB"/>
    <w:rsid w:val="00321A3D"/>
    <w:rsid w:val="00321D6E"/>
    <w:rsid w:val="00322223"/>
    <w:rsid w:val="003240A3"/>
    <w:rsid w:val="00324354"/>
    <w:rsid w:val="00324E61"/>
    <w:rsid w:val="00325341"/>
    <w:rsid w:val="00325550"/>
    <w:rsid w:val="003259C4"/>
    <w:rsid w:val="00325C33"/>
    <w:rsid w:val="00326FDF"/>
    <w:rsid w:val="003272DE"/>
    <w:rsid w:val="00327D36"/>
    <w:rsid w:val="00330513"/>
    <w:rsid w:val="0033085B"/>
    <w:rsid w:val="00330FE2"/>
    <w:rsid w:val="0033109D"/>
    <w:rsid w:val="00331167"/>
    <w:rsid w:val="0033144C"/>
    <w:rsid w:val="003314AE"/>
    <w:rsid w:val="00331D9A"/>
    <w:rsid w:val="00332BBE"/>
    <w:rsid w:val="00333A5F"/>
    <w:rsid w:val="003347F0"/>
    <w:rsid w:val="00334C85"/>
    <w:rsid w:val="003352FF"/>
    <w:rsid w:val="00335AC9"/>
    <w:rsid w:val="00336352"/>
    <w:rsid w:val="0033655F"/>
    <w:rsid w:val="00336CF2"/>
    <w:rsid w:val="00337341"/>
    <w:rsid w:val="003375A4"/>
    <w:rsid w:val="00340F9B"/>
    <w:rsid w:val="00340FF3"/>
    <w:rsid w:val="00341001"/>
    <w:rsid w:val="00341E92"/>
    <w:rsid w:val="00342CFA"/>
    <w:rsid w:val="00343387"/>
    <w:rsid w:val="0034354E"/>
    <w:rsid w:val="00343637"/>
    <w:rsid w:val="00343CEF"/>
    <w:rsid w:val="0034424E"/>
    <w:rsid w:val="003442E4"/>
    <w:rsid w:val="003448BE"/>
    <w:rsid w:val="00344D6A"/>
    <w:rsid w:val="00345944"/>
    <w:rsid w:val="00346780"/>
    <w:rsid w:val="00346C03"/>
    <w:rsid w:val="00346E64"/>
    <w:rsid w:val="003477D1"/>
    <w:rsid w:val="00347C92"/>
    <w:rsid w:val="00350FE5"/>
    <w:rsid w:val="00351F6B"/>
    <w:rsid w:val="00352E56"/>
    <w:rsid w:val="00352EE1"/>
    <w:rsid w:val="00353A54"/>
    <w:rsid w:val="003541CC"/>
    <w:rsid w:val="0035421B"/>
    <w:rsid w:val="00354760"/>
    <w:rsid w:val="00355226"/>
    <w:rsid w:val="00355672"/>
    <w:rsid w:val="003557CF"/>
    <w:rsid w:val="00355E86"/>
    <w:rsid w:val="00356369"/>
    <w:rsid w:val="00356FD9"/>
    <w:rsid w:val="0035722D"/>
    <w:rsid w:val="0036006F"/>
    <w:rsid w:val="003607AA"/>
    <w:rsid w:val="003608A1"/>
    <w:rsid w:val="00361085"/>
    <w:rsid w:val="00361BAE"/>
    <w:rsid w:val="0036267E"/>
    <w:rsid w:val="003632E2"/>
    <w:rsid w:val="003635A7"/>
    <w:rsid w:val="003635A8"/>
    <w:rsid w:val="00363C44"/>
    <w:rsid w:val="00364867"/>
    <w:rsid w:val="0036507F"/>
    <w:rsid w:val="00365109"/>
    <w:rsid w:val="003651D3"/>
    <w:rsid w:val="003651F5"/>
    <w:rsid w:val="0036577C"/>
    <w:rsid w:val="00365878"/>
    <w:rsid w:val="00365C12"/>
    <w:rsid w:val="003660D0"/>
    <w:rsid w:val="00367562"/>
    <w:rsid w:val="003678E0"/>
    <w:rsid w:val="00370752"/>
    <w:rsid w:val="00370C7B"/>
    <w:rsid w:val="00371392"/>
    <w:rsid w:val="00371848"/>
    <w:rsid w:val="00371D9A"/>
    <w:rsid w:val="00373A59"/>
    <w:rsid w:val="003746C8"/>
    <w:rsid w:val="00374F44"/>
    <w:rsid w:val="003776D9"/>
    <w:rsid w:val="0037770E"/>
    <w:rsid w:val="00377755"/>
    <w:rsid w:val="003777CB"/>
    <w:rsid w:val="003778D5"/>
    <w:rsid w:val="00377B05"/>
    <w:rsid w:val="003800E4"/>
    <w:rsid w:val="0038036D"/>
    <w:rsid w:val="00380669"/>
    <w:rsid w:val="0038081F"/>
    <w:rsid w:val="0038082B"/>
    <w:rsid w:val="003809AC"/>
    <w:rsid w:val="00380E7F"/>
    <w:rsid w:val="00380EFF"/>
    <w:rsid w:val="003813A7"/>
    <w:rsid w:val="00381B31"/>
    <w:rsid w:val="003824E0"/>
    <w:rsid w:val="003830A5"/>
    <w:rsid w:val="00383734"/>
    <w:rsid w:val="003837DC"/>
    <w:rsid w:val="00383F5C"/>
    <w:rsid w:val="00384413"/>
    <w:rsid w:val="00384504"/>
    <w:rsid w:val="003856E2"/>
    <w:rsid w:val="00385B89"/>
    <w:rsid w:val="003872FD"/>
    <w:rsid w:val="00387373"/>
    <w:rsid w:val="003874CC"/>
    <w:rsid w:val="00387AFD"/>
    <w:rsid w:val="00390DC6"/>
    <w:rsid w:val="00392C15"/>
    <w:rsid w:val="00393AED"/>
    <w:rsid w:val="00393B04"/>
    <w:rsid w:val="003943B9"/>
    <w:rsid w:val="00394A9E"/>
    <w:rsid w:val="00394BD9"/>
    <w:rsid w:val="0039579E"/>
    <w:rsid w:val="00395E90"/>
    <w:rsid w:val="00397154"/>
    <w:rsid w:val="00397250"/>
    <w:rsid w:val="00397AD3"/>
    <w:rsid w:val="003A062A"/>
    <w:rsid w:val="003A1115"/>
    <w:rsid w:val="003A18F6"/>
    <w:rsid w:val="003A219A"/>
    <w:rsid w:val="003A2509"/>
    <w:rsid w:val="003A26C4"/>
    <w:rsid w:val="003A2EFD"/>
    <w:rsid w:val="003A315F"/>
    <w:rsid w:val="003A36BD"/>
    <w:rsid w:val="003A3775"/>
    <w:rsid w:val="003A4ADC"/>
    <w:rsid w:val="003A4B61"/>
    <w:rsid w:val="003A53DA"/>
    <w:rsid w:val="003A5D08"/>
    <w:rsid w:val="003A5E51"/>
    <w:rsid w:val="003A64C2"/>
    <w:rsid w:val="003A6935"/>
    <w:rsid w:val="003A6A31"/>
    <w:rsid w:val="003A6CD1"/>
    <w:rsid w:val="003A6DA8"/>
    <w:rsid w:val="003A6E94"/>
    <w:rsid w:val="003A7068"/>
    <w:rsid w:val="003A7250"/>
    <w:rsid w:val="003A728E"/>
    <w:rsid w:val="003A75E9"/>
    <w:rsid w:val="003B0492"/>
    <w:rsid w:val="003B0773"/>
    <w:rsid w:val="003B09EA"/>
    <w:rsid w:val="003B1AB9"/>
    <w:rsid w:val="003B2038"/>
    <w:rsid w:val="003B21AB"/>
    <w:rsid w:val="003B2307"/>
    <w:rsid w:val="003B231E"/>
    <w:rsid w:val="003B2377"/>
    <w:rsid w:val="003B25D0"/>
    <w:rsid w:val="003B2838"/>
    <w:rsid w:val="003B2CC7"/>
    <w:rsid w:val="003B2CE2"/>
    <w:rsid w:val="003B30A2"/>
    <w:rsid w:val="003B3190"/>
    <w:rsid w:val="003B31F1"/>
    <w:rsid w:val="003B3FEA"/>
    <w:rsid w:val="003B4B9E"/>
    <w:rsid w:val="003B5150"/>
    <w:rsid w:val="003B54B9"/>
    <w:rsid w:val="003B5C41"/>
    <w:rsid w:val="003B6799"/>
    <w:rsid w:val="003B7F1F"/>
    <w:rsid w:val="003C152F"/>
    <w:rsid w:val="003C275B"/>
    <w:rsid w:val="003C4132"/>
    <w:rsid w:val="003C4186"/>
    <w:rsid w:val="003C4AEA"/>
    <w:rsid w:val="003C4F0B"/>
    <w:rsid w:val="003C5735"/>
    <w:rsid w:val="003C66AD"/>
    <w:rsid w:val="003C6EE3"/>
    <w:rsid w:val="003C6F66"/>
    <w:rsid w:val="003CB23E"/>
    <w:rsid w:val="003D05FD"/>
    <w:rsid w:val="003D2781"/>
    <w:rsid w:val="003D2E29"/>
    <w:rsid w:val="003D3566"/>
    <w:rsid w:val="003D4201"/>
    <w:rsid w:val="003D432F"/>
    <w:rsid w:val="003D47C4"/>
    <w:rsid w:val="003D4F2B"/>
    <w:rsid w:val="003D4FD5"/>
    <w:rsid w:val="003D6466"/>
    <w:rsid w:val="003D67B1"/>
    <w:rsid w:val="003D7260"/>
    <w:rsid w:val="003D73E5"/>
    <w:rsid w:val="003D7A4F"/>
    <w:rsid w:val="003D7E53"/>
    <w:rsid w:val="003E0F72"/>
    <w:rsid w:val="003E14A7"/>
    <w:rsid w:val="003E2013"/>
    <w:rsid w:val="003E2421"/>
    <w:rsid w:val="003E24EA"/>
    <w:rsid w:val="003E2701"/>
    <w:rsid w:val="003E2714"/>
    <w:rsid w:val="003E33B5"/>
    <w:rsid w:val="003E3590"/>
    <w:rsid w:val="003E35B3"/>
    <w:rsid w:val="003E3C3F"/>
    <w:rsid w:val="003E4053"/>
    <w:rsid w:val="003E4DB9"/>
    <w:rsid w:val="003E4E81"/>
    <w:rsid w:val="003E4EDF"/>
    <w:rsid w:val="003E5866"/>
    <w:rsid w:val="003E7AB8"/>
    <w:rsid w:val="003F0BC0"/>
    <w:rsid w:val="003F0BC8"/>
    <w:rsid w:val="003F0BFA"/>
    <w:rsid w:val="003F0EFC"/>
    <w:rsid w:val="003F13F6"/>
    <w:rsid w:val="003F18F5"/>
    <w:rsid w:val="003F1F92"/>
    <w:rsid w:val="003F23F3"/>
    <w:rsid w:val="003F25E0"/>
    <w:rsid w:val="003F26B9"/>
    <w:rsid w:val="003F3650"/>
    <w:rsid w:val="003F46F2"/>
    <w:rsid w:val="003F48FF"/>
    <w:rsid w:val="003F4BBD"/>
    <w:rsid w:val="003F4BFF"/>
    <w:rsid w:val="003F548C"/>
    <w:rsid w:val="003F54D3"/>
    <w:rsid w:val="003F559E"/>
    <w:rsid w:val="003F6203"/>
    <w:rsid w:val="003F62CE"/>
    <w:rsid w:val="003F643D"/>
    <w:rsid w:val="003F6B3B"/>
    <w:rsid w:val="003F7048"/>
    <w:rsid w:val="003F7153"/>
    <w:rsid w:val="003F733C"/>
    <w:rsid w:val="003F74AA"/>
    <w:rsid w:val="003F7823"/>
    <w:rsid w:val="003F790C"/>
    <w:rsid w:val="00400797"/>
    <w:rsid w:val="004008F2"/>
    <w:rsid w:val="00400B2F"/>
    <w:rsid w:val="00401D17"/>
    <w:rsid w:val="0040221E"/>
    <w:rsid w:val="00402525"/>
    <w:rsid w:val="0040314A"/>
    <w:rsid w:val="004038E6"/>
    <w:rsid w:val="00403F88"/>
    <w:rsid w:val="00404489"/>
    <w:rsid w:val="004048D5"/>
    <w:rsid w:val="00404AED"/>
    <w:rsid w:val="00404D88"/>
    <w:rsid w:val="00406183"/>
    <w:rsid w:val="004065F5"/>
    <w:rsid w:val="004071A3"/>
    <w:rsid w:val="00407C3B"/>
    <w:rsid w:val="00407F74"/>
    <w:rsid w:val="00411139"/>
    <w:rsid w:val="00413456"/>
    <w:rsid w:val="00413A17"/>
    <w:rsid w:val="00413BA3"/>
    <w:rsid w:val="004142DA"/>
    <w:rsid w:val="00414EEF"/>
    <w:rsid w:val="0041513D"/>
    <w:rsid w:val="00415E6E"/>
    <w:rsid w:val="004169FF"/>
    <w:rsid w:val="00416A1D"/>
    <w:rsid w:val="004173C8"/>
    <w:rsid w:val="0041755E"/>
    <w:rsid w:val="004179D9"/>
    <w:rsid w:val="00421485"/>
    <w:rsid w:val="00421A05"/>
    <w:rsid w:val="00421E6D"/>
    <w:rsid w:val="00422520"/>
    <w:rsid w:val="0042306B"/>
    <w:rsid w:val="00423C6E"/>
    <w:rsid w:val="004246EA"/>
    <w:rsid w:val="0042479F"/>
    <w:rsid w:val="00425947"/>
    <w:rsid w:val="00426195"/>
    <w:rsid w:val="0042634B"/>
    <w:rsid w:val="00426B16"/>
    <w:rsid w:val="00426EA4"/>
    <w:rsid w:val="0042736F"/>
    <w:rsid w:val="0042761D"/>
    <w:rsid w:val="004276C4"/>
    <w:rsid w:val="004278FF"/>
    <w:rsid w:val="00432111"/>
    <w:rsid w:val="0043261F"/>
    <w:rsid w:val="004329C4"/>
    <w:rsid w:val="004329CA"/>
    <w:rsid w:val="00432DC5"/>
    <w:rsid w:val="004336E6"/>
    <w:rsid w:val="00433B96"/>
    <w:rsid w:val="00433EA6"/>
    <w:rsid w:val="00434389"/>
    <w:rsid w:val="00434F8A"/>
    <w:rsid w:val="004350F3"/>
    <w:rsid w:val="004351FE"/>
    <w:rsid w:val="0043530A"/>
    <w:rsid w:val="00435F18"/>
    <w:rsid w:val="004360DD"/>
    <w:rsid w:val="00436411"/>
    <w:rsid w:val="00436D36"/>
    <w:rsid w:val="004378ED"/>
    <w:rsid w:val="00437D71"/>
    <w:rsid w:val="00440146"/>
    <w:rsid w:val="004405E2"/>
    <w:rsid w:val="004408E9"/>
    <w:rsid w:val="00440D93"/>
    <w:rsid w:val="00440DD1"/>
    <w:rsid w:val="004418AB"/>
    <w:rsid w:val="00441E02"/>
    <w:rsid w:val="00441F6F"/>
    <w:rsid w:val="0044256A"/>
    <w:rsid w:val="00442779"/>
    <w:rsid w:val="0044298E"/>
    <w:rsid w:val="0044327D"/>
    <w:rsid w:val="004434C8"/>
    <w:rsid w:val="0044356D"/>
    <w:rsid w:val="004437B2"/>
    <w:rsid w:val="00443F7A"/>
    <w:rsid w:val="00444021"/>
    <w:rsid w:val="00444151"/>
    <w:rsid w:val="0044434D"/>
    <w:rsid w:val="004450C8"/>
    <w:rsid w:val="004464C5"/>
    <w:rsid w:val="0044669A"/>
    <w:rsid w:val="00446FF1"/>
    <w:rsid w:val="0044700F"/>
    <w:rsid w:val="00447035"/>
    <w:rsid w:val="00447149"/>
    <w:rsid w:val="00447496"/>
    <w:rsid w:val="0044757A"/>
    <w:rsid w:val="00447829"/>
    <w:rsid w:val="00447C88"/>
    <w:rsid w:val="00447CB1"/>
    <w:rsid w:val="0045009E"/>
    <w:rsid w:val="004501D3"/>
    <w:rsid w:val="00450FF3"/>
    <w:rsid w:val="0045129A"/>
    <w:rsid w:val="00451422"/>
    <w:rsid w:val="0045187B"/>
    <w:rsid w:val="00451975"/>
    <w:rsid w:val="00451CE5"/>
    <w:rsid w:val="004523C6"/>
    <w:rsid w:val="0045265B"/>
    <w:rsid w:val="00452729"/>
    <w:rsid w:val="00452734"/>
    <w:rsid w:val="0045318D"/>
    <w:rsid w:val="00453479"/>
    <w:rsid w:val="00453487"/>
    <w:rsid w:val="00453CF6"/>
    <w:rsid w:val="004542E3"/>
    <w:rsid w:val="0045478A"/>
    <w:rsid w:val="00454E15"/>
    <w:rsid w:val="004556CF"/>
    <w:rsid w:val="00455B45"/>
    <w:rsid w:val="004565E9"/>
    <w:rsid w:val="004567FF"/>
    <w:rsid w:val="00457433"/>
    <w:rsid w:val="004576B0"/>
    <w:rsid w:val="004577D0"/>
    <w:rsid w:val="0045791C"/>
    <w:rsid w:val="00460420"/>
    <w:rsid w:val="00460449"/>
    <w:rsid w:val="00460590"/>
    <w:rsid w:val="00460A73"/>
    <w:rsid w:val="00460A8C"/>
    <w:rsid w:val="00461834"/>
    <w:rsid w:val="00461920"/>
    <w:rsid w:val="00461E2C"/>
    <w:rsid w:val="00461FD9"/>
    <w:rsid w:val="004629D4"/>
    <w:rsid w:val="00462D38"/>
    <w:rsid w:val="0046315E"/>
    <w:rsid w:val="00463461"/>
    <w:rsid w:val="004645B0"/>
    <w:rsid w:val="004652B6"/>
    <w:rsid w:val="00465424"/>
    <w:rsid w:val="004668D8"/>
    <w:rsid w:val="00466D10"/>
    <w:rsid w:val="00467F1F"/>
    <w:rsid w:val="00467FCC"/>
    <w:rsid w:val="00471F61"/>
    <w:rsid w:val="00471FF9"/>
    <w:rsid w:val="004726F7"/>
    <w:rsid w:val="004738BA"/>
    <w:rsid w:val="00473A9A"/>
    <w:rsid w:val="004741D8"/>
    <w:rsid w:val="0047492F"/>
    <w:rsid w:val="00474A02"/>
    <w:rsid w:val="00474BA4"/>
    <w:rsid w:val="00475F2B"/>
    <w:rsid w:val="00476030"/>
    <w:rsid w:val="004762DE"/>
    <w:rsid w:val="004763D1"/>
    <w:rsid w:val="00476AA1"/>
    <w:rsid w:val="0047724B"/>
    <w:rsid w:val="0048067B"/>
    <w:rsid w:val="00480C3F"/>
    <w:rsid w:val="00480D45"/>
    <w:rsid w:val="00481ADF"/>
    <w:rsid w:val="00482379"/>
    <w:rsid w:val="00482D0C"/>
    <w:rsid w:val="00483154"/>
    <w:rsid w:val="00484B10"/>
    <w:rsid w:val="00484F8A"/>
    <w:rsid w:val="00485E4C"/>
    <w:rsid w:val="00486470"/>
    <w:rsid w:val="00486878"/>
    <w:rsid w:val="004870A5"/>
    <w:rsid w:val="004870DC"/>
    <w:rsid w:val="004870FE"/>
    <w:rsid w:val="004874B1"/>
    <w:rsid w:val="0048766E"/>
    <w:rsid w:val="004877F1"/>
    <w:rsid w:val="00487EF6"/>
    <w:rsid w:val="0049012E"/>
    <w:rsid w:val="0049014D"/>
    <w:rsid w:val="0049095A"/>
    <w:rsid w:val="004909B1"/>
    <w:rsid w:val="00490BE3"/>
    <w:rsid w:val="00490D4B"/>
    <w:rsid w:val="004915B6"/>
    <w:rsid w:val="00491AF0"/>
    <w:rsid w:val="00491F1B"/>
    <w:rsid w:val="00492F95"/>
    <w:rsid w:val="00493496"/>
    <w:rsid w:val="00493DEB"/>
    <w:rsid w:val="0049453B"/>
    <w:rsid w:val="00494C5C"/>
    <w:rsid w:val="00494EA1"/>
    <w:rsid w:val="004951A2"/>
    <w:rsid w:val="004955F8"/>
    <w:rsid w:val="00495C24"/>
    <w:rsid w:val="00495DE9"/>
    <w:rsid w:val="00495DFF"/>
    <w:rsid w:val="004963E3"/>
    <w:rsid w:val="00496512"/>
    <w:rsid w:val="004965B8"/>
    <w:rsid w:val="00497CBA"/>
    <w:rsid w:val="004A0264"/>
    <w:rsid w:val="004A06A0"/>
    <w:rsid w:val="004A0A58"/>
    <w:rsid w:val="004A11F9"/>
    <w:rsid w:val="004A1356"/>
    <w:rsid w:val="004A13A8"/>
    <w:rsid w:val="004A2703"/>
    <w:rsid w:val="004A2C0C"/>
    <w:rsid w:val="004A2F26"/>
    <w:rsid w:val="004A317B"/>
    <w:rsid w:val="004A3D13"/>
    <w:rsid w:val="004A4096"/>
    <w:rsid w:val="004A452D"/>
    <w:rsid w:val="004A6B13"/>
    <w:rsid w:val="004A759D"/>
    <w:rsid w:val="004A7BDC"/>
    <w:rsid w:val="004A7DB3"/>
    <w:rsid w:val="004B058D"/>
    <w:rsid w:val="004B0726"/>
    <w:rsid w:val="004B0FAA"/>
    <w:rsid w:val="004B1046"/>
    <w:rsid w:val="004B1814"/>
    <w:rsid w:val="004B2410"/>
    <w:rsid w:val="004B2D36"/>
    <w:rsid w:val="004B2EE7"/>
    <w:rsid w:val="004B2FCD"/>
    <w:rsid w:val="004B63B0"/>
    <w:rsid w:val="004B69E3"/>
    <w:rsid w:val="004B6A86"/>
    <w:rsid w:val="004B6B43"/>
    <w:rsid w:val="004B6E22"/>
    <w:rsid w:val="004B6EEA"/>
    <w:rsid w:val="004C0353"/>
    <w:rsid w:val="004C095A"/>
    <w:rsid w:val="004C0A77"/>
    <w:rsid w:val="004C0CD3"/>
    <w:rsid w:val="004C0E94"/>
    <w:rsid w:val="004C1213"/>
    <w:rsid w:val="004C1B36"/>
    <w:rsid w:val="004C1D76"/>
    <w:rsid w:val="004C25BF"/>
    <w:rsid w:val="004C27D0"/>
    <w:rsid w:val="004C2A66"/>
    <w:rsid w:val="004C2A98"/>
    <w:rsid w:val="004C2CA2"/>
    <w:rsid w:val="004C3245"/>
    <w:rsid w:val="004C3321"/>
    <w:rsid w:val="004C481E"/>
    <w:rsid w:val="004C50EE"/>
    <w:rsid w:val="004C52EE"/>
    <w:rsid w:val="004C5342"/>
    <w:rsid w:val="004C5521"/>
    <w:rsid w:val="004C57A5"/>
    <w:rsid w:val="004C5850"/>
    <w:rsid w:val="004C6404"/>
    <w:rsid w:val="004C6BAF"/>
    <w:rsid w:val="004D10E9"/>
    <w:rsid w:val="004D1355"/>
    <w:rsid w:val="004D13BB"/>
    <w:rsid w:val="004D1556"/>
    <w:rsid w:val="004D1570"/>
    <w:rsid w:val="004D2C74"/>
    <w:rsid w:val="004D3307"/>
    <w:rsid w:val="004D3399"/>
    <w:rsid w:val="004D34B9"/>
    <w:rsid w:val="004D37EA"/>
    <w:rsid w:val="004D416A"/>
    <w:rsid w:val="004D41D5"/>
    <w:rsid w:val="004D47B0"/>
    <w:rsid w:val="004D4B86"/>
    <w:rsid w:val="004D746C"/>
    <w:rsid w:val="004E08E7"/>
    <w:rsid w:val="004E0BF1"/>
    <w:rsid w:val="004E191D"/>
    <w:rsid w:val="004E2B04"/>
    <w:rsid w:val="004E31F7"/>
    <w:rsid w:val="004E32AB"/>
    <w:rsid w:val="004E35DC"/>
    <w:rsid w:val="004E3AAA"/>
    <w:rsid w:val="004E3DC1"/>
    <w:rsid w:val="004E5324"/>
    <w:rsid w:val="004E6160"/>
    <w:rsid w:val="004E66E0"/>
    <w:rsid w:val="004E67E5"/>
    <w:rsid w:val="004E6E5C"/>
    <w:rsid w:val="004E6F26"/>
    <w:rsid w:val="004F0482"/>
    <w:rsid w:val="004F10BA"/>
    <w:rsid w:val="004F1C20"/>
    <w:rsid w:val="004F20CC"/>
    <w:rsid w:val="004F2311"/>
    <w:rsid w:val="004F3507"/>
    <w:rsid w:val="004F35D5"/>
    <w:rsid w:val="004F3868"/>
    <w:rsid w:val="004F3AB3"/>
    <w:rsid w:val="004F402E"/>
    <w:rsid w:val="004F4290"/>
    <w:rsid w:val="004F4ADA"/>
    <w:rsid w:val="004F4DFB"/>
    <w:rsid w:val="004F537B"/>
    <w:rsid w:val="004F55B4"/>
    <w:rsid w:val="004F59D6"/>
    <w:rsid w:val="004F5A77"/>
    <w:rsid w:val="004F5C85"/>
    <w:rsid w:val="004F5DF5"/>
    <w:rsid w:val="004F6088"/>
    <w:rsid w:val="004F6252"/>
    <w:rsid w:val="004F664E"/>
    <w:rsid w:val="004F6A22"/>
    <w:rsid w:val="004F6A50"/>
    <w:rsid w:val="004F6FF8"/>
    <w:rsid w:val="004F7079"/>
    <w:rsid w:val="00500D86"/>
    <w:rsid w:val="00501046"/>
    <w:rsid w:val="00501ABF"/>
    <w:rsid w:val="00502A64"/>
    <w:rsid w:val="00503AF4"/>
    <w:rsid w:val="00503B23"/>
    <w:rsid w:val="00503C74"/>
    <w:rsid w:val="0050405C"/>
    <w:rsid w:val="005041D1"/>
    <w:rsid w:val="00504292"/>
    <w:rsid w:val="0050470A"/>
    <w:rsid w:val="005059CD"/>
    <w:rsid w:val="00505F32"/>
    <w:rsid w:val="00506B72"/>
    <w:rsid w:val="00506C7C"/>
    <w:rsid w:val="00506F70"/>
    <w:rsid w:val="005070B3"/>
    <w:rsid w:val="005073B3"/>
    <w:rsid w:val="00510A3D"/>
    <w:rsid w:val="00510ACA"/>
    <w:rsid w:val="005113F8"/>
    <w:rsid w:val="00511430"/>
    <w:rsid w:val="00511839"/>
    <w:rsid w:val="00511F49"/>
    <w:rsid w:val="0051257B"/>
    <w:rsid w:val="00512590"/>
    <w:rsid w:val="00512711"/>
    <w:rsid w:val="00512B3C"/>
    <w:rsid w:val="00514548"/>
    <w:rsid w:val="00514906"/>
    <w:rsid w:val="00514E4A"/>
    <w:rsid w:val="00514EB0"/>
    <w:rsid w:val="00515949"/>
    <w:rsid w:val="00515B43"/>
    <w:rsid w:val="005162E6"/>
    <w:rsid w:val="00516D79"/>
    <w:rsid w:val="00517976"/>
    <w:rsid w:val="00520A73"/>
    <w:rsid w:val="00520AD9"/>
    <w:rsid w:val="00520F52"/>
    <w:rsid w:val="00521381"/>
    <w:rsid w:val="005215EF"/>
    <w:rsid w:val="0052197B"/>
    <w:rsid w:val="005221CA"/>
    <w:rsid w:val="0052251C"/>
    <w:rsid w:val="00522787"/>
    <w:rsid w:val="00522E5D"/>
    <w:rsid w:val="00522F28"/>
    <w:rsid w:val="005232A0"/>
    <w:rsid w:val="00523C68"/>
    <w:rsid w:val="005245CF"/>
    <w:rsid w:val="005248B4"/>
    <w:rsid w:val="00524B39"/>
    <w:rsid w:val="00524F99"/>
    <w:rsid w:val="005251BD"/>
    <w:rsid w:val="005256DD"/>
    <w:rsid w:val="005259B3"/>
    <w:rsid w:val="00525B95"/>
    <w:rsid w:val="005266CB"/>
    <w:rsid w:val="0052673E"/>
    <w:rsid w:val="005269FE"/>
    <w:rsid w:val="00526C96"/>
    <w:rsid w:val="00527135"/>
    <w:rsid w:val="0052718F"/>
    <w:rsid w:val="005273DC"/>
    <w:rsid w:val="00530245"/>
    <w:rsid w:val="00530297"/>
    <w:rsid w:val="00530F56"/>
    <w:rsid w:val="005310CB"/>
    <w:rsid w:val="00531472"/>
    <w:rsid w:val="005315C6"/>
    <w:rsid w:val="00531C6E"/>
    <w:rsid w:val="00531C90"/>
    <w:rsid w:val="00532451"/>
    <w:rsid w:val="00532492"/>
    <w:rsid w:val="005328AB"/>
    <w:rsid w:val="005335E2"/>
    <w:rsid w:val="005340E9"/>
    <w:rsid w:val="00534C07"/>
    <w:rsid w:val="00535130"/>
    <w:rsid w:val="005352D2"/>
    <w:rsid w:val="005354D6"/>
    <w:rsid w:val="00535915"/>
    <w:rsid w:val="00535918"/>
    <w:rsid w:val="005363EA"/>
    <w:rsid w:val="00536640"/>
    <w:rsid w:val="00536E37"/>
    <w:rsid w:val="00537B6C"/>
    <w:rsid w:val="00540217"/>
    <w:rsid w:val="005419A7"/>
    <w:rsid w:val="00542961"/>
    <w:rsid w:val="005432F6"/>
    <w:rsid w:val="00543C94"/>
    <w:rsid w:val="0054418D"/>
    <w:rsid w:val="00544300"/>
    <w:rsid w:val="0054430B"/>
    <w:rsid w:val="005448CB"/>
    <w:rsid w:val="0054534B"/>
    <w:rsid w:val="005456AA"/>
    <w:rsid w:val="00545BE1"/>
    <w:rsid w:val="005464DF"/>
    <w:rsid w:val="0054760C"/>
    <w:rsid w:val="00547859"/>
    <w:rsid w:val="00550146"/>
    <w:rsid w:val="00550D40"/>
    <w:rsid w:val="00551505"/>
    <w:rsid w:val="005517E6"/>
    <w:rsid w:val="0055181A"/>
    <w:rsid w:val="005527BC"/>
    <w:rsid w:val="0055311F"/>
    <w:rsid w:val="0055364D"/>
    <w:rsid w:val="00553955"/>
    <w:rsid w:val="005545C0"/>
    <w:rsid w:val="005560E2"/>
    <w:rsid w:val="00556207"/>
    <w:rsid w:val="005563A6"/>
    <w:rsid w:val="00556425"/>
    <w:rsid w:val="005569EE"/>
    <w:rsid w:val="005578F9"/>
    <w:rsid w:val="0056003C"/>
    <w:rsid w:val="0056011C"/>
    <w:rsid w:val="0056088D"/>
    <w:rsid w:val="00560BAE"/>
    <w:rsid w:val="0056160A"/>
    <w:rsid w:val="00561F0F"/>
    <w:rsid w:val="00562446"/>
    <w:rsid w:val="00562CAE"/>
    <w:rsid w:val="00562EA1"/>
    <w:rsid w:val="0056331A"/>
    <w:rsid w:val="0056421A"/>
    <w:rsid w:val="005649A2"/>
    <w:rsid w:val="00564C25"/>
    <w:rsid w:val="0056504C"/>
    <w:rsid w:val="0056528D"/>
    <w:rsid w:val="0056549B"/>
    <w:rsid w:val="00565A90"/>
    <w:rsid w:val="00565BD1"/>
    <w:rsid w:val="00566397"/>
    <w:rsid w:val="005668DD"/>
    <w:rsid w:val="00566BD5"/>
    <w:rsid w:val="00567551"/>
    <w:rsid w:val="005675F2"/>
    <w:rsid w:val="005678BA"/>
    <w:rsid w:val="0057154B"/>
    <w:rsid w:val="005717BB"/>
    <w:rsid w:val="00571928"/>
    <w:rsid w:val="0057221E"/>
    <w:rsid w:val="005725D9"/>
    <w:rsid w:val="00573279"/>
    <w:rsid w:val="0057445C"/>
    <w:rsid w:val="00574558"/>
    <w:rsid w:val="00575309"/>
    <w:rsid w:val="00575C0D"/>
    <w:rsid w:val="00575E53"/>
    <w:rsid w:val="0057668C"/>
    <w:rsid w:val="005766CF"/>
    <w:rsid w:val="0057694D"/>
    <w:rsid w:val="005774E2"/>
    <w:rsid w:val="00577D68"/>
    <w:rsid w:val="00580CC0"/>
    <w:rsid w:val="00581035"/>
    <w:rsid w:val="005817B6"/>
    <w:rsid w:val="00581C7A"/>
    <w:rsid w:val="005826B3"/>
    <w:rsid w:val="005826CF"/>
    <w:rsid w:val="005834CA"/>
    <w:rsid w:val="005835E0"/>
    <w:rsid w:val="00583C03"/>
    <w:rsid w:val="00583FC8"/>
    <w:rsid w:val="005850DE"/>
    <w:rsid w:val="005858DE"/>
    <w:rsid w:val="00586D5A"/>
    <w:rsid w:val="005877CE"/>
    <w:rsid w:val="00590349"/>
    <w:rsid w:val="005908B3"/>
    <w:rsid w:val="00590A57"/>
    <w:rsid w:val="00590CC2"/>
    <w:rsid w:val="00590FC1"/>
    <w:rsid w:val="0059206E"/>
    <w:rsid w:val="00592255"/>
    <w:rsid w:val="00592994"/>
    <w:rsid w:val="00593A32"/>
    <w:rsid w:val="00595052"/>
    <w:rsid w:val="005959F5"/>
    <w:rsid w:val="00595EB2"/>
    <w:rsid w:val="00596166"/>
    <w:rsid w:val="005961DE"/>
    <w:rsid w:val="005964CB"/>
    <w:rsid w:val="00596ABA"/>
    <w:rsid w:val="00596E01"/>
    <w:rsid w:val="0059783B"/>
    <w:rsid w:val="00597D1D"/>
    <w:rsid w:val="00597FD5"/>
    <w:rsid w:val="00599E0B"/>
    <w:rsid w:val="005A018F"/>
    <w:rsid w:val="005A12FB"/>
    <w:rsid w:val="005A135F"/>
    <w:rsid w:val="005A13D0"/>
    <w:rsid w:val="005A2122"/>
    <w:rsid w:val="005A2241"/>
    <w:rsid w:val="005A37B5"/>
    <w:rsid w:val="005A389A"/>
    <w:rsid w:val="005A3A1C"/>
    <w:rsid w:val="005A3C2C"/>
    <w:rsid w:val="005A4080"/>
    <w:rsid w:val="005A4110"/>
    <w:rsid w:val="005A4509"/>
    <w:rsid w:val="005A47B9"/>
    <w:rsid w:val="005A4B91"/>
    <w:rsid w:val="005A4EAE"/>
    <w:rsid w:val="005A4EB3"/>
    <w:rsid w:val="005A60C2"/>
    <w:rsid w:val="005A615D"/>
    <w:rsid w:val="005A6874"/>
    <w:rsid w:val="005A6883"/>
    <w:rsid w:val="005A6B89"/>
    <w:rsid w:val="005A6F64"/>
    <w:rsid w:val="005A7703"/>
    <w:rsid w:val="005A7954"/>
    <w:rsid w:val="005A79A2"/>
    <w:rsid w:val="005A7B91"/>
    <w:rsid w:val="005A7D9C"/>
    <w:rsid w:val="005B0182"/>
    <w:rsid w:val="005B06DC"/>
    <w:rsid w:val="005B0857"/>
    <w:rsid w:val="005B0C33"/>
    <w:rsid w:val="005B121E"/>
    <w:rsid w:val="005B16A7"/>
    <w:rsid w:val="005B1BC4"/>
    <w:rsid w:val="005B2663"/>
    <w:rsid w:val="005B26B8"/>
    <w:rsid w:val="005B26EC"/>
    <w:rsid w:val="005B281C"/>
    <w:rsid w:val="005B28B9"/>
    <w:rsid w:val="005B38BA"/>
    <w:rsid w:val="005B38C0"/>
    <w:rsid w:val="005B3D96"/>
    <w:rsid w:val="005B3E92"/>
    <w:rsid w:val="005B4188"/>
    <w:rsid w:val="005B42F5"/>
    <w:rsid w:val="005B43E0"/>
    <w:rsid w:val="005B43F9"/>
    <w:rsid w:val="005B443E"/>
    <w:rsid w:val="005B44AA"/>
    <w:rsid w:val="005B47DD"/>
    <w:rsid w:val="005B5E18"/>
    <w:rsid w:val="005B5E29"/>
    <w:rsid w:val="005B639E"/>
    <w:rsid w:val="005B7F31"/>
    <w:rsid w:val="005C02DD"/>
    <w:rsid w:val="005C0AF1"/>
    <w:rsid w:val="005C0DC9"/>
    <w:rsid w:val="005C0E22"/>
    <w:rsid w:val="005C1328"/>
    <w:rsid w:val="005C1567"/>
    <w:rsid w:val="005C1964"/>
    <w:rsid w:val="005C1C56"/>
    <w:rsid w:val="005C1E87"/>
    <w:rsid w:val="005C22C2"/>
    <w:rsid w:val="005C27E3"/>
    <w:rsid w:val="005C281C"/>
    <w:rsid w:val="005C2C6B"/>
    <w:rsid w:val="005C2F4A"/>
    <w:rsid w:val="005C3A37"/>
    <w:rsid w:val="005C3EE8"/>
    <w:rsid w:val="005C435A"/>
    <w:rsid w:val="005C43C4"/>
    <w:rsid w:val="005C4BF2"/>
    <w:rsid w:val="005C5785"/>
    <w:rsid w:val="005C5AA3"/>
    <w:rsid w:val="005C5F84"/>
    <w:rsid w:val="005C659B"/>
    <w:rsid w:val="005C6E02"/>
    <w:rsid w:val="005C6F0D"/>
    <w:rsid w:val="005CB2A0"/>
    <w:rsid w:val="005D0231"/>
    <w:rsid w:val="005D0E73"/>
    <w:rsid w:val="005D0E9B"/>
    <w:rsid w:val="005D1158"/>
    <w:rsid w:val="005D18FF"/>
    <w:rsid w:val="005D1A37"/>
    <w:rsid w:val="005D1CD2"/>
    <w:rsid w:val="005D29ED"/>
    <w:rsid w:val="005D2BF3"/>
    <w:rsid w:val="005D3A81"/>
    <w:rsid w:val="005D455C"/>
    <w:rsid w:val="005D4604"/>
    <w:rsid w:val="005D556F"/>
    <w:rsid w:val="005D5744"/>
    <w:rsid w:val="005D5B32"/>
    <w:rsid w:val="005D5C8E"/>
    <w:rsid w:val="005D60F0"/>
    <w:rsid w:val="005D60F5"/>
    <w:rsid w:val="005D62AE"/>
    <w:rsid w:val="005D6659"/>
    <w:rsid w:val="005D70F8"/>
    <w:rsid w:val="005D769D"/>
    <w:rsid w:val="005D7732"/>
    <w:rsid w:val="005D79A7"/>
    <w:rsid w:val="005D7A62"/>
    <w:rsid w:val="005E0609"/>
    <w:rsid w:val="005E06FE"/>
    <w:rsid w:val="005E08A7"/>
    <w:rsid w:val="005E0FFC"/>
    <w:rsid w:val="005E1189"/>
    <w:rsid w:val="005E1973"/>
    <w:rsid w:val="005E2065"/>
    <w:rsid w:val="005E2598"/>
    <w:rsid w:val="005E2DBF"/>
    <w:rsid w:val="005E3F22"/>
    <w:rsid w:val="005E587D"/>
    <w:rsid w:val="005E5A01"/>
    <w:rsid w:val="005E5A5E"/>
    <w:rsid w:val="005E6207"/>
    <w:rsid w:val="005E636B"/>
    <w:rsid w:val="005E653A"/>
    <w:rsid w:val="005E6CFC"/>
    <w:rsid w:val="005E7241"/>
    <w:rsid w:val="005E7657"/>
    <w:rsid w:val="005E767E"/>
    <w:rsid w:val="005E7D6D"/>
    <w:rsid w:val="005F0436"/>
    <w:rsid w:val="005F0539"/>
    <w:rsid w:val="005F0B9D"/>
    <w:rsid w:val="005F11ED"/>
    <w:rsid w:val="005F1FC4"/>
    <w:rsid w:val="005F2098"/>
    <w:rsid w:val="005F2324"/>
    <w:rsid w:val="005F2892"/>
    <w:rsid w:val="005F2BBA"/>
    <w:rsid w:val="005F2E13"/>
    <w:rsid w:val="005F31CE"/>
    <w:rsid w:val="005F3E33"/>
    <w:rsid w:val="005F4240"/>
    <w:rsid w:val="005F4B0F"/>
    <w:rsid w:val="005F56B6"/>
    <w:rsid w:val="005F5B41"/>
    <w:rsid w:val="005F61E2"/>
    <w:rsid w:val="005F6280"/>
    <w:rsid w:val="005F6975"/>
    <w:rsid w:val="005F79CE"/>
    <w:rsid w:val="005F7C19"/>
    <w:rsid w:val="00600248"/>
    <w:rsid w:val="0060150F"/>
    <w:rsid w:val="00601EED"/>
    <w:rsid w:val="00601F6E"/>
    <w:rsid w:val="0060284F"/>
    <w:rsid w:val="0060332A"/>
    <w:rsid w:val="00603514"/>
    <w:rsid w:val="006042DA"/>
    <w:rsid w:val="00605110"/>
    <w:rsid w:val="0060526A"/>
    <w:rsid w:val="00605632"/>
    <w:rsid w:val="00605A40"/>
    <w:rsid w:val="00605DE7"/>
    <w:rsid w:val="00607279"/>
    <w:rsid w:val="00607420"/>
    <w:rsid w:val="00607436"/>
    <w:rsid w:val="00607D52"/>
    <w:rsid w:val="00607E1F"/>
    <w:rsid w:val="00607E25"/>
    <w:rsid w:val="00610105"/>
    <w:rsid w:val="006109E3"/>
    <w:rsid w:val="006117F3"/>
    <w:rsid w:val="00611BD9"/>
    <w:rsid w:val="006127EE"/>
    <w:rsid w:val="00612884"/>
    <w:rsid w:val="00613839"/>
    <w:rsid w:val="00613D56"/>
    <w:rsid w:val="0061436C"/>
    <w:rsid w:val="006147F5"/>
    <w:rsid w:val="006149C3"/>
    <w:rsid w:val="00614F0C"/>
    <w:rsid w:val="0061513F"/>
    <w:rsid w:val="00615153"/>
    <w:rsid w:val="00615818"/>
    <w:rsid w:val="00617921"/>
    <w:rsid w:val="00617D6C"/>
    <w:rsid w:val="00620311"/>
    <w:rsid w:val="00620602"/>
    <w:rsid w:val="0062077E"/>
    <w:rsid w:val="0062087E"/>
    <w:rsid w:val="00620AA4"/>
    <w:rsid w:val="00620CA5"/>
    <w:rsid w:val="006212D1"/>
    <w:rsid w:val="006213B2"/>
    <w:rsid w:val="00621844"/>
    <w:rsid w:val="00621B41"/>
    <w:rsid w:val="00621F33"/>
    <w:rsid w:val="006223A9"/>
    <w:rsid w:val="006224E7"/>
    <w:rsid w:val="00622A7F"/>
    <w:rsid w:val="00623322"/>
    <w:rsid w:val="006237CA"/>
    <w:rsid w:val="00623B18"/>
    <w:rsid w:val="00624A81"/>
    <w:rsid w:val="00624D51"/>
    <w:rsid w:val="00624D87"/>
    <w:rsid w:val="0062555A"/>
    <w:rsid w:val="00625953"/>
    <w:rsid w:val="00625A85"/>
    <w:rsid w:val="00625EA8"/>
    <w:rsid w:val="006262A9"/>
    <w:rsid w:val="0062667E"/>
    <w:rsid w:val="00627256"/>
    <w:rsid w:val="00627BBB"/>
    <w:rsid w:val="006301DF"/>
    <w:rsid w:val="006310F8"/>
    <w:rsid w:val="00632283"/>
    <w:rsid w:val="00632336"/>
    <w:rsid w:val="00632D36"/>
    <w:rsid w:val="00632E94"/>
    <w:rsid w:val="00633B93"/>
    <w:rsid w:val="00633B97"/>
    <w:rsid w:val="0063432D"/>
    <w:rsid w:val="0063440F"/>
    <w:rsid w:val="00634544"/>
    <w:rsid w:val="00634839"/>
    <w:rsid w:val="006348BA"/>
    <w:rsid w:val="00635BD0"/>
    <w:rsid w:val="00636A02"/>
    <w:rsid w:val="00636BBE"/>
    <w:rsid w:val="006370E5"/>
    <w:rsid w:val="00637B0C"/>
    <w:rsid w:val="00640D80"/>
    <w:rsid w:val="00641348"/>
    <w:rsid w:val="0064159F"/>
    <w:rsid w:val="00641688"/>
    <w:rsid w:val="0064265C"/>
    <w:rsid w:val="00642896"/>
    <w:rsid w:val="00642CB4"/>
    <w:rsid w:val="006443AD"/>
    <w:rsid w:val="00644BBF"/>
    <w:rsid w:val="00644D91"/>
    <w:rsid w:val="00644E64"/>
    <w:rsid w:val="00646106"/>
    <w:rsid w:val="0064627D"/>
    <w:rsid w:val="006467F7"/>
    <w:rsid w:val="006472FB"/>
    <w:rsid w:val="006477FF"/>
    <w:rsid w:val="00647E13"/>
    <w:rsid w:val="006511C7"/>
    <w:rsid w:val="00651B98"/>
    <w:rsid w:val="00651F5E"/>
    <w:rsid w:val="00652EB6"/>
    <w:rsid w:val="0065417D"/>
    <w:rsid w:val="00654B99"/>
    <w:rsid w:val="00655721"/>
    <w:rsid w:val="00655B73"/>
    <w:rsid w:val="00655BE5"/>
    <w:rsid w:val="00655F95"/>
    <w:rsid w:val="006564FC"/>
    <w:rsid w:val="006567E6"/>
    <w:rsid w:val="0065728D"/>
    <w:rsid w:val="006578F1"/>
    <w:rsid w:val="00657D7A"/>
    <w:rsid w:val="0066036A"/>
    <w:rsid w:val="00660665"/>
    <w:rsid w:val="0066074A"/>
    <w:rsid w:val="00660C92"/>
    <w:rsid w:val="0066104D"/>
    <w:rsid w:val="00661176"/>
    <w:rsid w:val="006615A7"/>
    <w:rsid w:val="00661E9D"/>
    <w:rsid w:val="0066264C"/>
    <w:rsid w:val="00663016"/>
    <w:rsid w:val="00663BEF"/>
    <w:rsid w:val="00664053"/>
    <w:rsid w:val="006649A9"/>
    <w:rsid w:val="00665178"/>
    <w:rsid w:val="006656C5"/>
    <w:rsid w:val="006662FF"/>
    <w:rsid w:val="00666819"/>
    <w:rsid w:val="006669F4"/>
    <w:rsid w:val="006670CF"/>
    <w:rsid w:val="006670F0"/>
    <w:rsid w:val="00667702"/>
    <w:rsid w:val="0067017B"/>
    <w:rsid w:val="00670FA9"/>
    <w:rsid w:val="006717F4"/>
    <w:rsid w:val="006725EB"/>
    <w:rsid w:val="00672A45"/>
    <w:rsid w:val="00672E0F"/>
    <w:rsid w:val="006743D8"/>
    <w:rsid w:val="006746AB"/>
    <w:rsid w:val="0067486B"/>
    <w:rsid w:val="0067489A"/>
    <w:rsid w:val="00674E27"/>
    <w:rsid w:val="00674E43"/>
    <w:rsid w:val="00674EE9"/>
    <w:rsid w:val="00675FD6"/>
    <w:rsid w:val="00676F05"/>
    <w:rsid w:val="00677043"/>
    <w:rsid w:val="006770E4"/>
    <w:rsid w:val="006777FF"/>
    <w:rsid w:val="00680666"/>
    <w:rsid w:val="00680B3D"/>
    <w:rsid w:val="00681615"/>
    <w:rsid w:val="00681896"/>
    <w:rsid w:val="00681D30"/>
    <w:rsid w:val="006822AC"/>
    <w:rsid w:val="006823CF"/>
    <w:rsid w:val="006823E7"/>
    <w:rsid w:val="006837B7"/>
    <w:rsid w:val="0068393D"/>
    <w:rsid w:val="00683CB1"/>
    <w:rsid w:val="006845ED"/>
    <w:rsid w:val="00684C2B"/>
    <w:rsid w:val="00684E4E"/>
    <w:rsid w:val="0068514B"/>
    <w:rsid w:val="006854CA"/>
    <w:rsid w:val="00685831"/>
    <w:rsid w:val="006858D1"/>
    <w:rsid w:val="00686E9B"/>
    <w:rsid w:val="00687127"/>
    <w:rsid w:val="0069054A"/>
    <w:rsid w:val="00690615"/>
    <w:rsid w:val="006907E8"/>
    <w:rsid w:val="00691528"/>
    <w:rsid w:val="006915B8"/>
    <w:rsid w:val="00692153"/>
    <w:rsid w:val="006927FE"/>
    <w:rsid w:val="00692DCE"/>
    <w:rsid w:val="00694645"/>
    <w:rsid w:val="00694B62"/>
    <w:rsid w:val="006958A0"/>
    <w:rsid w:val="006970A5"/>
    <w:rsid w:val="00697972"/>
    <w:rsid w:val="006A00D2"/>
    <w:rsid w:val="006A0749"/>
    <w:rsid w:val="006A0999"/>
    <w:rsid w:val="006A1212"/>
    <w:rsid w:val="006A1461"/>
    <w:rsid w:val="006A3F81"/>
    <w:rsid w:val="006A540F"/>
    <w:rsid w:val="006A563F"/>
    <w:rsid w:val="006A64C7"/>
    <w:rsid w:val="006A68F6"/>
    <w:rsid w:val="006A6B4E"/>
    <w:rsid w:val="006A6D6F"/>
    <w:rsid w:val="006A77B6"/>
    <w:rsid w:val="006B08DE"/>
    <w:rsid w:val="006B1449"/>
    <w:rsid w:val="006B1D72"/>
    <w:rsid w:val="006B2811"/>
    <w:rsid w:val="006B2FE7"/>
    <w:rsid w:val="006B347D"/>
    <w:rsid w:val="006B357D"/>
    <w:rsid w:val="006B39A8"/>
    <w:rsid w:val="006B3C78"/>
    <w:rsid w:val="006B4188"/>
    <w:rsid w:val="006B42B1"/>
    <w:rsid w:val="006B4989"/>
    <w:rsid w:val="006B4B6C"/>
    <w:rsid w:val="006B4CD7"/>
    <w:rsid w:val="006B6087"/>
    <w:rsid w:val="006B6EA4"/>
    <w:rsid w:val="006B71EA"/>
    <w:rsid w:val="006B72B8"/>
    <w:rsid w:val="006B7C69"/>
    <w:rsid w:val="006C10C7"/>
    <w:rsid w:val="006C18BE"/>
    <w:rsid w:val="006C1B24"/>
    <w:rsid w:val="006C2389"/>
    <w:rsid w:val="006C249A"/>
    <w:rsid w:val="006C409F"/>
    <w:rsid w:val="006C4268"/>
    <w:rsid w:val="006C4813"/>
    <w:rsid w:val="006C48DD"/>
    <w:rsid w:val="006C60B9"/>
    <w:rsid w:val="006C6563"/>
    <w:rsid w:val="006C6E35"/>
    <w:rsid w:val="006C7394"/>
    <w:rsid w:val="006C76D0"/>
    <w:rsid w:val="006C7E56"/>
    <w:rsid w:val="006CC717"/>
    <w:rsid w:val="006D0DCF"/>
    <w:rsid w:val="006D0EA0"/>
    <w:rsid w:val="006D15E3"/>
    <w:rsid w:val="006D1E23"/>
    <w:rsid w:val="006D2784"/>
    <w:rsid w:val="006D2981"/>
    <w:rsid w:val="006D2F68"/>
    <w:rsid w:val="006D3275"/>
    <w:rsid w:val="006D3459"/>
    <w:rsid w:val="006D3D98"/>
    <w:rsid w:val="006D445E"/>
    <w:rsid w:val="006D507E"/>
    <w:rsid w:val="006D650D"/>
    <w:rsid w:val="006D6938"/>
    <w:rsid w:val="006D6D5F"/>
    <w:rsid w:val="006D6E79"/>
    <w:rsid w:val="006E0142"/>
    <w:rsid w:val="006E05C4"/>
    <w:rsid w:val="006E07B3"/>
    <w:rsid w:val="006E0A5A"/>
    <w:rsid w:val="006E0B59"/>
    <w:rsid w:val="006E0E45"/>
    <w:rsid w:val="006E0F1D"/>
    <w:rsid w:val="006E233F"/>
    <w:rsid w:val="006E2E88"/>
    <w:rsid w:val="006E3127"/>
    <w:rsid w:val="006E33B7"/>
    <w:rsid w:val="006E33D5"/>
    <w:rsid w:val="006E408C"/>
    <w:rsid w:val="006E48B8"/>
    <w:rsid w:val="006E4C55"/>
    <w:rsid w:val="006E5450"/>
    <w:rsid w:val="006E54BA"/>
    <w:rsid w:val="006E5779"/>
    <w:rsid w:val="006E5CBB"/>
    <w:rsid w:val="006E5D1A"/>
    <w:rsid w:val="006E63CA"/>
    <w:rsid w:val="006E6C75"/>
    <w:rsid w:val="006E72E2"/>
    <w:rsid w:val="006E7BA1"/>
    <w:rsid w:val="006E7FC5"/>
    <w:rsid w:val="006E7FD1"/>
    <w:rsid w:val="006F005E"/>
    <w:rsid w:val="006F0A51"/>
    <w:rsid w:val="006F0B59"/>
    <w:rsid w:val="006F0D27"/>
    <w:rsid w:val="006F135E"/>
    <w:rsid w:val="006F1918"/>
    <w:rsid w:val="006F2C17"/>
    <w:rsid w:val="006F3065"/>
    <w:rsid w:val="006F306B"/>
    <w:rsid w:val="006F34ED"/>
    <w:rsid w:val="006F35A2"/>
    <w:rsid w:val="006F429B"/>
    <w:rsid w:val="006F4CD7"/>
    <w:rsid w:val="006F4DB0"/>
    <w:rsid w:val="006F4F15"/>
    <w:rsid w:val="006F5731"/>
    <w:rsid w:val="006F5EAA"/>
    <w:rsid w:val="006F707A"/>
    <w:rsid w:val="006F73C4"/>
    <w:rsid w:val="006F7EE2"/>
    <w:rsid w:val="00700E18"/>
    <w:rsid w:val="0070146E"/>
    <w:rsid w:val="00701663"/>
    <w:rsid w:val="00702137"/>
    <w:rsid w:val="00702DF5"/>
    <w:rsid w:val="007030DF"/>
    <w:rsid w:val="007031A1"/>
    <w:rsid w:val="007032EA"/>
    <w:rsid w:val="00703788"/>
    <w:rsid w:val="00703FD2"/>
    <w:rsid w:val="007042A4"/>
    <w:rsid w:val="007042BF"/>
    <w:rsid w:val="00704368"/>
    <w:rsid w:val="007055A0"/>
    <w:rsid w:val="007057A5"/>
    <w:rsid w:val="007072BB"/>
    <w:rsid w:val="007108E6"/>
    <w:rsid w:val="00710A7E"/>
    <w:rsid w:val="007112FB"/>
    <w:rsid w:val="0071148B"/>
    <w:rsid w:val="007128B0"/>
    <w:rsid w:val="00713011"/>
    <w:rsid w:val="00713759"/>
    <w:rsid w:val="00713CB8"/>
    <w:rsid w:val="00713E91"/>
    <w:rsid w:val="00714054"/>
    <w:rsid w:val="007144A3"/>
    <w:rsid w:val="0071469C"/>
    <w:rsid w:val="00714AE9"/>
    <w:rsid w:val="007159FC"/>
    <w:rsid w:val="00715BB6"/>
    <w:rsid w:val="00715D86"/>
    <w:rsid w:val="00716219"/>
    <w:rsid w:val="007166CD"/>
    <w:rsid w:val="00716DDF"/>
    <w:rsid w:val="0071713E"/>
    <w:rsid w:val="007175A2"/>
    <w:rsid w:val="007175D7"/>
    <w:rsid w:val="0071765C"/>
    <w:rsid w:val="00717675"/>
    <w:rsid w:val="00717915"/>
    <w:rsid w:val="00717ED9"/>
    <w:rsid w:val="00721277"/>
    <w:rsid w:val="007218D4"/>
    <w:rsid w:val="00721D48"/>
    <w:rsid w:val="0072248C"/>
    <w:rsid w:val="00722B1F"/>
    <w:rsid w:val="00722FDD"/>
    <w:rsid w:val="007233F1"/>
    <w:rsid w:val="00725420"/>
    <w:rsid w:val="00725D5C"/>
    <w:rsid w:val="00725F96"/>
    <w:rsid w:val="007261E9"/>
    <w:rsid w:val="0072631F"/>
    <w:rsid w:val="00726685"/>
    <w:rsid w:val="00727624"/>
    <w:rsid w:val="00727E9C"/>
    <w:rsid w:val="00729D40"/>
    <w:rsid w:val="007302B8"/>
    <w:rsid w:val="007315B8"/>
    <w:rsid w:val="00731DE2"/>
    <w:rsid w:val="0073228B"/>
    <w:rsid w:val="00733ABA"/>
    <w:rsid w:val="007345E7"/>
    <w:rsid w:val="0073553C"/>
    <w:rsid w:val="00735A76"/>
    <w:rsid w:val="00735DAD"/>
    <w:rsid w:val="00735E01"/>
    <w:rsid w:val="0073660E"/>
    <w:rsid w:val="00736870"/>
    <w:rsid w:val="0074111C"/>
    <w:rsid w:val="00741642"/>
    <w:rsid w:val="007417AC"/>
    <w:rsid w:val="0074182E"/>
    <w:rsid w:val="00741B05"/>
    <w:rsid w:val="00741DC7"/>
    <w:rsid w:val="00743238"/>
    <w:rsid w:val="00743600"/>
    <w:rsid w:val="00743BF1"/>
    <w:rsid w:val="007441DC"/>
    <w:rsid w:val="007442F8"/>
    <w:rsid w:val="007443C3"/>
    <w:rsid w:val="007446C2"/>
    <w:rsid w:val="0074489B"/>
    <w:rsid w:val="00744D01"/>
    <w:rsid w:val="00745261"/>
    <w:rsid w:val="007454F7"/>
    <w:rsid w:val="00745859"/>
    <w:rsid w:val="007459E0"/>
    <w:rsid w:val="00745A70"/>
    <w:rsid w:val="00746086"/>
    <w:rsid w:val="007462D6"/>
    <w:rsid w:val="007462E0"/>
    <w:rsid w:val="007464BB"/>
    <w:rsid w:val="007467CF"/>
    <w:rsid w:val="00746D6B"/>
    <w:rsid w:val="0074791D"/>
    <w:rsid w:val="00747D9D"/>
    <w:rsid w:val="00750724"/>
    <w:rsid w:val="0075122C"/>
    <w:rsid w:val="007516B8"/>
    <w:rsid w:val="00751944"/>
    <w:rsid w:val="00751FD2"/>
    <w:rsid w:val="00752B01"/>
    <w:rsid w:val="00752E55"/>
    <w:rsid w:val="00752FD8"/>
    <w:rsid w:val="00753009"/>
    <w:rsid w:val="00753242"/>
    <w:rsid w:val="0075370B"/>
    <w:rsid w:val="00753BB7"/>
    <w:rsid w:val="00754228"/>
    <w:rsid w:val="00754516"/>
    <w:rsid w:val="00754B2A"/>
    <w:rsid w:val="00754C4E"/>
    <w:rsid w:val="00754FFA"/>
    <w:rsid w:val="0075547B"/>
    <w:rsid w:val="00755853"/>
    <w:rsid w:val="00756A45"/>
    <w:rsid w:val="00756B7C"/>
    <w:rsid w:val="00756F9D"/>
    <w:rsid w:val="00757563"/>
    <w:rsid w:val="007601C6"/>
    <w:rsid w:val="007603C8"/>
    <w:rsid w:val="00760A72"/>
    <w:rsid w:val="00760F93"/>
    <w:rsid w:val="00762DF6"/>
    <w:rsid w:val="00763583"/>
    <w:rsid w:val="0076365A"/>
    <w:rsid w:val="007636A9"/>
    <w:rsid w:val="00763B62"/>
    <w:rsid w:val="00763CB8"/>
    <w:rsid w:val="00764338"/>
    <w:rsid w:val="00764A4C"/>
    <w:rsid w:val="00764B1E"/>
    <w:rsid w:val="00764E73"/>
    <w:rsid w:val="007657BE"/>
    <w:rsid w:val="00765C2E"/>
    <w:rsid w:val="00765E0F"/>
    <w:rsid w:val="007663CF"/>
    <w:rsid w:val="007664DB"/>
    <w:rsid w:val="00766E47"/>
    <w:rsid w:val="00770767"/>
    <w:rsid w:val="00771154"/>
    <w:rsid w:val="007716C8"/>
    <w:rsid w:val="00771719"/>
    <w:rsid w:val="00772034"/>
    <w:rsid w:val="00772346"/>
    <w:rsid w:val="007726ED"/>
    <w:rsid w:val="00773000"/>
    <w:rsid w:val="00773349"/>
    <w:rsid w:val="00775113"/>
    <w:rsid w:val="0077560A"/>
    <w:rsid w:val="00775697"/>
    <w:rsid w:val="00775EA5"/>
    <w:rsid w:val="0077759B"/>
    <w:rsid w:val="00780218"/>
    <w:rsid w:val="00780F12"/>
    <w:rsid w:val="00781129"/>
    <w:rsid w:val="0078126F"/>
    <w:rsid w:val="007818B8"/>
    <w:rsid w:val="00781A0B"/>
    <w:rsid w:val="00781A7B"/>
    <w:rsid w:val="0078226B"/>
    <w:rsid w:val="0078231B"/>
    <w:rsid w:val="00782823"/>
    <w:rsid w:val="00782AC9"/>
    <w:rsid w:val="00782BB1"/>
    <w:rsid w:val="007832A8"/>
    <w:rsid w:val="0078332C"/>
    <w:rsid w:val="007834E5"/>
    <w:rsid w:val="00784F2C"/>
    <w:rsid w:val="00786156"/>
    <w:rsid w:val="0078693D"/>
    <w:rsid w:val="0078779B"/>
    <w:rsid w:val="00787B51"/>
    <w:rsid w:val="00787FEB"/>
    <w:rsid w:val="00790680"/>
    <w:rsid w:val="00791FBB"/>
    <w:rsid w:val="0079276C"/>
    <w:rsid w:val="007927BE"/>
    <w:rsid w:val="00793C8A"/>
    <w:rsid w:val="00794453"/>
    <w:rsid w:val="00794919"/>
    <w:rsid w:val="00795D73"/>
    <w:rsid w:val="00797291"/>
    <w:rsid w:val="007972A6"/>
    <w:rsid w:val="00797B90"/>
    <w:rsid w:val="007A051F"/>
    <w:rsid w:val="007A218E"/>
    <w:rsid w:val="007A2195"/>
    <w:rsid w:val="007A2520"/>
    <w:rsid w:val="007A289F"/>
    <w:rsid w:val="007A2A38"/>
    <w:rsid w:val="007A2ADE"/>
    <w:rsid w:val="007A3957"/>
    <w:rsid w:val="007A4A3C"/>
    <w:rsid w:val="007A4AEC"/>
    <w:rsid w:val="007A586A"/>
    <w:rsid w:val="007A5CE7"/>
    <w:rsid w:val="007A606B"/>
    <w:rsid w:val="007A6D3A"/>
    <w:rsid w:val="007A7334"/>
    <w:rsid w:val="007A7707"/>
    <w:rsid w:val="007A7BC3"/>
    <w:rsid w:val="007B05B5"/>
    <w:rsid w:val="007B093A"/>
    <w:rsid w:val="007B14C3"/>
    <w:rsid w:val="007B2497"/>
    <w:rsid w:val="007B24CF"/>
    <w:rsid w:val="007B2E2B"/>
    <w:rsid w:val="007B3095"/>
    <w:rsid w:val="007B3437"/>
    <w:rsid w:val="007B3913"/>
    <w:rsid w:val="007B3963"/>
    <w:rsid w:val="007B3A89"/>
    <w:rsid w:val="007B3B64"/>
    <w:rsid w:val="007B3C56"/>
    <w:rsid w:val="007B3D7F"/>
    <w:rsid w:val="007B47F5"/>
    <w:rsid w:val="007B4B97"/>
    <w:rsid w:val="007B5030"/>
    <w:rsid w:val="007B5289"/>
    <w:rsid w:val="007B5763"/>
    <w:rsid w:val="007B5E45"/>
    <w:rsid w:val="007B6444"/>
    <w:rsid w:val="007B65B7"/>
    <w:rsid w:val="007B6AF8"/>
    <w:rsid w:val="007B77E8"/>
    <w:rsid w:val="007B792B"/>
    <w:rsid w:val="007B7AC4"/>
    <w:rsid w:val="007B7C7F"/>
    <w:rsid w:val="007C02CE"/>
    <w:rsid w:val="007C1A52"/>
    <w:rsid w:val="007C28DA"/>
    <w:rsid w:val="007C30D3"/>
    <w:rsid w:val="007C40FD"/>
    <w:rsid w:val="007C45AA"/>
    <w:rsid w:val="007C46CF"/>
    <w:rsid w:val="007C49A1"/>
    <w:rsid w:val="007C52C6"/>
    <w:rsid w:val="007C56B1"/>
    <w:rsid w:val="007C56DE"/>
    <w:rsid w:val="007C5E2F"/>
    <w:rsid w:val="007C60E3"/>
    <w:rsid w:val="007C6587"/>
    <w:rsid w:val="007C73C3"/>
    <w:rsid w:val="007C7905"/>
    <w:rsid w:val="007C7A9B"/>
    <w:rsid w:val="007D0751"/>
    <w:rsid w:val="007D0F46"/>
    <w:rsid w:val="007D17E4"/>
    <w:rsid w:val="007D2053"/>
    <w:rsid w:val="007D225F"/>
    <w:rsid w:val="007D24DD"/>
    <w:rsid w:val="007D2F17"/>
    <w:rsid w:val="007D33D6"/>
    <w:rsid w:val="007D3A7D"/>
    <w:rsid w:val="007D4532"/>
    <w:rsid w:val="007D4CB8"/>
    <w:rsid w:val="007D57A4"/>
    <w:rsid w:val="007D6434"/>
    <w:rsid w:val="007D7560"/>
    <w:rsid w:val="007D7754"/>
    <w:rsid w:val="007E0688"/>
    <w:rsid w:val="007E08F7"/>
    <w:rsid w:val="007E09A6"/>
    <w:rsid w:val="007E1799"/>
    <w:rsid w:val="007E1A73"/>
    <w:rsid w:val="007E23F1"/>
    <w:rsid w:val="007E350C"/>
    <w:rsid w:val="007E369C"/>
    <w:rsid w:val="007E3BE8"/>
    <w:rsid w:val="007E434A"/>
    <w:rsid w:val="007E4681"/>
    <w:rsid w:val="007E4B7A"/>
    <w:rsid w:val="007E5CA1"/>
    <w:rsid w:val="007E5FC5"/>
    <w:rsid w:val="007E66D8"/>
    <w:rsid w:val="007E6C0A"/>
    <w:rsid w:val="007E6CD1"/>
    <w:rsid w:val="007E70C2"/>
    <w:rsid w:val="007E725E"/>
    <w:rsid w:val="007E7B02"/>
    <w:rsid w:val="007E7F64"/>
    <w:rsid w:val="007F0023"/>
    <w:rsid w:val="007F048F"/>
    <w:rsid w:val="007F099C"/>
    <w:rsid w:val="007F1175"/>
    <w:rsid w:val="007F146D"/>
    <w:rsid w:val="007F1F2B"/>
    <w:rsid w:val="007F2A6E"/>
    <w:rsid w:val="007F32DA"/>
    <w:rsid w:val="007F371A"/>
    <w:rsid w:val="007F4B0B"/>
    <w:rsid w:val="007F56B7"/>
    <w:rsid w:val="007F66B9"/>
    <w:rsid w:val="007F68E4"/>
    <w:rsid w:val="007F702B"/>
    <w:rsid w:val="007F7043"/>
    <w:rsid w:val="007F7502"/>
    <w:rsid w:val="007F7CC8"/>
    <w:rsid w:val="007F7D7C"/>
    <w:rsid w:val="008004B3"/>
    <w:rsid w:val="00800645"/>
    <w:rsid w:val="008012EA"/>
    <w:rsid w:val="00801C7F"/>
    <w:rsid w:val="00801CF3"/>
    <w:rsid w:val="00802F6C"/>
    <w:rsid w:val="0080320A"/>
    <w:rsid w:val="00803D3D"/>
    <w:rsid w:val="00804244"/>
    <w:rsid w:val="00805721"/>
    <w:rsid w:val="0080602A"/>
    <w:rsid w:val="0080704A"/>
    <w:rsid w:val="0080716A"/>
    <w:rsid w:val="00807685"/>
    <w:rsid w:val="00807873"/>
    <w:rsid w:val="00807A32"/>
    <w:rsid w:val="00807B11"/>
    <w:rsid w:val="00807FC8"/>
    <w:rsid w:val="008108DB"/>
    <w:rsid w:val="008124D4"/>
    <w:rsid w:val="0081271D"/>
    <w:rsid w:val="0081375A"/>
    <w:rsid w:val="008137DB"/>
    <w:rsid w:val="008138DC"/>
    <w:rsid w:val="0081422B"/>
    <w:rsid w:val="008144A0"/>
    <w:rsid w:val="00814870"/>
    <w:rsid w:val="0081492B"/>
    <w:rsid w:val="008153BF"/>
    <w:rsid w:val="0081576D"/>
    <w:rsid w:val="00816A96"/>
    <w:rsid w:val="00816D53"/>
    <w:rsid w:val="0081749D"/>
    <w:rsid w:val="00817539"/>
    <w:rsid w:val="0081756A"/>
    <w:rsid w:val="008200DA"/>
    <w:rsid w:val="00820A7A"/>
    <w:rsid w:val="00820B94"/>
    <w:rsid w:val="00821EDF"/>
    <w:rsid w:val="00822052"/>
    <w:rsid w:val="008223C7"/>
    <w:rsid w:val="00822A79"/>
    <w:rsid w:val="00822AA3"/>
    <w:rsid w:val="00823572"/>
    <w:rsid w:val="008236B0"/>
    <w:rsid w:val="00823BBD"/>
    <w:rsid w:val="00824027"/>
    <w:rsid w:val="00824B07"/>
    <w:rsid w:val="008254B7"/>
    <w:rsid w:val="008272AE"/>
    <w:rsid w:val="00827832"/>
    <w:rsid w:val="00827848"/>
    <w:rsid w:val="00830792"/>
    <w:rsid w:val="008313E8"/>
    <w:rsid w:val="00832791"/>
    <w:rsid w:val="00832D84"/>
    <w:rsid w:val="00832FB7"/>
    <w:rsid w:val="008331B8"/>
    <w:rsid w:val="00833231"/>
    <w:rsid w:val="00833455"/>
    <w:rsid w:val="008335DD"/>
    <w:rsid w:val="00834ECA"/>
    <w:rsid w:val="0083534A"/>
    <w:rsid w:val="0083554D"/>
    <w:rsid w:val="00835A4B"/>
    <w:rsid w:val="00835E51"/>
    <w:rsid w:val="00837B3C"/>
    <w:rsid w:val="00840287"/>
    <w:rsid w:val="00840898"/>
    <w:rsid w:val="00840DA2"/>
    <w:rsid w:val="00841FA4"/>
    <w:rsid w:val="0084290A"/>
    <w:rsid w:val="00842A92"/>
    <w:rsid w:val="008434C9"/>
    <w:rsid w:val="00843845"/>
    <w:rsid w:val="00845055"/>
    <w:rsid w:val="008451E3"/>
    <w:rsid w:val="008459E3"/>
    <w:rsid w:val="008460ED"/>
    <w:rsid w:val="00846519"/>
    <w:rsid w:val="00846F62"/>
    <w:rsid w:val="0084772D"/>
    <w:rsid w:val="0084786D"/>
    <w:rsid w:val="0085031B"/>
    <w:rsid w:val="00850514"/>
    <w:rsid w:val="00850A35"/>
    <w:rsid w:val="00851317"/>
    <w:rsid w:val="00851CAE"/>
    <w:rsid w:val="00852620"/>
    <w:rsid w:val="00852A60"/>
    <w:rsid w:val="00852AAA"/>
    <w:rsid w:val="00852E8C"/>
    <w:rsid w:val="00853FF6"/>
    <w:rsid w:val="008540B4"/>
    <w:rsid w:val="0085471D"/>
    <w:rsid w:val="00855075"/>
    <w:rsid w:val="00855592"/>
    <w:rsid w:val="008555CA"/>
    <w:rsid w:val="00855BF0"/>
    <w:rsid w:val="00855D34"/>
    <w:rsid w:val="00855E8F"/>
    <w:rsid w:val="00856C91"/>
    <w:rsid w:val="00856F93"/>
    <w:rsid w:val="008575FF"/>
    <w:rsid w:val="00857A67"/>
    <w:rsid w:val="00857BE1"/>
    <w:rsid w:val="008602F0"/>
    <w:rsid w:val="00860444"/>
    <w:rsid w:val="008609E8"/>
    <w:rsid w:val="00860A91"/>
    <w:rsid w:val="00860E6E"/>
    <w:rsid w:val="00861BF2"/>
    <w:rsid w:val="00862AA3"/>
    <w:rsid w:val="008633B1"/>
    <w:rsid w:val="008635BE"/>
    <w:rsid w:val="008637AE"/>
    <w:rsid w:val="00863EAC"/>
    <w:rsid w:val="00864034"/>
    <w:rsid w:val="00864F64"/>
    <w:rsid w:val="0086523A"/>
    <w:rsid w:val="0086642D"/>
    <w:rsid w:val="00867A4F"/>
    <w:rsid w:val="00867F92"/>
    <w:rsid w:val="0086DD74"/>
    <w:rsid w:val="00870527"/>
    <w:rsid w:val="0087133F"/>
    <w:rsid w:val="00871A51"/>
    <w:rsid w:val="00872706"/>
    <w:rsid w:val="0087273E"/>
    <w:rsid w:val="0087330A"/>
    <w:rsid w:val="00873F68"/>
    <w:rsid w:val="0087494C"/>
    <w:rsid w:val="00874DEB"/>
    <w:rsid w:val="00875BB8"/>
    <w:rsid w:val="0087661F"/>
    <w:rsid w:val="00876779"/>
    <w:rsid w:val="008767B9"/>
    <w:rsid w:val="00876B40"/>
    <w:rsid w:val="00876F4A"/>
    <w:rsid w:val="0087764A"/>
    <w:rsid w:val="00877736"/>
    <w:rsid w:val="00877CF4"/>
    <w:rsid w:val="008804F8"/>
    <w:rsid w:val="0088079E"/>
    <w:rsid w:val="00882726"/>
    <w:rsid w:val="00882749"/>
    <w:rsid w:val="00883189"/>
    <w:rsid w:val="00883393"/>
    <w:rsid w:val="00883EE8"/>
    <w:rsid w:val="00883FF7"/>
    <w:rsid w:val="008845F3"/>
    <w:rsid w:val="00885E2E"/>
    <w:rsid w:val="008866AC"/>
    <w:rsid w:val="00886768"/>
    <w:rsid w:val="00886803"/>
    <w:rsid w:val="00886E72"/>
    <w:rsid w:val="008870C0"/>
    <w:rsid w:val="00887433"/>
    <w:rsid w:val="00887E6A"/>
    <w:rsid w:val="00890587"/>
    <w:rsid w:val="00891456"/>
    <w:rsid w:val="00891DB3"/>
    <w:rsid w:val="00891FC4"/>
    <w:rsid w:val="008928C0"/>
    <w:rsid w:val="00892E8E"/>
    <w:rsid w:val="0089346B"/>
    <w:rsid w:val="00894284"/>
    <w:rsid w:val="008946D5"/>
    <w:rsid w:val="00894969"/>
    <w:rsid w:val="008958FA"/>
    <w:rsid w:val="00896009"/>
    <w:rsid w:val="00896344"/>
    <w:rsid w:val="008967E4"/>
    <w:rsid w:val="00896A7C"/>
    <w:rsid w:val="00897584"/>
    <w:rsid w:val="008976CA"/>
    <w:rsid w:val="00897C75"/>
    <w:rsid w:val="008A08F8"/>
    <w:rsid w:val="008A0C01"/>
    <w:rsid w:val="008A15C5"/>
    <w:rsid w:val="008A1B6C"/>
    <w:rsid w:val="008A226F"/>
    <w:rsid w:val="008A2BA0"/>
    <w:rsid w:val="008A2DFB"/>
    <w:rsid w:val="008A4704"/>
    <w:rsid w:val="008A4CF3"/>
    <w:rsid w:val="008A526D"/>
    <w:rsid w:val="008A58F6"/>
    <w:rsid w:val="008A5EB5"/>
    <w:rsid w:val="008A5EC7"/>
    <w:rsid w:val="008A6742"/>
    <w:rsid w:val="008A6F15"/>
    <w:rsid w:val="008A7DCE"/>
    <w:rsid w:val="008B069F"/>
    <w:rsid w:val="008B0753"/>
    <w:rsid w:val="008B0959"/>
    <w:rsid w:val="008B0D2B"/>
    <w:rsid w:val="008B1C18"/>
    <w:rsid w:val="008B1F0F"/>
    <w:rsid w:val="008B2697"/>
    <w:rsid w:val="008B27DD"/>
    <w:rsid w:val="008B2CF1"/>
    <w:rsid w:val="008B3BD4"/>
    <w:rsid w:val="008B3FEE"/>
    <w:rsid w:val="008B462A"/>
    <w:rsid w:val="008B575F"/>
    <w:rsid w:val="008B6083"/>
    <w:rsid w:val="008B7177"/>
    <w:rsid w:val="008C0128"/>
    <w:rsid w:val="008C058D"/>
    <w:rsid w:val="008C06AC"/>
    <w:rsid w:val="008C08E9"/>
    <w:rsid w:val="008C0C54"/>
    <w:rsid w:val="008C1A65"/>
    <w:rsid w:val="008C1BE0"/>
    <w:rsid w:val="008C1C71"/>
    <w:rsid w:val="008C24CC"/>
    <w:rsid w:val="008C2691"/>
    <w:rsid w:val="008C2D3B"/>
    <w:rsid w:val="008C33B9"/>
    <w:rsid w:val="008C3921"/>
    <w:rsid w:val="008C45D7"/>
    <w:rsid w:val="008C4CBB"/>
    <w:rsid w:val="008C6520"/>
    <w:rsid w:val="008C68D2"/>
    <w:rsid w:val="008C691C"/>
    <w:rsid w:val="008C6929"/>
    <w:rsid w:val="008C7465"/>
    <w:rsid w:val="008C7680"/>
    <w:rsid w:val="008C7DB8"/>
    <w:rsid w:val="008C7F2E"/>
    <w:rsid w:val="008D0498"/>
    <w:rsid w:val="008D066D"/>
    <w:rsid w:val="008D0874"/>
    <w:rsid w:val="008D1D97"/>
    <w:rsid w:val="008D1FC6"/>
    <w:rsid w:val="008D2A67"/>
    <w:rsid w:val="008D3A1A"/>
    <w:rsid w:val="008D3A69"/>
    <w:rsid w:val="008D43C1"/>
    <w:rsid w:val="008D484B"/>
    <w:rsid w:val="008D4969"/>
    <w:rsid w:val="008D52FC"/>
    <w:rsid w:val="008D5C20"/>
    <w:rsid w:val="008D6DE1"/>
    <w:rsid w:val="008D7066"/>
    <w:rsid w:val="008D71AB"/>
    <w:rsid w:val="008D7FC4"/>
    <w:rsid w:val="008E03CF"/>
    <w:rsid w:val="008E047D"/>
    <w:rsid w:val="008E20DA"/>
    <w:rsid w:val="008E2DDC"/>
    <w:rsid w:val="008E2E66"/>
    <w:rsid w:val="008E3716"/>
    <w:rsid w:val="008E3F0C"/>
    <w:rsid w:val="008E40DB"/>
    <w:rsid w:val="008E4887"/>
    <w:rsid w:val="008E4FDC"/>
    <w:rsid w:val="008E502E"/>
    <w:rsid w:val="008E5C97"/>
    <w:rsid w:val="008E6052"/>
    <w:rsid w:val="008E6233"/>
    <w:rsid w:val="008E62AB"/>
    <w:rsid w:val="008E7524"/>
    <w:rsid w:val="008E7D05"/>
    <w:rsid w:val="008E7FA8"/>
    <w:rsid w:val="008F004E"/>
    <w:rsid w:val="008F07BC"/>
    <w:rsid w:val="008F12B2"/>
    <w:rsid w:val="008F13D8"/>
    <w:rsid w:val="008F29CC"/>
    <w:rsid w:val="008F2D19"/>
    <w:rsid w:val="008F3003"/>
    <w:rsid w:val="008F3577"/>
    <w:rsid w:val="008F5309"/>
    <w:rsid w:val="008F6410"/>
    <w:rsid w:val="008F6D4B"/>
    <w:rsid w:val="008F7A94"/>
    <w:rsid w:val="00900013"/>
    <w:rsid w:val="00900BD2"/>
    <w:rsid w:val="00900C5A"/>
    <w:rsid w:val="00900E1E"/>
    <w:rsid w:val="009013E2"/>
    <w:rsid w:val="00901501"/>
    <w:rsid w:val="009022AD"/>
    <w:rsid w:val="00902401"/>
    <w:rsid w:val="0090339A"/>
    <w:rsid w:val="00903755"/>
    <w:rsid w:val="0090375E"/>
    <w:rsid w:val="0090455A"/>
    <w:rsid w:val="00904AA7"/>
    <w:rsid w:val="00904EF7"/>
    <w:rsid w:val="009050DD"/>
    <w:rsid w:val="0090571A"/>
    <w:rsid w:val="00906459"/>
    <w:rsid w:val="009064D9"/>
    <w:rsid w:val="009068D0"/>
    <w:rsid w:val="00907580"/>
    <w:rsid w:val="00907792"/>
    <w:rsid w:val="00907BAE"/>
    <w:rsid w:val="009108BE"/>
    <w:rsid w:val="0091169E"/>
    <w:rsid w:val="00911891"/>
    <w:rsid w:val="0091279B"/>
    <w:rsid w:val="00912DC8"/>
    <w:rsid w:val="0091304D"/>
    <w:rsid w:val="00913127"/>
    <w:rsid w:val="00913405"/>
    <w:rsid w:val="00913636"/>
    <w:rsid w:val="00913BE9"/>
    <w:rsid w:val="00913F4B"/>
    <w:rsid w:val="00914CC2"/>
    <w:rsid w:val="00914D35"/>
    <w:rsid w:val="00915049"/>
    <w:rsid w:val="00915205"/>
    <w:rsid w:val="009154CB"/>
    <w:rsid w:val="00915978"/>
    <w:rsid w:val="009162F5"/>
    <w:rsid w:val="009167FB"/>
    <w:rsid w:val="00916C4D"/>
    <w:rsid w:val="00917669"/>
    <w:rsid w:val="0091778B"/>
    <w:rsid w:val="0092021A"/>
    <w:rsid w:val="00920582"/>
    <w:rsid w:val="00921C90"/>
    <w:rsid w:val="009247DA"/>
    <w:rsid w:val="00924928"/>
    <w:rsid w:val="0092523D"/>
    <w:rsid w:val="00925719"/>
    <w:rsid w:val="00925B1B"/>
    <w:rsid w:val="0092610B"/>
    <w:rsid w:val="00926122"/>
    <w:rsid w:val="0092625B"/>
    <w:rsid w:val="0092692C"/>
    <w:rsid w:val="009276C9"/>
    <w:rsid w:val="009276CA"/>
    <w:rsid w:val="00927ADE"/>
    <w:rsid w:val="00927F6B"/>
    <w:rsid w:val="009302AD"/>
    <w:rsid w:val="00930D6D"/>
    <w:rsid w:val="009310FC"/>
    <w:rsid w:val="009311EC"/>
    <w:rsid w:val="00931AEF"/>
    <w:rsid w:val="00932C37"/>
    <w:rsid w:val="00932C60"/>
    <w:rsid w:val="00932ED9"/>
    <w:rsid w:val="009330CA"/>
    <w:rsid w:val="0093314A"/>
    <w:rsid w:val="00933522"/>
    <w:rsid w:val="00933EFD"/>
    <w:rsid w:val="00934231"/>
    <w:rsid w:val="00934442"/>
    <w:rsid w:val="00934592"/>
    <w:rsid w:val="0093573B"/>
    <w:rsid w:val="00935754"/>
    <w:rsid w:val="00935A56"/>
    <w:rsid w:val="00935D40"/>
    <w:rsid w:val="009361C9"/>
    <w:rsid w:val="00936804"/>
    <w:rsid w:val="0093692C"/>
    <w:rsid w:val="00936AA2"/>
    <w:rsid w:val="00936F53"/>
    <w:rsid w:val="009374DA"/>
    <w:rsid w:val="00937B8F"/>
    <w:rsid w:val="0094052F"/>
    <w:rsid w:val="00940C64"/>
    <w:rsid w:val="009411B7"/>
    <w:rsid w:val="00941210"/>
    <w:rsid w:val="00941625"/>
    <w:rsid w:val="00941841"/>
    <w:rsid w:val="00942A8C"/>
    <w:rsid w:val="00942F63"/>
    <w:rsid w:val="009440D3"/>
    <w:rsid w:val="009445B0"/>
    <w:rsid w:val="009449E6"/>
    <w:rsid w:val="00944C25"/>
    <w:rsid w:val="00945D18"/>
    <w:rsid w:val="0094600E"/>
    <w:rsid w:val="00946169"/>
    <w:rsid w:val="009461C5"/>
    <w:rsid w:val="00946AC5"/>
    <w:rsid w:val="00946B3E"/>
    <w:rsid w:val="00946BDE"/>
    <w:rsid w:val="00947142"/>
    <w:rsid w:val="00947388"/>
    <w:rsid w:val="009476FE"/>
    <w:rsid w:val="009477D5"/>
    <w:rsid w:val="0095005D"/>
    <w:rsid w:val="009501E7"/>
    <w:rsid w:val="0095054C"/>
    <w:rsid w:val="0095195F"/>
    <w:rsid w:val="00951AEE"/>
    <w:rsid w:val="00951D9C"/>
    <w:rsid w:val="009521D8"/>
    <w:rsid w:val="00952ED3"/>
    <w:rsid w:val="0095316C"/>
    <w:rsid w:val="00954221"/>
    <w:rsid w:val="009548FB"/>
    <w:rsid w:val="00955CEE"/>
    <w:rsid w:val="00955F8A"/>
    <w:rsid w:val="0095612A"/>
    <w:rsid w:val="009571FE"/>
    <w:rsid w:val="0095779A"/>
    <w:rsid w:val="009577F6"/>
    <w:rsid w:val="00957DDC"/>
    <w:rsid w:val="00960055"/>
    <w:rsid w:val="00960871"/>
    <w:rsid w:val="0096263D"/>
    <w:rsid w:val="00962780"/>
    <w:rsid w:val="0096282C"/>
    <w:rsid w:val="00962E8A"/>
    <w:rsid w:val="00962EDA"/>
    <w:rsid w:val="0096395C"/>
    <w:rsid w:val="00963CF4"/>
    <w:rsid w:val="009641E3"/>
    <w:rsid w:val="00964273"/>
    <w:rsid w:val="00964EA8"/>
    <w:rsid w:val="00965CFB"/>
    <w:rsid w:val="00967681"/>
    <w:rsid w:val="00967D73"/>
    <w:rsid w:val="009703C1"/>
    <w:rsid w:val="00970C6C"/>
    <w:rsid w:val="00971514"/>
    <w:rsid w:val="0097167C"/>
    <w:rsid w:val="00971EBA"/>
    <w:rsid w:val="009728AD"/>
    <w:rsid w:val="00972DB2"/>
    <w:rsid w:val="009731D0"/>
    <w:rsid w:val="009733A8"/>
    <w:rsid w:val="00973909"/>
    <w:rsid w:val="00973A6F"/>
    <w:rsid w:val="00973AB5"/>
    <w:rsid w:val="00973D4F"/>
    <w:rsid w:val="00974609"/>
    <w:rsid w:val="00974ECB"/>
    <w:rsid w:val="009751EE"/>
    <w:rsid w:val="00975707"/>
    <w:rsid w:val="00975773"/>
    <w:rsid w:val="00976008"/>
    <w:rsid w:val="0097695C"/>
    <w:rsid w:val="00976E8C"/>
    <w:rsid w:val="0097766E"/>
    <w:rsid w:val="0097775C"/>
    <w:rsid w:val="009778A0"/>
    <w:rsid w:val="00977E1E"/>
    <w:rsid w:val="00980887"/>
    <w:rsid w:val="0098090A"/>
    <w:rsid w:val="00981180"/>
    <w:rsid w:val="00981206"/>
    <w:rsid w:val="00981574"/>
    <w:rsid w:val="009818C2"/>
    <w:rsid w:val="00981B06"/>
    <w:rsid w:val="0098233B"/>
    <w:rsid w:val="009825BB"/>
    <w:rsid w:val="009827AA"/>
    <w:rsid w:val="00982A4C"/>
    <w:rsid w:val="00982D9B"/>
    <w:rsid w:val="00983119"/>
    <w:rsid w:val="0098311B"/>
    <w:rsid w:val="0098323E"/>
    <w:rsid w:val="00983874"/>
    <w:rsid w:val="00983AD0"/>
    <w:rsid w:val="00983B3B"/>
    <w:rsid w:val="00983F49"/>
    <w:rsid w:val="009841CB"/>
    <w:rsid w:val="00984FBC"/>
    <w:rsid w:val="00985096"/>
    <w:rsid w:val="00985F81"/>
    <w:rsid w:val="009864D1"/>
    <w:rsid w:val="0098696D"/>
    <w:rsid w:val="00986CC4"/>
    <w:rsid w:val="00986E76"/>
    <w:rsid w:val="00987167"/>
    <w:rsid w:val="00987437"/>
    <w:rsid w:val="009879A7"/>
    <w:rsid w:val="00987D8D"/>
    <w:rsid w:val="009914FC"/>
    <w:rsid w:val="00991833"/>
    <w:rsid w:val="0099243E"/>
    <w:rsid w:val="00992F8D"/>
    <w:rsid w:val="00993C07"/>
    <w:rsid w:val="00994461"/>
    <w:rsid w:val="00995683"/>
    <w:rsid w:val="009956F9"/>
    <w:rsid w:val="00995DE5"/>
    <w:rsid w:val="00996856"/>
    <w:rsid w:val="00997E2F"/>
    <w:rsid w:val="009A0582"/>
    <w:rsid w:val="009A0911"/>
    <w:rsid w:val="009A0E3A"/>
    <w:rsid w:val="009A1A7C"/>
    <w:rsid w:val="009A1B2A"/>
    <w:rsid w:val="009A2152"/>
    <w:rsid w:val="009A26B4"/>
    <w:rsid w:val="009A2CF3"/>
    <w:rsid w:val="009A365F"/>
    <w:rsid w:val="009A3A37"/>
    <w:rsid w:val="009A3EA0"/>
    <w:rsid w:val="009A42C0"/>
    <w:rsid w:val="009A498B"/>
    <w:rsid w:val="009A4A37"/>
    <w:rsid w:val="009A4FC2"/>
    <w:rsid w:val="009A50BE"/>
    <w:rsid w:val="009A540C"/>
    <w:rsid w:val="009A55ED"/>
    <w:rsid w:val="009A573F"/>
    <w:rsid w:val="009A5A01"/>
    <w:rsid w:val="009A750B"/>
    <w:rsid w:val="009A76A0"/>
    <w:rsid w:val="009A7B90"/>
    <w:rsid w:val="009A7F0A"/>
    <w:rsid w:val="009B075A"/>
    <w:rsid w:val="009B0CA6"/>
    <w:rsid w:val="009B2957"/>
    <w:rsid w:val="009B31F6"/>
    <w:rsid w:val="009B39FC"/>
    <w:rsid w:val="009B3A03"/>
    <w:rsid w:val="009B3F00"/>
    <w:rsid w:val="009B41B8"/>
    <w:rsid w:val="009B43C7"/>
    <w:rsid w:val="009B459C"/>
    <w:rsid w:val="009B54BB"/>
    <w:rsid w:val="009B5844"/>
    <w:rsid w:val="009B5FFC"/>
    <w:rsid w:val="009B6B07"/>
    <w:rsid w:val="009B6B0D"/>
    <w:rsid w:val="009B71AE"/>
    <w:rsid w:val="009B73B0"/>
    <w:rsid w:val="009B7C17"/>
    <w:rsid w:val="009C0638"/>
    <w:rsid w:val="009C0B13"/>
    <w:rsid w:val="009C109A"/>
    <w:rsid w:val="009C1564"/>
    <w:rsid w:val="009C20CE"/>
    <w:rsid w:val="009C22E2"/>
    <w:rsid w:val="009C26BC"/>
    <w:rsid w:val="009C2B23"/>
    <w:rsid w:val="009C2C37"/>
    <w:rsid w:val="009C3CCE"/>
    <w:rsid w:val="009C3EB1"/>
    <w:rsid w:val="009C4018"/>
    <w:rsid w:val="009C4696"/>
    <w:rsid w:val="009C47CC"/>
    <w:rsid w:val="009C4A80"/>
    <w:rsid w:val="009C4BCB"/>
    <w:rsid w:val="009C50BC"/>
    <w:rsid w:val="009C50F3"/>
    <w:rsid w:val="009C60B2"/>
    <w:rsid w:val="009C69E2"/>
    <w:rsid w:val="009C6A16"/>
    <w:rsid w:val="009C6E1A"/>
    <w:rsid w:val="009C75AC"/>
    <w:rsid w:val="009C7639"/>
    <w:rsid w:val="009C7B0C"/>
    <w:rsid w:val="009D105D"/>
    <w:rsid w:val="009D1DE2"/>
    <w:rsid w:val="009D2057"/>
    <w:rsid w:val="009D3703"/>
    <w:rsid w:val="009D3B1D"/>
    <w:rsid w:val="009D3D6F"/>
    <w:rsid w:val="009D441E"/>
    <w:rsid w:val="009D50F6"/>
    <w:rsid w:val="009D5AA3"/>
    <w:rsid w:val="009D5C6B"/>
    <w:rsid w:val="009D67DD"/>
    <w:rsid w:val="009D6C9E"/>
    <w:rsid w:val="009D6FB9"/>
    <w:rsid w:val="009D749F"/>
    <w:rsid w:val="009D74C9"/>
    <w:rsid w:val="009D757F"/>
    <w:rsid w:val="009D7673"/>
    <w:rsid w:val="009E0B08"/>
    <w:rsid w:val="009E0D90"/>
    <w:rsid w:val="009E10F4"/>
    <w:rsid w:val="009E1157"/>
    <w:rsid w:val="009E1455"/>
    <w:rsid w:val="009E1586"/>
    <w:rsid w:val="009E19B4"/>
    <w:rsid w:val="009E1F7B"/>
    <w:rsid w:val="009E22D9"/>
    <w:rsid w:val="009E23D0"/>
    <w:rsid w:val="009E2975"/>
    <w:rsid w:val="009E31CF"/>
    <w:rsid w:val="009E346B"/>
    <w:rsid w:val="009E368F"/>
    <w:rsid w:val="009E3AA2"/>
    <w:rsid w:val="009E4355"/>
    <w:rsid w:val="009E5E0C"/>
    <w:rsid w:val="009E6764"/>
    <w:rsid w:val="009E6E93"/>
    <w:rsid w:val="009E6F22"/>
    <w:rsid w:val="009E715D"/>
    <w:rsid w:val="009F0FF2"/>
    <w:rsid w:val="009F2808"/>
    <w:rsid w:val="009F3A23"/>
    <w:rsid w:val="009F401E"/>
    <w:rsid w:val="009F4077"/>
    <w:rsid w:val="009F40BA"/>
    <w:rsid w:val="009F4395"/>
    <w:rsid w:val="009F43FC"/>
    <w:rsid w:val="009F4A13"/>
    <w:rsid w:val="009F4A4C"/>
    <w:rsid w:val="009F4E01"/>
    <w:rsid w:val="009F6263"/>
    <w:rsid w:val="009F6BFE"/>
    <w:rsid w:val="009F6E7B"/>
    <w:rsid w:val="009F6F27"/>
    <w:rsid w:val="009F7520"/>
    <w:rsid w:val="009F752D"/>
    <w:rsid w:val="00A00AA2"/>
    <w:rsid w:val="00A00AE6"/>
    <w:rsid w:val="00A01273"/>
    <w:rsid w:val="00A01887"/>
    <w:rsid w:val="00A019FF"/>
    <w:rsid w:val="00A0257A"/>
    <w:rsid w:val="00A02F99"/>
    <w:rsid w:val="00A03FC3"/>
    <w:rsid w:val="00A040CC"/>
    <w:rsid w:val="00A059D6"/>
    <w:rsid w:val="00A071C5"/>
    <w:rsid w:val="00A073A6"/>
    <w:rsid w:val="00A07B09"/>
    <w:rsid w:val="00A07D79"/>
    <w:rsid w:val="00A07ED5"/>
    <w:rsid w:val="00A10575"/>
    <w:rsid w:val="00A1065A"/>
    <w:rsid w:val="00A11020"/>
    <w:rsid w:val="00A11943"/>
    <w:rsid w:val="00A11EBB"/>
    <w:rsid w:val="00A1284E"/>
    <w:rsid w:val="00A12A5B"/>
    <w:rsid w:val="00A12EB1"/>
    <w:rsid w:val="00A130EA"/>
    <w:rsid w:val="00A13883"/>
    <w:rsid w:val="00A13C57"/>
    <w:rsid w:val="00A145F8"/>
    <w:rsid w:val="00A14A7D"/>
    <w:rsid w:val="00A1505F"/>
    <w:rsid w:val="00A15234"/>
    <w:rsid w:val="00A157A8"/>
    <w:rsid w:val="00A159DA"/>
    <w:rsid w:val="00A15C6E"/>
    <w:rsid w:val="00A16029"/>
    <w:rsid w:val="00A1714B"/>
    <w:rsid w:val="00A174E7"/>
    <w:rsid w:val="00A213A5"/>
    <w:rsid w:val="00A21473"/>
    <w:rsid w:val="00A2175F"/>
    <w:rsid w:val="00A22597"/>
    <w:rsid w:val="00A22ECF"/>
    <w:rsid w:val="00A23322"/>
    <w:rsid w:val="00A23610"/>
    <w:rsid w:val="00A236EF"/>
    <w:rsid w:val="00A241BB"/>
    <w:rsid w:val="00A2456D"/>
    <w:rsid w:val="00A24BF7"/>
    <w:rsid w:val="00A2517F"/>
    <w:rsid w:val="00A25542"/>
    <w:rsid w:val="00A2567F"/>
    <w:rsid w:val="00A25953"/>
    <w:rsid w:val="00A261ED"/>
    <w:rsid w:val="00A26326"/>
    <w:rsid w:val="00A2668E"/>
    <w:rsid w:val="00A2676C"/>
    <w:rsid w:val="00A26C0E"/>
    <w:rsid w:val="00A26E28"/>
    <w:rsid w:val="00A26EA7"/>
    <w:rsid w:val="00A27080"/>
    <w:rsid w:val="00A2783E"/>
    <w:rsid w:val="00A27CFA"/>
    <w:rsid w:val="00A30521"/>
    <w:rsid w:val="00A305A2"/>
    <w:rsid w:val="00A307A9"/>
    <w:rsid w:val="00A31166"/>
    <w:rsid w:val="00A3136A"/>
    <w:rsid w:val="00A31632"/>
    <w:rsid w:val="00A31B3D"/>
    <w:rsid w:val="00A32A47"/>
    <w:rsid w:val="00A32AAF"/>
    <w:rsid w:val="00A34430"/>
    <w:rsid w:val="00A34935"/>
    <w:rsid w:val="00A34FDB"/>
    <w:rsid w:val="00A3530B"/>
    <w:rsid w:val="00A35E9B"/>
    <w:rsid w:val="00A3646C"/>
    <w:rsid w:val="00A36DC6"/>
    <w:rsid w:val="00A37036"/>
    <w:rsid w:val="00A37C53"/>
    <w:rsid w:val="00A37D9C"/>
    <w:rsid w:val="00A3BAFB"/>
    <w:rsid w:val="00A4096D"/>
    <w:rsid w:val="00A40DD9"/>
    <w:rsid w:val="00A40F84"/>
    <w:rsid w:val="00A41E60"/>
    <w:rsid w:val="00A41E87"/>
    <w:rsid w:val="00A421C0"/>
    <w:rsid w:val="00A42A4F"/>
    <w:rsid w:val="00A43B38"/>
    <w:rsid w:val="00A444C0"/>
    <w:rsid w:val="00A4479A"/>
    <w:rsid w:val="00A44B37"/>
    <w:rsid w:val="00A44E42"/>
    <w:rsid w:val="00A44F40"/>
    <w:rsid w:val="00A45726"/>
    <w:rsid w:val="00A45981"/>
    <w:rsid w:val="00A45EB8"/>
    <w:rsid w:val="00A46086"/>
    <w:rsid w:val="00A46623"/>
    <w:rsid w:val="00A46A79"/>
    <w:rsid w:val="00A47AD4"/>
    <w:rsid w:val="00A501C1"/>
    <w:rsid w:val="00A50B35"/>
    <w:rsid w:val="00A50D56"/>
    <w:rsid w:val="00A51CA8"/>
    <w:rsid w:val="00A52571"/>
    <w:rsid w:val="00A52AC5"/>
    <w:rsid w:val="00A52CE8"/>
    <w:rsid w:val="00A538A8"/>
    <w:rsid w:val="00A53D5D"/>
    <w:rsid w:val="00A5410F"/>
    <w:rsid w:val="00A56A2F"/>
    <w:rsid w:val="00A56E81"/>
    <w:rsid w:val="00A57F6E"/>
    <w:rsid w:val="00A603BA"/>
    <w:rsid w:val="00A605BD"/>
    <w:rsid w:val="00A6080E"/>
    <w:rsid w:val="00A60BB5"/>
    <w:rsid w:val="00A60D4E"/>
    <w:rsid w:val="00A61495"/>
    <w:rsid w:val="00A6230D"/>
    <w:rsid w:val="00A62799"/>
    <w:rsid w:val="00A63370"/>
    <w:rsid w:val="00A633F9"/>
    <w:rsid w:val="00A63594"/>
    <w:rsid w:val="00A63724"/>
    <w:rsid w:val="00A6380E"/>
    <w:rsid w:val="00A63A73"/>
    <w:rsid w:val="00A63B9A"/>
    <w:rsid w:val="00A65F69"/>
    <w:rsid w:val="00A661A1"/>
    <w:rsid w:val="00A66617"/>
    <w:rsid w:val="00A66666"/>
    <w:rsid w:val="00A66D45"/>
    <w:rsid w:val="00A67AA5"/>
    <w:rsid w:val="00A67DA9"/>
    <w:rsid w:val="00A67E46"/>
    <w:rsid w:val="00A70D86"/>
    <w:rsid w:val="00A71479"/>
    <w:rsid w:val="00A71E0B"/>
    <w:rsid w:val="00A71F53"/>
    <w:rsid w:val="00A72114"/>
    <w:rsid w:val="00A72581"/>
    <w:rsid w:val="00A72833"/>
    <w:rsid w:val="00A73A2C"/>
    <w:rsid w:val="00A73B30"/>
    <w:rsid w:val="00A7402A"/>
    <w:rsid w:val="00A748C9"/>
    <w:rsid w:val="00A74F1E"/>
    <w:rsid w:val="00A7513C"/>
    <w:rsid w:val="00A75C2C"/>
    <w:rsid w:val="00A76411"/>
    <w:rsid w:val="00A76F38"/>
    <w:rsid w:val="00A77BD6"/>
    <w:rsid w:val="00A77D53"/>
    <w:rsid w:val="00A77ED3"/>
    <w:rsid w:val="00A809C5"/>
    <w:rsid w:val="00A80D3F"/>
    <w:rsid w:val="00A82DB4"/>
    <w:rsid w:val="00A83612"/>
    <w:rsid w:val="00A841AD"/>
    <w:rsid w:val="00A844BB"/>
    <w:rsid w:val="00A849DD"/>
    <w:rsid w:val="00A849EA"/>
    <w:rsid w:val="00A84BEA"/>
    <w:rsid w:val="00A87650"/>
    <w:rsid w:val="00A877FC"/>
    <w:rsid w:val="00A87D54"/>
    <w:rsid w:val="00A900C9"/>
    <w:rsid w:val="00A90590"/>
    <w:rsid w:val="00A91096"/>
    <w:rsid w:val="00A919BB"/>
    <w:rsid w:val="00A92404"/>
    <w:rsid w:val="00A928D1"/>
    <w:rsid w:val="00A932F0"/>
    <w:rsid w:val="00A93593"/>
    <w:rsid w:val="00A937B6"/>
    <w:rsid w:val="00A93946"/>
    <w:rsid w:val="00A93EE8"/>
    <w:rsid w:val="00A93F41"/>
    <w:rsid w:val="00A944A9"/>
    <w:rsid w:val="00A94929"/>
    <w:rsid w:val="00A95A90"/>
    <w:rsid w:val="00A95AA9"/>
    <w:rsid w:val="00A95BEB"/>
    <w:rsid w:val="00A95D2E"/>
    <w:rsid w:val="00A96842"/>
    <w:rsid w:val="00A96978"/>
    <w:rsid w:val="00A969F2"/>
    <w:rsid w:val="00A96E25"/>
    <w:rsid w:val="00A971A4"/>
    <w:rsid w:val="00A978B4"/>
    <w:rsid w:val="00AA0529"/>
    <w:rsid w:val="00AA0D38"/>
    <w:rsid w:val="00AA131A"/>
    <w:rsid w:val="00AA1867"/>
    <w:rsid w:val="00AA2535"/>
    <w:rsid w:val="00AA2818"/>
    <w:rsid w:val="00AA3382"/>
    <w:rsid w:val="00AA340D"/>
    <w:rsid w:val="00AA5142"/>
    <w:rsid w:val="00AA5D55"/>
    <w:rsid w:val="00AA5E24"/>
    <w:rsid w:val="00AA601D"/>
    <w:rsid w:val="00AA621A"/>
    <w:rsid w:val="00AA68F4"/>
    <w:rsid w:val="00AA6F44"/>
    <w:rsid w:val="00AA7443"/>
    <w:rsid w:val="00AA7CF0"/>
    <w:rsid w:val="00AB02B3"/>
    <w:rsid w:val="00AB074F"/>
    <w:rsid w:val="00AB0A1E"/>
    <w:rsid w:val="00AB14AB"/>
    <w:rsid w:val="00AB170C"/>
    <w:rsid w:val="00AB1942"/>
    <w:rsid w:val="00AB1D34"/>
    <w:rsid w:val="00AB1E25"/>
    <w:rsid w:val="00AB2070"/>
    <w:rsid w:val="00AB25DB"/>
    <w:rsid w:val="00AB2D5C"/>
    <w:rsid w:val="00AB397D"/>
    <w:rsid w:val="00AB4252"/>
    <w:rsid w:val="00AB42F6"/>
    <w:rsid w:val="00AB43B8"/>
    <w:rsid w:val="00AB4429"/>
    <w:rsid w:val="00AB48FE"/>
    <w:rsid w:val="00AB4C47"/>
    <w:rsid w:val="00AB5566"/>
    <w:rsid w:val="00AB5637"/>
    <w:rsid w:val="00AB5CAD"/>
    <w:rsid w:val="00AB5E6A"/>
    <w:rsid w:val="00AB683C"/>
    <w:rsid w:val="00AB68C9"/>
    <w:rsid w:val="00AB6B25"/>
    <w:rsid w:val="00AB6BB0"/>
    <w:rsid w:val="00AB6D60"/>
    <w:rsid w:val="00AB79EA"/>
    <w:rsid w:val="00AC0BD2"/>
    <w:rsid w:val="00AC1383"/>
    <w:rsid w:val="00AC2579"/>
    <w:rsid w:val="00AC2678"/>
    <w:rsid w:val="00AC4303"/>
    <w:rsid w:val="00AC4447"/>
    <w:rsid w:val="00AC455A"/>
    <w:rsid w:val="00AC4C10"/>
    <w:rsid w:val="00AC4C95"/>
    <w:rsid w:val="00AC4CAC"/>
    <w:rsid w:val="00AC5455"/>
    <w:rsid w:val="00AC5633"/>
    <w:rsid w:val="00AC5786"/>
    <w:rsid w:val="00AC5AA9"/>
    <w:rsid w:val="00AC67AB"/>
    <w:rsid w:val="00AC68C7"/>
    <w:rsid w:val="00AC6FBE"/>
    <w:rsid w:val="00AC7926"/>
    <w:rsid w:val="00AD0664"/>
    <w:rsid w:val="00AD0F7A"/>
    <w:rsid w:val="00AD1C72"/>
    <w:rsid w:val="00AD24DE"/>
    <w:rsid w:val="00AD27C7"/>
    <w:rsid w:val="00AD2D25"/>
    <w:rsid w:val="00AD3634"/>
    <w:rsid w:val="00AD3D37"/>
    <w:rsid w:val="00AD6AC9"/>
    <w:rsid w:val="00AD7124"/>
    <w:rsid w:val="00AE0124"/>
    <w:rsid w:val="00AE07F3"/>
    <w:rsid w:val="00AE196C"/>
    <w:rsid w:val="00AE245A"/>
    <w:rsid w:val="00AE2E40"/>
    <w:rsid w:val="00AE2E7A"/>
    <w:rsid w:val="00AE32D9"/>
    <w:rsid w:val="00AE3300"/>
    <w:rsid w:val="00AE35C1"/>
    <w:rsid w:val="00AE3FAD"/>
    <w:rsid w:val="00AE440B"/>
    <w:rsid w:val="00AE466C"/>
    <w:rsid w:val="00AE487B"/>
    <w:rsid w:val="00AE5086"/>
    <w:rsid w:val="00AE5AC5"/>
    <w:rsid w:val="00AE65FB"/>
    <w:rsid w:val="00AE66DC"/>
    <w:rsid w:val="00AE68FF"/>
    <w:rsid w:val="00AE6990"/>
    <w:rsid w:val="00AE75A4"/>
    <w:rsid w:val="00AE7F69"/>
    <w:rsid w:val="00AF00E3"/>
    <w:rsid w:val="00AF0332"/>
    <w:rsid w:val="00AF0A00"/>
    <w:rsid w:val="00AF11E8"/>
    <w:rsid w:val="00AF1452"/>
    <w:rsid w:val="00AF1688"/>
    <w:rsid w:val="00AF2420"/>
    <w:rsid w:val="00AF3586"/>
    <w:rsid w:val="00AF37C2"/>
    <w:rsid w:val="00AF37FB"/>
    <w:rsid w:val="00AF3CC0"/>
    <w:rsid w:val="00AF469A"/>
    <w:rsid w:val="00AF585C"/>
    <w:rsid w:val="00AF619F"/>
    <w:rsid w:val="00AF6242"/>
    <w:rsid w:val="00AF6C7B"/>
    <w:rsid w:val="00AF778E"/>
    <w:rsid w:val="00AF7CC1"/>
    <w:rsid w:val="00B00968"/>
    <w:rsid w:val="00B00BFA"/>
    <w:rsid w:val="00B00DFB"/>
    <w:rsid w:val="00B01096"/>
    <w:rsid w:val="00B02392"/>
    <w:rsid w:val="00B027E7"/>
    <w:rsid w:val="00B02B3D"/>
    <w:rsid w:val="00B0328B"/>
    <w:rsid w:val="00B03603"/>
    <w:rsid w:val="00B03B48"/>
    <w:rsid w:val="00B03D2C"/>
    <w:rsid w:val="00B03E57"/>
    <w:rsid w:val="00B04804"/>
    <w:rsid w:val="00B0483A"/>
    <w:rsid w:val="00B0512B"/>
    <w:rsid w:val="00B05428"/>
    <w:rsid w:val="00B05873"/>
    <w:rsid w:val="00B06118"/>
    <w:rsid w:val="00B062C9"/>
    <w:rsid w:val="00B06B3E"/>
    <w:rsid w:val="00B07538"/>
    <w:rsid w:val="00B078CC"/>
    <w:rsid w:val="00B07BCA"/>
    <w:rsid w:val="00B1058A"/>
    <w:rsid w:val="00B10B28"/>
    <w:rsid w:val="00B1104B"/>
    <w:rsid w:val="00B11335"/>
    <w:rsid w:val="00B11B63"/>
    <w:rsid w:val="00B11B81"/>
    <w:rsid w:val="00B13012"/>
    <w:rsid w:val="00B14524"/>
    <w:rsid w:val="00B153A1"/>
    <w:rsid w:val="00B162B3"/>
    <w:rsid w:val="00B1641F"/>
    <w:rsid w:val="00B171C0"/>
    <w:rsid w:val="00B20711"/>
    <w:rsid w:val="00B20ABE"/>
    <w:rsid w:val="00B21C18"/>
    <w:rsid w:val="00B22015"/>
    <w:rsid w:val="00B2239F"/>
    <w:rsid w:val="00B23302"/>
    <w:rsid w:val="00B23F6C"/>
    <w:rsid w:val="00B23FDC"/>
    <w:rsid w:val="00B25276"/>
    <w:rsid w:val="00B252A8"/>
    <w:rsid w:val="00B25D35"/>
    <w:rsid w:val="00B264B3"/>
    <w:rsid w:val="00B26FED"/>
    <w:rsid w:val="00B27089"/>
    <w:rsid w:val="00B27887"/>
    <w:rsid w:val="00B27EC1"/>
    <w:rsid w:val="00B30445"/>
    <w:rsid w:val="00B31759"/>
    <w:rsid w:val="00B328BE"/>
    <w:rsid w:val="00B3296E"/>
    <w:rsid w:val="00B3298B"/>
    <w:rsid w:val="00B32C5F"/>
    <w:rsid w:val="00B33089"/>
    <w:rsid w:val="00B33CF0"/>
    <w:rsid w:val="00B33E2C"/>
    <w:rsid w:val="00B342F3"/>
    <w:rsid w:val="00B34323"/>
    <w:rsid w:val="00B34E32"/>
    <w:rsid w:val="00B354EC"/>
    <w:rsid w:val="00B36026"/>
    <w:rsid w:val="00B36E37"/>
    <w:rsid w:val="00B372A0"/>
    <w:rsid w:val="00B37610"/>
    <w:rsid w:val="00B37FB2"/>
    <w:rsid w:val="00B406EF"/>
    <w:rsid w:val="00B407D4"/>
    <w:rsid w:val="00B41205"/>
    <w:rsid w:val="00B4174B"/>
    <w:rsid w:val="00B4219C"/>
    <w:rsid w:val="00B42DE4"/>
    <w:rsid w:val="00B431DF"/>
    <w:rsid w:val="00B442C4"/>
    <w:rsid w:val="00B45415"/>
    <w:rsid w:val="00B456B2"/>
    <w:rsid w:val="00B45AC8"/>
    <w:rsid w:val="00B45C85"/>
    <w:rsid w:val="00B45E5B"/>
    <w:rsid w:val="00B46500"/>
    <w:rsid w:val="00B468F0"/>
    <w:rsid w:val="00B46EC7"/>
    <w:rsid w:val="00B47008"/>
    <w:rsid w:val="00B47089"/>
    <w:rsid w:val="00B47134"/>
    <w:rsid w:val="00B47C81"/>
    <w:rsid w:val="00B47F7D"/>
    <w:rsid w:val="00B5047B"/>
    <w:rsid w:val="00B50C1D"/>
    <w:rsid w:val="00B515B2"/>
    <w:rsid w:val="00B51AD1"/>
    <w:rsid w:val="00B51C86"/>
    <w:rsid w:val="00B51E5E"/>
    <w:rsid w:val="00B52738"/>
    <w:rsid w:val="00B53062"/>
    <w:rsid w:val="00B530A9"/>
    <w:rsid w:val="00B53913"/>
    <w:rsid w:val="00B5397E"/>
    <w:rsid w:val="00B53AB1"/>
    <w:rsid w:val="00B5419D"/>
    <w:rsid w:val="00B5472A"/>
    <w:rsid w:val="00B54884"/>
    <w:rsid w:val="00B54B6C"/>
    <w:rsid w:val="00B54F38"/>
    <w:rsid w:val="00B54FA2"/>
    <w:rsid w:val="00B55107"/>
    <w:rsid w:val="00B56DCF"/>
    <w:rsid w:val="00B5760D"/>
    <w:rsid w:val="00B60095"/>
    <w:rsid w:val="00B60809"/>
    <w:rsid w:val="00B60991"/>
    <w:rsid w:val="00B60E6F"/>
    <w:rsid w:val="00B61072"/>
    <w:rsid w:val="00B613A7"/>
    <w:rsid w:val="00B617DF"/>
    <w:rsid w:val="00B62499"/>
    <w:rsid w:val="00B628CE"/>
    <w:rsid w:val="00B62E0C"/>
    <w:rsid w:val="00B62EDA"/>
    <w:rsid w:val="00B6381F"/>
    <w:rsid w:val="00B6387D"/>
    <w:rsid w:val="00B639E9"/>
    <w:rsid w:val="00B63B47"/>
    <w:rsid w:val="00B63D1B"/>
    <w:rsid w:val="00B63E2C"/>
    <w:rsid w:val="00B643B6"/>
    <w:rsid w:val="00B64B9D"/>
    <w:rsid w:val="00B64D9C"/>
    <w:rsid w:val="00B65134"/>
    <w:rsid w:val="00B652B8"/>
    <w:rsid w:val="00B65ABB"/>
    <w:rsid w:val="00B6623F"/>
    <w:rsid w:val="00B666B6"/>
    <w:rsid w:val="00B671D7"/>
    <w:rsid w:val="00B672DF"/>
    <w:rsid w:val="00B71A44"/>
    <w:rsid w:val="00B71BE2"/>
    <w:rsid w:val="00B723C8"/>
    <w:rsid w:val="00B72590"/>
    <w:rsid w:val="00B72E72"/>
    <w:rsid w:val="00B73C2C"/>
    <w:rsid w:val="00B74217"/>
    <w:rsid w:val="00B74289"/>
    <w:rsid w:val="00B748F7"/>
    <w:rsid w:val="00B749F9"/>
    <w:rsid w:val="00B75222"/>
    <w:rsid w:val="00B7523F"/>
    <w:rsid w:val="00B75282"/>
    <w:rsid w:val="00B763EB"/>
    <w:rsid w:val="00B76BF8"/>
    <w:rsid w:val="00B77319"/>
    <w:rsid w:val="00B7791A"/>
    <w:rsid w:val="00B77F2C"/>
    <w:rsid w:val="00B80579"/>
    <w:rsid w:val="00B805EA"/>
    <w:rsid w:val="00B80B04"/>
    <w:rsid w:val="00B812A4"/>
    <w:rsid w:val="00B81536"/>
    <w:rsid w:val="00B81CF5"/>
    <w:rsid w:val="00B82569"/>
    <w:rsid w:val="00B82772"/>
    <w:rsid w:val="00B83D91"/>
    <w:rsid w:val="00B84879"/>
    <w:rsid w:val="00B84939"/>
    <w:rsid w:val="00B855F7"/>
    <w:rsid w:val="00B858D6"/>
    <w:rsid w:val="00B85E8A"/>
    <w:rsid w:val="00B862EC"/>
    <w:rsid w:val="00B86FE8"/>
    <w:rsid w:val="00B87FB3"/>
    <w:rsid w:val="00B9062B"/>
    <w:rsid w:val="00B90F17"/>
    <w:rsid w:val="00B9267E"/>
    <w:rsid w:val="00B92715"/>
    <w:rsid w:val="00B927CB"/>
    <w:rsid w:val="00B92818"/>
    <w:rsid w:val="00B92890"/>
    <w:rsid w:val="00B941AB"/>
    <w:rsid w:val="00B94356"/>
    <w:rsid w:val="00B944FA"/>
    <w:rsid w:val="00B94F7F"/>
    <w:rsid w:val="00B95047"/>
    <w:rsid w:val="00B95157"/>
    <w:rsid w:val="00B95344"/>
    <w:rsid w:val="00B95A38"/>
    <w:rsid w:val="00B95A63"/>
    <w:rsid w:val="00B968B8"/>
    <w:rsid w:val="00B96EA1"/>
    <w:rsid w:val="00B96F76"/>
    <w:rsid w:val="00B96F97"/>
    <w:rsid w:val="00B970B2"/>
    <w:rsid w:val="00B97196"/>
    <w:rsid w:val="00B97379"/>
    <w:rsid w:val="00B975F2"/>
    <w:rsid w:val="00BA0044"/>
    <w:rsid w:val="00BA09E2"/>
    <w:rsid w:val="00BA0EF0"/>
    <w:rsid w:val="00BA160C"/>
    <w:rsid w:val="00BA19A6"/>
    <w:rsid w:val="00BA256A"/>
    <w:rsid w:val="00BA2AA3"/>
    <w:rsid w:val="00BA31B4"/>
    <w:rsid w:val="00BA34BE"/>
    <w:rsid w:val="00BA3C6D"/>
    <w:rsid w:val="00BA45E9"/>
    <w:rsid w:val="00BA4AF7"/>
    <w:rsid w:val="00BA54B5"/>
    <w:rsid w:val="00BA5600"/>
    <w:rsid w:val="00BA571B"/>
    <w:rsid w:val="00BA57EA"/>
    <w:rsid w:val="00BA5A1E"/>
    <w:rsid w:val="00BA5F44"/>
    <w:rsid w:val="00BA68EF"/>
    <w:rsid w:val="00BA6C7E"/>
    <w:rsid w:val="00BA6F03"/>
    <w:rsid w:val="00BA714C"/>
    <w:rsid w:val="00BA74AE"/>
    <w:rsid w:val="00BA78F5"/>
    <w:rsid w:val="00BB08F9"/>
    <w:rsid w:val="00BB100D"/>
    <w:rsid w:val="00BB1637"/>
    <w:rsid w:val="00BB18FB"/>
    <w:rsid w:val="00BB1952"/>
    <w:rsid w:val="00BB2169"/>
    <w:rsid w:val="00BB262A"/>
    <w:rsid w:val="00BB285D"/>
    <w:rsid w:val="00BB2B00"/>
    <w:rsid w:val="00BB36D5"/>
    <w:rsid w:val="00BB3DB6"/>
    <w:rsid w:val="00BB41DA"/>
    <w:rsid w:val="00BB489D"/>
    <w:rsid w:val="00BB48F8"/>
    <w:rsid w:val="00BB4B99"/>
    <w:rsid w:val="00BB4C8B"/>
    <w:rsid w:val="00BB5F93"/>
    <w:rsid w:val="00BB61CF"/>
    <w:rsid w:val="00BB6D1B"/>
    <w:rsid w:val="00BB7A42"/>
    <w:rsid w:val="00BC0066"/>
    <w:rsid w:val="00BC0510"/>
    <w:rsid w:val="00BC09DE"/>
    <w:rsid w:val="00BC105A"/>
    <w:rsid w:val="00BC20F4"/>
    <w:rsid w:val="00BC2499"/>
    <w:rsid w:val="00BC2546"/>
    <w:rsid w:val="00BC2638"/>
    <w:rsid w:val="00BC348B"/>
    <w:rsid w:val="00BC356E"/>
    <w:rsid w:val="00BC3618"/>
    <w:rsid w:val="00BC38F6"/>
    <w:rsid w:val="00BC3A72"/>
    <w:rsid w:val="00BC3E18"/>
    <w:rsid w:val="00BC4649"/>
    <w:rsid w:val="00BC4E4D"/>
    <w:rsid w:val="00BC50A8"/>
    <w:rsid w:val="00BC5C64"/>
    <w:rsid w:val="00BC5FD3"/>
    <w:rsid w:val="00BC6228"/>
    <w:rsid w:val="00BC6797"/>
    <w:rsid w:val="00BC6856"/>
    <w:rsid w:val="00BC6E8D"/>
    <w:rsid w:val="00BC7787"/>
    <w:rsid w:val="00BC7A9C"/>
    <w:rsid w:val="00BD0263"/>
    <w:rsid w:val="00BD0405"/>
    <w:rsid w:val="00BD0412"/>
    <w:rsid w:val="00BD0BC1"/>
    <w:rsid w:val="00BD1170"/>
    <w:rsid w:val="00BD16E8"/>
    <w:rsid w:val="00BD1976"/>
    <w:rsid w:val="00BD1E0D"/>
    <w:rsid w:val="00BD1E53"/>
    <w:rsid w:val="00BD2897"/>
    <w:rsid w:val="00BD294C"/>
    <w:rsid w:val="00BD3BE4"/>
    <w:rsid w:val="00BD4E04"/>
    <w:rsid w:val="00BD57EE"/>
    <w:rsid w:val="00BD5A46"/>
    <w:rsid w:val="00BD5D7B"/>
    <w:rsid w:val="00BD60B0"/>
    <w:rsid w:val="00BD61B0"/>
    <w:rsid w:val="00BD6DE4"/>
    <w:rsid w:val="00BD6E4A"/>
    <w:rsid w:val="00BD72A5"/>
    <w:rsid w:val="00BD78CF"/>
    <w:rsid w:val="00BD7CAE"/>
    <w:rsid w:val="00BD7D95"/>
    <w:rsid w:val="00BE0932"/>
    <w:rsid w:val="00BE0DE6"/>
    <w:rsid w:val="00BE1DE4"/>
    <w:rsid w:val="00BE2CCD"/>
    <w:rsid w:val="00BE2ED2"/>
    <w:rsid w:val="00BE3163"/>
    <w:rsid w:val="00BE3226"/>
    <w:rsid w:val="00BE35FD"/>
    <w:rsid w:val="00BE37A9"/>
    <w:rsid w:val="00BE411F"/>
    <w:rsid w:val="00BE4203"/>
    <w:rsid w:val="00BE421D"/>
    <w:rsid w:val="00BE4374"/>
    <w:rsid w:val="00BE43FD"/>
    <w:rsid w:val="00BE47CB"/>
    <w:rsid w:val="00BE4D10"/>
    <w:rsid w:val="00BE54B4"/>
    <w:rsid w:val="00BE5983"/>
    <w:rsid w:val="00BE5D67"/>
    <w:rsid w:val="00BE66DF"/>
    <w:rsid w:val="00BF15F1"/>
    <w:rsid w:val="00BF1FCC"/>
    <w:rsid w:val="00BF2073"/>
    <w:rsid w:val="00BF2D19"/>
    <w:rsid w:val="00BF362E"/>
    <w:rsid w:val="00BF3BE7"/>
    <w:rsid w:val="00BF406D"/>
    <w:rsid w:val="00BF4611"/>
    <w:rsid w:val="00BF4D30"/>
    <w:rsid w:val="00BF5614"/>
    <w:rsid w:val="00BF5698"/>
    <w:rsid w:val="00BF5E2D"/>
    <w:rsid w:val="00BF6275"/>
    <w:rsid w:val="00BF6C5D"/>
    <w:rsid w:val="00BF6CED"/>
    <w:rsid w:val="00BF72A5"/>
    <w:rsid w:val="00BF771C"/>
    <w:rsid w:val="00C006D5"/>
    <w:rsid w:val="00C00AD4"/>
    <w:rsid w:val="00C011AE"/>
    <w:rsid w:val="00C01563"/>
    <w:rsid w:val="00C0159E"/>
    <w:rsid w:val="00C017B4"/>
    <w:rsid w:val="00C01A60"/>
    <w:rsid w:val="00C01B0F"/>
    <w:rsid w:val="00C026F5"/>
    <w:rsid w:val="00C04B04"/>
    <w:rsid w:val="00C05F9A"/>
    <w:rsid w:val="00C06980"/>
    <w:rsid w:val="00C06F4E"/>
    <w:rsid w:val="00C0764C"/>
    <w:rsid w:val="00C07B4B"/>
    <w:rsid w:val="00C07CF3"/>
    <w:rsid w:val="00C07E9B"/>
    <w:rsid w:val="00C109CB"/>
    <w:rsid w:val="00C10CA5"/>
    <w:rsid w:val="00C115CE"/>
    <w:rsid w:val="00C11A6C"/>
    <w:rsid w:val="00C12169"/>
    <w:rsid w:val="00C121C1"/>
    <w:rsid w:val="00C12C7C"/>
    <w:rsid w:val="00C13C10"/>
    <w:rsid w:val="00C13D36"/>
    <w:rsid w:val="00C141EC"/>
    <w:rsid w:val="00C14597"/>
    <w:rsid w:val="00C146B6"/>
    <w:rsid w:val="00C14BC7"/>
    <w:rsid w:val="00C15395"/>
    <w:rsid w:val="00C155D9"/>
    <w:rsid w:val="00C155F8"/>
    <w:rsid w:val="00C15ED1"/>
    <w:rsid w:val="00C165F6"/>
    <w:rsid w:val="00C166C2"/>
    <w:rsid w:val="00C168C5"/>
    <w:rsid w:val="00C16919"/>
    <w:rsid w:val="00C174E9"/>
    <w:rsid w:val="00C17BFB"/>
    <w:rsid w:val="00C17DF0"/>
    <w:rsid w:val="00C21288"/>
    <w:rsid w:val="00C217B5"/>
    <w:rsid w:val="00C21B00"/>
    <w:rsid w:val="00C22639"/>
    <w:rsid w:val="00C22C35"/>
    <w:rsid w:val="00C22DBF"/>
    <w:rsid w:val="00C248C1"/>
    <w:rsid w:val="00C25198"/>
    <w:rsid w:val="00C255BD"/>
    <w:rsid w:val="00C27EA5"/>
    <w:rsid w:val="00C30173"/>
    <w:rsid w:val="00C3146F"/>
    <w:rsid w:val="00C31737"/>
    <w:rsid w:val="00C31C1E"/>
    <w:rsid w:val="00C31DB4"/>
    <w:rsid w:val="00C32307"/>
    <w:rsid w:val="00C323B0"/>
    <w:rsid w:val="00C32479"/>
    <w:rsid w:val="00C33B5B"/>
    <w:rsid w:val="00C33DDC"/>
    <w:rsid w:val="00C348CB"/>
    <w:rsid w:val="00C34CDF"/>
    <w:rsid w:val="00C350DF"/>
    <w:rsid w:val="00C3599E"/>
    <w:rsid w:val="00C360F2"/>
    <w:rsid w:val="00C36612"/>
    <w:rsid w:val="00C36AB7"/>
    <w:rsid w:val="00C40626"/>
    <w:rsid w:val="00C40BB6"/>
    <w:rsid w:val="00C40F96"/>
    <w:rsid w:val="00C41987"/>
    <w:rsid w:val="00C41E23"/>
    <w:rsid w:val="00C427B2"/>
    <w:rsid w:val="00C427D1"/>
    <w:rsid w:val="00C431B1"/>
    <w:rsid w:val="00C4369C"/>
    <w:rsid w:val="00C43A32"/>
    <w:rsid w:val="00C43D2C"/>
    <w:rsid w:val="00C44027"/>
    <w:rsid w:val="00C448CE"/>
    <w:rsid w:val="00C45062"/>
    <w:rsid w:val="00C45528"/>
    <w:rsid w:val="00C45863"/>
    <w:rsid w:val="00C45B50"/>
    <w:rsid w:val="00C46687"/>
    <w:rsid w:val="00C467D0"/>
    <w:rsid w:val="00C47E09"/>
    <w:rsid w:val="00C51B3B"/>
    <w:rsid w:val="00C5227B"/>
    <w:rsid w:val="00C53729"/>
    <w:rsid w:val="00C5420C"/>
    <w:rsid w:val="00C54889"/>
    <w:rsid w:val="00C54FDF"/>
    <w:rsid w:val="00C55417"/>
    <w:rsid w:val="00C55470"/>
    <w:rsid w:val="00C55594"/>
    <w:rsid w:val="00C55FD9"/>
    <w:rsid w:val="00C56109"/>
    <w:rsid w:val="00C568A1"/>
    <w:rsid w:val="00C568CD"/>
    <w:rsid w:val="00C56A20"/>
    <w:rsid w:val="00C56D28"/>
    <w:rsid w:val="00C57CFC"/>
    <w:rsid w:val="00C608C8"/>
    <w:rsid w:val="00C60A04"/>
    <w:rsid w:val="00C60B26"/>
    <w:rsid w:val="00C6114C"/>
    <w:rsid w:val="00C61175"/>
    <w:rsid w:val="00C625A4"/>
    <w:rsid w:val="00C62616"/>
    <w:rsid w:val="00C62958"/>
    <w:rsid w:val="00C629D7"/>
    <w:rsid w:val="00C63141"/>
    <w:rsid w:val="00C637DA"/>
    <w:rsid w:val="00C63EF6"/>
    <w:rsid w:val="00C645DD"/>
    <w:rsid w:val="00C64857"/>
    <w:rsid w:val="00C64E82"/>
    <w:rsid w:val="00C652AB"/>
    <w:rsid w:val="00C65883"/>
    <w:rsid w:val="00C65909"/>
    <w:rsid w:val="00C6663E"/>
    <w:rsid w:val="00C66AF8"/>
    <w:rsid w:val="00C66CC9"/>
    <w:rsid w:val="00C674D5"/>
    <w:rsid w:val="00C678D3"/>
    <w:rsid w:val="00C67CBB"/>
    <w:rsid w:val="00C7031D"/>
    <w:rsid w:val="00C703EC"/>
    <w:rsid w:val="00C70516"/>
    <w:rsid w:val="00C70559"/>
    <w:rsid w:val="00C705E8"/>
    <w:rsid w:val="00C7091C"/>
    <w:rsid w:val="00C70D53"/>
    <w:rsid w:val="00C71568"/>
    <w:rsid w:val="00C71FE1"/>
    <w:rsid w:val="00C7267E"/>
    <w:rsid w:val="00C72CBF"/>
    <w:rsid w:val="00C72ED1"/>
    <w:rsid w:val="00C73341"/>
    <w:rsid w:val="00C74243"/>
    <w:rsid w:val="00C74300"/>
    <w:rsid w:val="00C76DB6"/>
    <w:rsid w:val="00C76F20"/>
    <w:rsid w:val="00C76F73"/>
    <w:rsid w:val="00C77726"/>
    <w:rsid w:val="00C77AFC"/>
    <w:rsid w:val="00C77E1C"/>
    <w:rsid w:val="00C8004A"/>
    <w:rsid w:val="00C8085A"/>
    <w:rsid w:val="00C80EFC"/>
    <w:rsid w:val="00C839B9"/>
    <w:rsid w:val="00C84E93"/>
    <w:rsid w:val="00C85EEC"/>
    <w:rsid w:val="00C862DF"/>
    <w:rsid w:val="00C87173"/>
    <w:rsid w:val="00C87330"/>
    <w:rsid w:val="00C87BA6"/>
    <w:rsid w:val="00C9046D"/>
    <w:rsid w:val="00C930F5"/>
    <w:rsid w:val="00C93518"/>
    <w:rsid w:val="00C9437E"/>
    <w:rsid w:val="00C949A0"/>
    <w:rsid w:val="00C9581D"/>
    <w:rsid w:val="00C96EF4"/>
    <w:rsid w:val="00CA01FE"/>
    <w:rsid w:val="00CA0226"/>
    <w:rsid w:val="00CA046C"/>
    <w:rsid w:val="00CA061A"/>
    <w:rsid w:val="00CA1024"/>
    <w:rsid w:val="00CA114A"/>
    <w:rsid w:val="00CA1A49"/>
    <w:rsid w:val="00CA27A7"/>
    <w:rsid w:val="00CA2900"/>
    <w:rsid w:val="00CA2AC4"/>
    <w:rsid w:val="00CA2CFC"/>
    <w:rsid w:val="00CA3374"/>
    <w:rsid w:val="00CA4407"/>
    <w:rsid w:val="00CA4C49"/>
    <w:rsid w:val="00CA529B"/>
    <w:rsid w:val="00CA5442"/>
    <w:rsid w:val="00CA5445"/>
    <w:rsid w:val="00CA5830"/>
    <w:rsid w:val="00CA5C67"/>
    <w:rsid w:val="00CA67DC"/>
    <w:rsid w:val="00CB0309"/>
    <w:rsid w:val="00CB0410"/>
    <w:rsid w:val="00CB08B6"/>
    <w:rsid w:val="00CB0BEC"/>
    <w:rsid w:val="00CB168B"/>
    <w:rsid w:val="00CB1EA3"/>
    <w:rsid w:val="00CB2FDD"/>
    <w:rsid w:val="00CB3A13"/>
    <w:rsid w:val="00CB40B4"/>
    <w:rsid w:val="00CB42E7"/>
    <w:rsid w:val="00CB434B"/>
    <w:rsid w:val="00CB4756"/>
    <w:rsid w:val="00CB5121"/>
    <w:rsid w:val="00CB5329"/>
    <w:rsid w:val="00CB65BA"/>
    <w:rsid w:val="00CB6A4F"/>
    <w:rsid w:val="00CB6BBF"/>
    <w:rsid w:val="00CB7647"/>
    <w:rsid w:val="00CC02E5"/>
    <w:rsid w:val="00CC079A"/>
    <w:rsid w:val="00CC156A"/>
    <w:rsid w:val="00CC26B7"/>
    <w:rsid w:val="00CC2B52"/>
    <w:rsid w:val="00CC2E00"/>
    <w:rsid w:val="00CC2F68"/>
    <w:rsid w:val="00CC34FD"/>
    <w:rsid w:val="00CC38A7"/>
    <w:rsid w:val="00CC417A"/>
    <w:rsid w:val="00CC45E4"/>
    <w:rsid w:val="00CC4B45"/>
    <w:rsid w:val="00CC5C4D"/>
    <w:rsid w:val="00CC61AB"/>
    <w:rsid w:val="00CC63FB"/>
    <w:rsid w:val="00CC6610"/>
    <w:rsid w:val="00CC72C5"/>
    <w:rsid w:val="00CC75C8"/>
    <w:rsid w:val="00CC76A6"/>
    <w:rsid w:val="00CD0176"/>
    <w:rsid w:val="00CD0257"/>
    <w:rsid w:val="00CD05E5"/>
    <w:rsid w:val="00CD10B3"/>
    <w:rsid w:val="00CD2084"/>
    <w:rsid w:val="00CD273E"/>
    <w:rsid w:val="00CD2F09"/>
    <w:rsid w:val="00CD3F89"/>
    <w:rsid w:val="00CD44FF"/>
    <w:rsid w:val="00CD4621"/>
    <w:rsid w:val="00CD4B18"/>
    <w:rsid w:val="00CD51C9"/>
    <w:rsid w:val="00CD5633"/>
    <w:rsid w:val="00CD57F2"/>
    <w:rsid w:val="00CD5C18"/>
    <w:rsid w:val="00CD5E46"/>
    <w:rsid w:val="00CD5F7C"/>
    <w:rsid w:val="00CD6031"/>
    <w:rsid w:val="00CD631D"/>
    <w:rsid w:val="00CD64FD"/>
    <w:rsid w:val="00CD68A4"/>
    <w:rsid w:val="00CD6A37"/>
    <w:rsid w:val="00CD6EA2"/>
    <w:rsid w:val="00CD7849"/>
    <w:rsid w:val="00CD7A80"/>
    <w:rsid w:val="00CE00C7"/>
    <w:rsid w:val="00CE0A04"/>
    <w:rsid w:val="00CE0C59"/>
    <w:rsid w:val="00CE18D4"/>
    <w:rsid w:val="00CE1A0F"/>
    <w:rsid w:val="00CE21EC"/>
    <w:rsid w:val="00CE2A55"/>
    <w:rsid w:val="00CE2ACF"/>
    <w:rsid w:val="00CE330F"/>
    <w:rsid w:val="00CE33B3"/>
    <w:rsid w:val="00CE4458"/>
    <w:rsid w:val="00CE4B52"/>
    <w:rsid w:val="00CE521D"/>
    <w:rsid w:val="00CE5CB1"/>
    <w:rsid w:val="00CE6534"/>
    <w:rsid w:val="00CE6E26"/>
    <w:rsid w:val="00CE7FCD"/>
    <w:rsid w:val="00CF02F8"/>
    <w:rsid w:val="00CF099D"/>
    <w:rsid w:val="00CF10BD"/>
    <w:rsid w:val="00CF1370"/>
    <w:rsid w:val="00CF1885"/>
    <w:rsid w:val="00CF1AA9"/>
    <w:rsid w:val="00CF24F2"/>
    <w:rsid w:val="00CF318B"/>
    <w:rsid w:val="00CF38DD"/>
    <w:rsid w:val="00CF3E82"/>
    <w:rsid w:val="00CF4056"/>
    <w:rsid w:val="00CF454C"/>
    <w:rsid w:val="00CF487E"/>
    <w:rsid w:val="00CF4A19"/>
    <w:rsid w:val="00CF4EB1"/>
    <w:rsid w:val="00CF526D"/>
    <w:rsid w:val="00CF5B40"/>
    <w:rsid w:val="00CF5DFD"/>
    <w:rsid w:val="00CF6187"/>
    <w:rsid w:val="00CF61E0"/>
    <w:rsid w:val="00CF6D30"/>
    <w:rsid w:val="00CF7419"/>
    <w:rsid w:val="00CF7A04"/>
    <w:rsid w:val="00CF7B6F"/>
    <w:rsid w:val="00CF7FE5"/>
    <w:rsid w:val="00D00379"/>
    <w:rsid w:val="00D0043F"/>
    <w:rsid w:val="00D004C1"/>
    <w:rsid w:val="00D00507"/>
    <w:rsid w:val="00D00B21"/>
    <w:rsid w:val="00D00DE0"/>
    <w:rsid w:val="00D012C5"/>
    <w:rsid w:val="00D0191A"/>
    <w:rsid w:val="00D01F2B"/>
    <w:rsid w:val="00D03069"/>
    <w:rsid w:val="00D03B63"/>
    <w:rsid w:val="00D03F48"/>
    <w:rsid w:val="00D042C2"/>
    <w:rsid w:val="00D04AEA"/>
    <w:rsid w:val="00D04C2A"/>
    <w:rsid w:val="00D04E3F"/>
    <w:rsid w:val="00D04E49"/>
    <w:rsid w:val="00D04EC7"/>
    <w:rsid w:val="00D05352"/>
    <w:rsid w:val="00D05518"/>
    <w:rsid w:val="00D055B0"/>
    <w:rsid w:val="00D0604D"/>
    <w:rsid w:val="00D06B3F"/>
    <w:rsid w:val="00D07BB5"/>
    <w:rsid w:val="00D10DC3"/>
    <w:rsid w:val="00D1184B"/>
    <w:rsid w:val="00D11C30"/>
    <w:rsid w:val="00D11C6E"/>
    <w:rsid w:val="00D11EA4"/>
    <w:rsid w:val="00D12AD2"/>
    <w:rsid w:val="00D1301F"/>
    <w:rsid w:val="00D14424"/>
    <w:rsid w:val="00D14647"/>
    <w:rsid w:val="00D14A87"/>
    <w:rsid w:val="00D15356"/>
    <w:rsid w:val="00D1562D"/>
    <w:rsid w:val="00D15B8A"/>
    <w:rsid w:val="00D16598"/>
    <w:rsid w:val="00D16A74"/>
    <w:rsid w:val="00D17C58"/>
    <w:rsid w:val="00D201AB"/>
    <w:rsid w:val="00D20887"/>
    <w:rsid w:val="00D2096D"/>
    <w:rsid w:val="00D20A91"/>
    <w:rsid w:val="00D20ECF"/>
    <w:rsid w:val="00D219A4"/>
    <w:rsid w:val="00D21B0D"/>
    <w:rsid w:val="00D21C56"/>
    <w:rsid w:val="00D21E79"/>
    <w:rsid w:val="00D22145"/>
    <w:rsid w:val="00D22AC1"/>
    <w:rsid w:val="00D22EA7"/>
    <w:rsid w:val="00D2306E"/>
    <w:rsid w:val="00D23E9D"/>
    <w:rsid w:val="00D2477B"/>
    <w:rsid w:val="00D25529"/>
    <w:rsid w:val="00D258C5"/>
    <w:rsid w:val="00D2598B"/>
    <w:rsid w:val="00D26110"/>
    <w:rsid w:val="00D2670F"/>
    <w:rsid w:val="00D26A03"/>
    <w:rsid w:val="00D27160"/>
    <w:rsid w:val="00D2736B"/>
    <w:rsid w:val="00D27C84"/>
    <w:rsid w:val="00D3038F"/>
    <w:rsid w:val="00D3106C"/>
    <w:rsid w:val="00D3136D"/>
    <w:rsid w:val="00D313C4"/>
    <w:rsid w:val="00D31727"/>
    <w:rsid w:val="00D31AFA"/>
    <w:rsid w:val="00D31D32"/>
    <w:rsid w:val="00D32512"/>
    <w:rsid w:val="00D328C6"/>
    <w:rsid w:val="00D329CF"/>
    <w:rsid w:val="00D32AA8"/>
    <w:rsid w:val="00D33463"/>
    <w:rsid w:val="00D33C4F"/>
    <w:rsid w:val="00D33CD1"/>
    <w:rsid w:val="00D34DEF"/>
    <w:rsid w:val="00D35D38"/>
    <w:rsid w:val="00D35EDB"/>
    <w:rsid w:val="00D36211"/>
    <w:rsid w:val="00D363DF"/>
    <w:rsid w:val="00D36570"/>
    <w:rsid w:val="00D36620"/>
    <w:rsid w:val="00D3679A"/>
    <w:rsid w:val="00D368B5"/>
    <w:rsid w:val="00D370CC"/>
    <w:rsid w:val="00D37609"/>
    <w:rsid w:val="00D377E9"/>
    <w:rsid w:val="00D37981"/>
    <w:rsid w:val="00D41E77"/>
    <w:rsid w:val="00D422E6"/>
    <w:rsid w:val="00D428F3"/>
    <w:rsid w:val="00D42B79"/>
    <w:rsid w:val="00D42C27"/>
    <w:rsid w:val="00D42F5B"/>
    <w:rsid w:val="00D430F9"/>
    <w:rsid w:val="00D43E90"/>
    <w:rsid w:val="00D454FA"/>
    <w:rsid w:val="00D45694"/>
    <w:rsid w:val="00D45728"/>
    <w:rsid w:val="00D45DB4"/>
    <w:rsid w:val="00D46FB3"/>
    <w:rsid w:val="00D47D0B"/>
    <w:rsid w:val="00D50496"/>
    <w:rsid w:val="00D5088A"/>
    <w:rsid w:val="00D50B58"/>
    <w:rsid w:val="00D50CD1"/>
    <w:rsid w:val="00D531B9"/>
    <w:rsid w:val="00D5363E"/>
    <w:rsid w:val="00D53833"/>
    <w:rsid w:val="00D54AC8"/>
    <w:rsid w:val="00D54F4C"/>
    <w:rsid w:val="00D556E5"/>
    <w:rsid w:val="00D55813"/>
    <w:rsid w:val="00D55874"/>
    <w:rsid w:val="00D56A09"/>
    <w:rsid w:val="00D56C79"/>
    <w:rsid w:val="00D605D5"/>
    <w:rsid w:val="00D60C68"/>
    <w:rsid w:val="00D614B1"/>
    <w:rsid w:val="00D61BA9"/>
    <w:rsid w:val="00D624CA"/>
    <w:rsid w:val="00D625DD"/>
    <w:rsid w:val="00D6282F"/>
    <w:rsid w:val="00D63AD9"/>
    <w:rsid w:val="00D64054"/>
    <w:rsid w:val="00D64BC9"/>
    <w:rsid w:val="00D64BDD"/>
    <w:rsid w:val="00D65097"/>
    <w:rsid w:val="00D65AF5"/>
    <w:rsid w:val="00D65DFF"/>
    <w:rsid w:val="00D672F2"/>
    <w:rsid w:val="00D67D58"/>
    <w:rsid w:val="00D67DB9"/>
    <w:rsid w:val="00D703D4"/>
    <w:rsid w:val="00D7083D"/>
    <w:rsid w:val="00D70A8A"/>
    <w:rsid w:val="00D71562"/>
    <w:rsid w:val="00D71AE8"/>
    <w:rsid w:val="00D71B8D"/>
    <w:rsid w:val="00D72071"/>
    <w:rsid w:val="00D73451"/>
    <w:rsid w:val="00D735EF"/>
    <w:rsid w:val="00D73CC7"/>
    <w:rsid w:val="00D7537D"/>
    <w:rsid w:val="00D75C4E"/>
    <w:rsid w:val="00D763A2"/>
    <w:rsid w:val="00D774FC"/>
    <w:rsid w:val="00D77532"/>
    <w:rsid w:val="00D8027B"/>
    <w:rsid w:val="00D8119A"/>
    <w:rsid w:val="00D8213B"/>
    <w:rsid w:val="00D82358"/>
    <w:rsid w:val="00D82481"/>
    <w:rsid w:val="00D82838"/>
    <w:rsid w:val="00D829A6"/>
    <w:rsid w:val="00D82A58"/>
    <w:rsid w:val="00D82EEA"/>
    <w:rsid w:val="00D83A61"/>
    <w:rsid w:val="00D83AE8"/>
    <w:rsid w:val="00D844B9"/>
    <w:rsid w:val="00D8471A"/>
    <w:rsid w:val="00D85041"/>
    <w:rsid w:val="00D853F1"/>
    <w:rsid w:val="00D85416"/>
    <w:rsid w:val="00D85711"/>
    <w:rsid w:val="00D858B6"/>
    <w:rsid w:val="00D85D10"/>
    <w:rsid w:val="00D862D3"/>
    <w:rsid w:val="00D86510"/>
    <w:rsid w:val="00D8746B"/>
    <w:rsid w:val="00D877E5"/>
    <w:rsid w:val="00D87D62"/>
    <w:rsid w:val="00D87FCA"/>
    <w:rsid w:val="00D903DA"/>
    <w:rsid w:val="00D90BD8"/>
    <w:rsid w:val="00D91B3A"/>
    <w:rsid w:val="00D92518"/>
    <w:rsid w:val="00D92FED"/>
    <w:rsid w:val="00D936A9"/>
    <w:rsid w:val="00D93DD8"/>
    <w:rsid w:val="00D93F81"/>
    <w:rsid w:val="00D942B4"/>
    <w:rsid w:val="00D942F1"/>
    <w:rsid w:val="00D946B1"/>
    <w:rsid w:val="00D94EE9"/>
    <w:rsid w:val="00D950F7"/>
    <w:rsid w:val="00D95786"/>
    <w:rsid w:val="00D974A8"/>
    <w:rsid w:val="00D97A7D"/>
    <w:rsid w:val="00DA0227"/>
    <w:rsid w:val="00DA0D0D"/>
    <w:rsid w:val="00DA14CF"/>
    <w:rsid w:val="00DA1511"/>
    <w:rsid w:val="00DA1DD2"/>
    <w:rsid w:val="00DA1ED6"/>
    <w:rsid w:val="00DA1FAB"/>
    <w:rsid w:val="00DA21C0"/>
    <w:rsid w:val="00DA2BB3"/>
    <w:rsid w:val="00DA2BEC"/>
    <w:rsid w:val="00DA2F62"/>
    <w:rsid w:val="00DA3111"/>
    <w:rsid w:val="00DA3437"/>
    <w:rsid w:val="00DA3598"/>
    <w:rsid w:val="00DA4474"/>
    <w:rsid w:val="00DA4693"/>
    <w:rsid w:val="00DA4813"/>
    <w:rsid w:val="00DA53BF"/>
    <w:rsid w:val="00DA6039"/>
    <w:rsid w:val="00DA654B"/>
    <w:rsid w:val="00DA6A57"/>
    <w:rsid w:val="00DA6FD5"/>
    <w:rsid w:val="00DA70FC"/>
    <w:rsid w:val="00DB02F1"/>
    <w:rsid w:val="00DB2154"/>
    <w:rsid w:val="00DB2FFD"/>
    <w:rsid w:val="00DB3809"/>
    <w:rsid w:val="00DB5849"/>
    <w:rsid w:val="00DB5B39"/>
    <w:rsid w:val="00DB5BC3"/>
    <w:rsid w:val="00DB5BD0"/>
    <w:rsid w:val="00DB619B"/>
    <w:rsid w:val="00DB7684"/>
    <w:rsid w:val="00DB7ED9"/>
    <w:rsid w:val="00DC02C4"/>
    <w:rsid w:val="00DC07CF"/>
    <w:rsid w:val="00DC08D8"/>
    <w:rsid w:val="00DC0B4E"/>
    <w:rsid w:val="00DC1762"/>
    <w:rsid w:val="00DC17AF"/>
    <w:rsid w:val="00DC2CE3"/>
    <w:rsid w:val="00DC3013"/>
    <w:rsid w:val="00DC3328"/>
    <w:rsid w:val="00DC3569"/>
    <w:rsid w:val="00DC42CD"/>
    <w:rsid w:val="00DC4618"/>
    <w:rsid w:val="00DC48B9"/>
    <w:rsid w:val="00DC4949"/>
    <w:rsid w:val="00DC4ED3"/>
    <w:rsid w:val="00DC5806"/>
    <w:rsid w:val="00DC6630"/>
    <w:rsid w:val="00DC6970"/>
    <w:rsid w:val="00DC6B11"/>
    <w:rsid w:val="00DC6EC5"/>
    <w:rsid w:val="00DC7002"/>
    <w:rsid w:val="00DC7036"/>
    <w:rsid w:val="00DC7400"/>
    <w:rsid w:val="00DC7412"/>
    <w:rsid w:val="00DC7E63"/>
    <w:rsid w:val="00DD01AA"/>
    <w:rsid w:val="00DD1A60"/>
    <w:rsid w:val="00DD3446"/>
    <w:rsid w:val="00DD3645"/>
    <w:rsid w:val="00DD39A5"/>
    <w:rsid w:val="00DD5278"/>
    <w:rsid w:val="00DD5585"/>
    <w:rsid w:val="00DD5819"/>
    <w:rsid w:val="00DD5F19"/>
    <w:rsid w:val="00DD607F"/>
    <w:rsid w:val="00DD6317"/>
    <w:rsid w:val="00DD6739"/>
    <w:rsid w:val="00DD6A7E"/>
    <w:rsid w:val="00DD6A8C"/>
    <w:rsid w:val="00DD6F09"/>
    <w:rsid w:val="00DD6FA2"/>
    <w:rsid w:val="00DD706D"/>
    <w:rsid w:val="00DD70AD"/>
    <w:rsid w:val="00DD718A"/>
    <w:rsid w:val="00DD731E"/>
    <w:rsid w:val="00DD7CC1"/>
    <w:rsid w:val="00DE06C8"/>
    <w:rsid w:val="00DE0840"/>
    <w:rsid w:val="00DE15B3"/>
    <w:rsid w:val="00DE268B"/>
    <w:rsid w:val="00DE3A9D"/>
    <w:rsid w:val="00DE5235"/>
    <w:rsid w:val="00DE58DD"/>
    <w:rsid w:val="00DE5C3B"/>
    <w:rsid w:val="00DE63A3"/>
    <w:rsid w:val="00DE6998"/>
    <w:rsid w:val="00DE6BEC"/>
    <w:rsid w:val="00DE74C1"/>
    <w:rsid w:val="00DE79D0"/>
    <w:rsid w:val="00DF0388"/>
    <w:rsid w:val="00DF0642"/>
    <w:rsid w:val="00DF0729"/>
    <w:rsid w:val="00DF08A6"/>
    <w:rsid w:val="00DF0AE6"/>
    <w:rsid w:val="00DF12B9"/>
    <w:rsid w:val="00DF17CE"/>
    <w:rsid w:val="00DF1D28"/>
    <w:rsid w:val="00DF3104"/>
    <w:rsid w:val="00DF3DA7"/>
    <w:rsid w:val="00DF40E2"/>
    <w:rsid w:val="00DF44EE"/>
    <w:rsid w:val="00DF4D33"/>
    <w:rsid w:val="00DF51B5"/>
    <w:rsid w:val="00DF56DD"/>
    <w:rsid w:val="00DF5974"/>
    <w:rsid w:val="00DF5C51"/>
    <w:rsid w:val="00DF6935"/>
    <w:rsid w:val="00DF7C25"/>
    <w:rsid w:val="00E01092"/>
    <w:rsid w:val="00E0127C"/>
    <w:rsid w:val="00E01845"/>
    <w:rsid w:val="00E01864"/>
    <w:rsid w:val="00E0228E"/>
    <w:rsid w:val="00E0294B"/>
    <w:rsid w:val="00E029F6"/>
    <w:rsid w:val="00E033FA"/>
    <w:rsid w:val="00E03AC0"/>
    <w:rsid w:val="00E04704"/>
    <w:rsid w:val="00E04B3A"/>
    <w:rsid w:val="00E04EF7"/>
    <w:rsid w:val="00E05016"/>
    <w:rsid w:val="00E05609"/>
    <w:rsid w:val="00E05B22"/>
    <w:rsid w:val="00E060E1"/>
    <w:rsid w:val="00E06F51"/>
    <w:rsid w:val="00E07A21"/>
    <w:rsid w:val="00E1053A"/>
    <w:rsid w:val="00E105D4"/>
    <w:rsid w:val="00E10904"/>
    <w:rsid w:val="00E10B61"/>
    <w:rsid w:val="00E11111"/>
    <w:rsid w:val="00E11B39"/>
    <w:rsid w:val="00E123C8"/>
    <w:rsid w:val="00E13009"/>
    <w:rsid w:val="00E131F7"/>
    <w:rsid w:val="00E13E58"/>
    <w:rsid w:val="00E13F2E"/>
    <w:rsid w:val="00E140B3"/>
    <w:rsid w:val="00E14ABE"/>
    <w:rsid w:val="00E15781"/>
    <w:rsid w:val="00E165FB"/>
    <w:rsid w:val="00E16897"/>
    <w:rsid w:val="00E16A34"/>
    <w:rsid w:val="00E174AD"/>
    <w:rsid w:val="00E175E6"/>
    <w:rsid w:val="00E20051"/>
    <w:rsid w:val="00E20A17"/>
    <w:rsid w:val="00E21E7F"/>
    <w:rsid w:val="00E2241C"/>
    <w:rsid w:val="00E2242B"/>
    <w:rsid w:val="00E22B0B"/>
    <w:rsid w:val="00E23908"/>
    <w:rsid w:val="00E23C25"/>
    <w:rsid w:val="00E23CE7"/>
    <w:rsid w:val="00E23E11"/>
    <w:rsid w:val="00E24790"/>
    <w:rsid w:val="00E24977"/>
    <w:rsid w:val="00E249D2"/>
    <w:rsid w:val="00E24AA4"/>
    <w:rsid w:val="00E24AC5"/>
    <w:rsid w:val="00E2526C"/>
    <w:rsid w:val="00E25630"/>
    <w:rsid w:val="00E261AA"/>
    <w:rsid w:val="00E26C8B"/>
    <w:rsid w:val="00E26F72"/>
    <w:rsid w:val="00E2724C"/>
    <w:rsid w:val="00E27B03"/>
    <w:rsid w:val="00E27DE5"/>
    <w:rsid w:val="00E30AF4"/>
    <w:rsid w:val="00E318E5"/>
    <w:rsid w:val="00E31F12"/>
    <w:rsid w:val="00E3234A"/>
    <w:rsid w:val="00E3266E"/>
    <w:rsid w:val="00E33634"/>
    <w:rsid w:val="00E33681"/>
    <w:rsid w:val="00E3383B"/>
    <w:rsid w:val="00E33931"/>
    <w:rsid w:val="00E33A20"/>
    <w:rsid w:val="00E33A87"/>
    <w:rsid w:val="00E33B8B"/>
    <w:rsid w:val="00E342A4"/>
    <w:rsid w:val="00E3460B"/>
    <w:rsid w:val="00E34C6E"/>
    <w:rsid w:val="00E34F40"/>
    <w:rsid w:val="00E3544A"/>
    <w:rsid w:val="00E36311"/>
    <w:rsid w:val="00E36836"/>
    <w:rsid w:val="00E36A87"/>
    <w:rsid w:val="00E3789C"/>
    <w:rsid w:val="00E40F3E"/>
    <w:rsid w:val="00E42202"/>
    <w:rsid w:val="00E42B4F"/>
    <w:rsid w:val="00E43148"/>
    <w:rsid w:val="00E43360"/>
    <w:rsid w:val="00E43791"/>
    <w:rsid w:val="00E43B1E"/>
    <w:rsid w:val="00E43C2D"/>
    <w:rsid w:val="00E43CED"/>
    <w:rsid w:val="00E44424"/>
    <w:rsid w:val="00E4450A"/>
    <w:rsid w:val="00E44D24"/>
    <w:rsid w:val="00E450AD"/>
    <w:rsid w:val="00E4511A"/>
    <w:rsid w:val="00E4541E"/>
    <w:rsid w:val="00E4546B"/>
    <w:rsid w:val="00E45BDF"/>
    <w:rsid w:val="00E4649C"/>
    <w:rsid w:val="00E46801"/>
    <w:rsid w:val="00E46B1B"/>
    <w:rsid w:val="00E47F4F"/>
    <w:rsid w:val="00E50A27"/>
    <w:rsid w:val="00E50D34"/>
    <w:rsid w:val="00E50F16"/>
    <w:rsid w:val="00E51804"/>
    <w:rsid w:val="00E518E5"/>
    <w:rsid w:val="00E521BC"/>
    <w:rsid w:val="00E52213"/>
    <w:rsid w:val="00E526B8"/>
    <w:rsid w:val="00E538E5"/>
    <w:rsid w:val="00E53C0D"/>
    <w:rsid w:val="00E543A6"/>
    <w:rsid w:val="00E54567"/>
    <w:rsid w:val="00E5458B"/>
    <w:rsid w:val="00E55130"/>
    <w:rsid w:val="00E557D2"/>
    <w:rsid w:val="00E55D0A"/>
    <w:rsid w:val="00E55E0A"/>
    <w:rsid w:val="00E56004"/>
    <w:rsid w:val="00E561E5"/>
    <w:rsid w:val="00E563EC"/>
    <w:rsid w:val="00E56514"/>
    <w:rsid w:val="00E565EE"/>
    <w:rsid w:val="00E56969"/>
    <w:rsid w:val="00E57041"/>
    <w:rsid w:val="00E572FB"/>
    <w:rsid w:val="00E5753A"/>
    <w:rsid w:val="00E57589"/>
    <w:rsid w:val="00E576EA"/>
    <w:rsid w:val="00E57B8E"/>
    <w:rsid w:val="00E57D56"/>
    <w:rsid w:val="00E60B5F"/>
    <w:rsid w:val="00E60B88"/>
    <w:rsid w:val="00E60CDE"/>
    <w:rsid w:val="00E6106E"/>
    <w:rsid w:val="00E61989"/>
    <w:rsid w:val="00E62171"/>
    <w:rsid w:val="00E6217E"/>
    <w:rsid w:val="00E6231B"/>
    <w:rsid w:val="00E6254D"/>
    <w:rsid w:val="00E62705"/>
    <w:rsid w:val="00E6349B"/>
    <w:rsid w:val="00E635AE"/>
    <w:rsid w:val="00E636A1"/>
    <w:rsid w:val="00E6465C"/>
    <w:rsid w:val="00E64D4F"/>
    <w:rsid w:val="00E655EF"/>
    <w:rsid w:val="00E6589B"/>
    <w:rsid w:val="00E659A9"/>
    <w:rsid w:val="00E66873"/>
    <w:rsid w:val="00E715B1"/>
    <w:rsid w:val="00E71D24"/>
    <w:rsid w:val="00E72D88"/>
    <w:rsid w:val="00E72F9A"/>
    <w:rsid w:val="00E7313D"/>
    <w:rsid w:val="00E73481"/>
    <w:rsid w:val="00E735CA"/>
    <w:rsid w:val="00E7379C"/>
    <w:rsid w:val="00E739BC"/>
    <w:rsid w:val="00E73F0B"/>
    <w:rsid w:val="00E7404E"/>
    <w:rsid w:val="00E74AD6"/>
    <w:rsid w:val="00E75497"/>
    <w:rsid w:val="00E75DC6"/>
    <w:rsid w:val="00E761A8"/>
    <w:rsid w:val="00E7630A"/>
    <w:rsid w:val="00E774CF"/>
    <w:rsid w:val="00E7769F"/>
    <w:rsid w:val="00E808D6"/>
    <w:rsid w:val="00E81A79"/>
    <w:rsid w:val="00E82350"/>
    <w:rsid w:val="00E83A56"/>
    <w:rsid w:val="00E84192"/>
    <w:rsid w:val="00E84400"/>
    <w:rsid w:val="00E850DD"/>
    <w:rsid w:val="00E852DE"/>
    <w:rsid w:val="00E8585F"/>
    <w:rsid w:val="00E85C6C"/>
    <w:rsid w:val="00E85D7B"/>
    <w:rsid w:val="00E86A35"/>
    <w:rsid w:val="00E901A4"/>
    <w:rsid w:val="00E905EA"/>
    <w:rsid w:val="00E90D11"/>
    <w:rsid w:val="00E9115D"/>
    <w:rsid w:val="00E9200F"/>
    <w:rsid w:val="00E923E2"/>
    <w:rsid w:val="00E92E74"/>
    <w:rsid w:val="00E93137"/>
    <w:rsid w:val="00E93AC0"/>
    <w:rsid w:val="00E93F87"/>
    <w:rsid w:val="00E943B3"/>
    <w:rsid w:val="00E94867"/>
    <w:rsid w:val="00E94911"/>
    <w:rsid w:val="00E949A4"/>
    <w:rsid w:val="00E94C93"/>
    <w:rsid w:val="00E96F10"/>
    <w:rsid w:val="00E970E5"/>
    <w:rsid w:val="00E9754D"/>
    <w:rsid w:val="00E977E9"/>
    <w:rsid w:val="00E97B49"/>
    <w:rsid w:val="00EA0352"/>
    <w:rsid w:val="00EA03AD"/>
    <w:rsid w:val="00EA05DB"/>
    <w:rsid w:val="00EA0BB7"/>
    <w:rsid w:val="00EA0E31"/>
    <w:rsid w:val="00EA13FD"/>
    <w:rsid w:val="00EA265E"/>
    <w:rsid w:val="00EA26B1"/>
    <w:rsid w:val="00EA2836"/>
    <w:rsid w:val="00EA2C9C"/>
    <w:rsid w:val="00EA39BE"/>
    <w:rsid w:val="00EA3FA8"/>
    <w:rsid w:val="00EA405B"/>
    <w:rsid w:val="00EA4608"/>
    <w:rsid w:val="00EA5B75"/>
    <w:rsid w:val="00EA5BCC"/>
    <w:rsid w:val="00EA638D"/>
    <w:rsid w:val="00EA6757"/>
    <w:rsid w:val="00EA6E9C"/>
    <w:rsid w:val="00EA6F17"/>
    <w:rsid w:val="00EA790D"/>
    <w:rsid w:val="00EB168A"/>
    <w:rsid w:val="00EB16FC"/>
    <w:rsid w:val="00EB21FA"/>
    <w:rsid w:val="00EB2A8A"/>
    <w:rsid w:val="00EB2CC9"/>
    <w:rsid w:val="00EB36D0"/>
    <w:rsid w:val="00EB4B38"/>
    <w:rsid w:val="00EB4F67"/>
    <w:rsid w:val="00EB538D"/>
    <w:rsid w:val="00EB5DEF"/>
    <w:rsid w:val="00EB6233"/>
    <w:rsid w:val="00EB632D"/>
    <w:rsid w:val="00EB658A"/>
    <w:rsid w:val="00EB7514"/>
    <w:rsid w:val="00EB75FD"/>
    <w:rsid w:val="00EB7B01"/>
    <w:rsid w:val="00EC06BC"/>
    <w:rsid w:val="00EC070D"/>
    <w:rsid w:val="00EC0BFE"/>
    <w:rsid w:val="00EC17C8"/>
    <w:rsid w:val="00EC1B13"/>
    <w:rsid w:val="00EC2405"/>
    <w:rsid w:val="00EC300C"/>
    <w:rsid w:val="00EC36F2"/>
    <w:rsid w:val="00EC38A5"/>
    <w:rsid w:val="00EC3FC8"/>
    <w:rsid w:val="00EC400D"/>
    <w:rsid w:val="00EC47E9"/>
    <w:rsid w:val="00EC51C6"/>
    <w:rsid w:val="00EC529D"/>
    <w:rsid w:val="00EC56FE"/>
    <w:rsid w:val="00EC62AC"/>
    <w:rsid w:val="00EC6682"/>
    <w:rsid w:val="00EC68B9"/>
    <w:rsid w:val="00EC6E9C"/>
    <w:rsid w:val="00EC758D"/>
    <w:rsid w:val="00ED09F6"/>
    <w:rsid w:val="00ED0C5A"/>
    <w:rsid w:val="00ED1216"/>
    <w:rsid w:val="00ED15E3"/>
    <w:rsid w:val="00ED1D1C"/>
    <w:rsid w:val="00ED1FDB"/>
    <w:rsid w:val="00ED2260"/>
    <w:rsid w:val="00ED27B3"/>
    <w:rsid w:val="00ED297C"/>
    <w:rsid w:val="00ED2D0F"/>
    <w:rsid w:val="00ED3959"/>
    <w:rsid w:val="00ED3EAC"/>
    <w:rsid w:val="00ED3F8E"/>
    <w:rsid w:val="00ED432F"/>
    <w:rsid w:val="00ED4543"/>
    <w:rsid w:val="00ED4B2A"/>
    <w:rsid w:val="00ED4D32"/>
    <w:rsid w:val="00ED519A"/>
    <w:rsid w:val="00ED535E"/>
    <w:rsid w:val="00ED53C5"/>
    <w:rsid w:val="00ED541B"/>
    <w:rsid w:val="00ED5D46"/>
    <w:rsid w:val="00ED6511"/>
    <w:rsid w:val="00ED699E"/>
    <w:rsid w:val="00ED6FA2"/>
    <w:rsid w:val="00ED707F"/>
    <w:rsid w:val="00ED7472"/>
    <w:rsid w:val="00ED7FF4"/>
    <w:rsid w:val="00EE0319"/>
    <w:rsid w:val="00EE0A36"/>
    <w:rsid w:val="00EE13E8"/>
    <w:rsid w:val="00EE2497"/>
    <w:rsid w:val="00EE25CF"/>
    <w:rsid w:val="00EE2F40"/>
    <w:rsid w:val="00EE3894"/>
    <w:rsid w:val="00EE3F62"/>
    <w:rsid w:val="00EE42C9"/>
    <w:rsid w:val="00EE4BE5"/>
    <w:rsid w:val="00EE4FBE"/>
    <w:rsid w:val="00EE5542"/>
    <w:rsid w:val="00EE5725"/>
    <w:rsid w:val="00EE5DF0"/>
    <w:rsid w:val="00EE6A0A"/>
    <w:rsid w:val="00EE71EB"/>
    <w:rsid w:val="00EE7645"/>
    <w:rsid w:val="00EE7B84"/>
    <w:rsid w:val="00EEB0CF"/>
    <w:rsid w:val="00EF016C"/>
    <w:rsid w:val="00EF0330"/>
    <w:rsid w:val="00EF0E61"/>
    <w:rsid w:val="00EF217A"/>
    <w:rsid w:val="00EF22A9"/>
    <w:rsid w:val="00EF2942"/>
    <w:rsid w:val="00EF29AB"/>
    <w:rsid w:val="00EF2CC3"/>
    <w:rsid w:val="00EF2FE0"/>
    <w:rsid w:val="00EF3792"/>
    <w:rsid w:val="00EF3845"/>
    <w:rsid w:val="00EF4A3B"/>
    <w:rsid w:val="00EF4DE6"/>
    <w:rsid w:val="00EF4E18"/>
    <w:rsid w:val="00EF4F39"/>
    <w:rsid w:val="00EF5144"/>
    <w:rsid w:val="00EF5E1D"/>
    <w:rsid w:val="00EF6233"/>
    <w:rsid w:val="00EF6318"/>
    <w:rsid w:val="00EF6C39"/>
    <w:rsid w:val="00EF6DB6"/>
    <w:rsid w:val="00EF6DEB"/>
    <w:rsid w:val="00EF7FC9"/>
    <w:rsid w:val="00F00418"/>
    <w:rsid w:val="00F00AF8"/>
    <w:rsid w:val="00F01C8C"/>
    <w:rsid w:val="00F01E5C"/>
    <w:rsid w:val="00F033E4"/>
    <w:rsid w:val="00F034F3"/>
    <w:rsid w:val="00F03E9C"/>
    <w:rsid w:val="00F04FE5"/>
    <w:rsid w:val="00F0517F"/>
    <w:rsid w:val="00F055AA"/>
    <w:rsid w:val="00F0608E"/>
    <w:rsid w:val="00F063C9"/>
    <w:rsid w:val="00F06DD4"/>
    <w:rsid w:val="00F06EC9"/>
    <w:rsid w:val="00F06F9E"/>
    <w:rsid w:val="00F0702A"/>
    <w:rsid w:val="00F07450"/>
    <w:rsid w:val="00F10111"/>
    <w:rsid w:val="00F10555"/>
    <w:rsid w:val="00F10BC2"/>
    <w:rsid w:val="00F10EAF"/>
    <w:rsid w:val="00F11276"/>
    <w:rsid w:val="00F114CE"/>
    <w:rsid w:val="00F122B3"/>
    <w:rsid w:val="00F126D2"/>
    <w:rsid w:val="00F13162"/>
    <w:rsid w:val="00F13192"/>
    <w:rsid w:val="00F136C7"/>
    <w:rsid w:val="00F138EA"/>
    <w:rsid w:val="00F13AF1"/>
    <w:rsid w:val="00F141F7"/>
    <w:rsid w:val="00F14DD7"/>
    <w:rsid w:val="00F16BBE"/>
    <w:rsid w:val="00F16C3F"/>
    <w:rsid w:val="00F16D0C"/>
    <w:rsid w:val="00F17391"/>
    <w:rsid w:val="00F17AA2"/>
    <w:rsid w:val="00F17F5B"/>
    <w:rsid w:val="00F202D5"/>
    <w:rsid w:val="00F21310"/>
    <w:rsid w:val="00F21508"/>
    <w:rsid w:val="00F2165D"/>
    <w:rsid w:val="00F219B6"/>
    <w:rsid w:val="00F222E3"/>
    <w:rsid w:val="00F223CF"/>
    <w:rsid w:val="00F2251C"/>
    <w:rsid w:val="00F239C1"/>
    <w:rsid w:val="00F239DB"/>
    <w:rsid w:val="00F24A4F"/>
    <w:rsid w:val="00F2506E"/>
    <w:rsid w:val="00F25C7A"/>
    <w:rsid w:val="00F26270"/>
    <w:rsid w:val="00F26773"/>
    <w:rsid w:val="00F26957"/>
    <w:rsid w:val="00F26C1B"/>
    <w:rsid w:val="00F2756F"/>
    <w:rsid w:val="00F30099"/>
    <w:rsid w:val="00F305E2"/>
    <w:rsid w:val="00F30B0C"/>
    <w:rsid w:val="00F30BE5"/>
    <w:rsid w:val="00F327C2"/>
    <w:rsid w:val="00F32822"/>
    <w:rsid w:val="00F329F4"/>
    <w:rsid w:val="00F32D47"/>
    <w:rsid w:val="00F3339F"/>
    <w:rsid w:val="00F336C8"/>
    <w:rsid w:val="00F336CB"/>
    <w:rsid w:val="00F34426"/>
    <w:rsid w:val="00F35397"/>
    <w:rsid w:val="00F35C44"/>
    <w:rsid w:val="00F35DA1"/>
    <w:rsid w:val="00F36138"/>
    <w:rsid w:val="00F36222"/>
    <w:rsid w:val="00F3650B"/>
    <w:rsid w:val="00F36553"/>
    <w:rsid w:val="00F375BC"/>
    <w:rsid w:val="00F3782B"/>
    <w:rsid w:val="00F400B3"/>
    <w:rsid w:val="00F40821"/>
    <w:rsid w:val="00F416C8"/>
    <w:rsid w:val="00F42A7B"/>
    <w:rsid w:val="00F42C69"/>
    <w:rsid w:val="00F42EA1"/>
    <w:rsid w:val="00F42F1D"/>
    <w:rsid w:val="00F4339E"/>
    <w:rsid w:val="00F43BBD"/>
    <w:rsid w:val="00F43D88"/>
    <w:rsid w:val="00F4464E"/>
    <w:rsid w:val="00F45BB8"/>
    <w:rsid w:val="00F46E62"/>
    <w:rsid w:val="00F47B41"/>
    <w:rsid w:val="00F47B96"/>
    <w:rsid w:val="00F47CAC"/>
    <w:rsid w:val="00F47D75"/>
    <w:rsid w:val="00F50255"/>
    <w:rsid w:val="00F509B4"/>
    <w:rsid w:val="00F50CD5"/>
    <w:rsid w:val="00F5119A"/>
    <w:rsid w:val="00F51D08"/>
    <w:rsid w:val="00F51ECD"/>
    <w:rsid w:val="00F523B0"/>
    <w:rsid w:val="00F52E84"/>
    <w:rsid w:val="00F5341C"/>
    <w:rsid w:val="00F5394A"/>
    <w:rsid w:val="00F53CB1"/>
    <w:rsid w:val="00F541DC"/>
    <w:rsid w:val="00F55338"/>
    <w:rsid w:val="00F554A3"/>
    <w:rsid w:val="00F55E72"/>
    <w:rsid w:val="00F56106"/>
    <w:rsid w:val="00F56B98"/>
    <w:rsid w:val="00F57455"/>
    <w:rsid w:val="00F57776"/>
    <w:rsid w:val="00F57DD5"/>
    <w:rsid w:val="00F6038A"/>
    <w:rsid w:val="00F610AF"/>
    <w:rsid w:val="00F613A3"/>
    <w:rsid w:val="00F61877"/>
    <w:rsid w:val="00F61A02"/>
    <w:rsid w:val="00F61A09"/>
    <w:rsid w:val="00F61BAB"/>
    <w:rsid w:val="00F620C2"/>
    <w:rsid w:val="00F62AFF"/>
    <w:rsid w:val="00F62CCE"/>
    <w:rsid w:val="00F636AF"/>
    <w:rsid w:val="00F641DD"/>
    <w:rsid w:val="00F64540"/>
    <w:rsid w:val="00F65F18"/>
    <w:rsid w:val="00F667C5"/>
    <w:rsid w:val="00F669A9"/>
    <w:rsid w:val="00F67063"/>
    <w:rsid w:val="00F67358"/>
    <w:rsid w:val="00F6740D"/>
    <w:rsid w:val="00F676D6"/>
    <w:rsid w:val="00F67A3F"/>
    <w:rsid w:val="00F706D0"/>
    <w:rsid w:val="00F70B49"/>
    <w:rsid w:val="00F72863"/>
    <w:rsid w:val="00F72AC8"/>
    <w:rsid w:val="00F72C4E"/>
    <w:rsid w:val="00F737D4"/>
    <w:rsid w:val="00F73E28"/>
    <w:rsid w:val="00F73ED0"/>
    <w:rsid w:val="00F747D9"/>
    <w:rsid w:val="00F74873"/>
    <w:rsid w:val="00F7487A"/>
    <w:rsid w:val="00F7585D"/>
    <w:rsid w:val="00F75D4D"/>
    <w:rsid w:val="00F76796"/>
    <w:rsid w:val="00F76C6B"/>
    <w:rsid w:val="00F7743C"/>
    <w:rsid w:val="00F77AA7"/>
    <w:rsid w:val="00F77BEE"/>
    <w:rsid w:val="00F8020F"/>
    <w:rsid w:val="00F80BB2"/>
    <w:rsid w:val="00F8151E"/>
    <w:rsid w:val="00F81D39"/>
    <w:rsid w:val="00F826A1"/>
    <w:rsid w:val="00F82882"/>
    <w:rsid w:val="00F82887"/>
    <w:rsid w:val="00F83218"/>
    <w:rsid w:val="00F83DF3"/>
    <w:rsid w:val="00F83F4F"/>
    <w:rsid w:val="00F854F1"/>
    <w:rsid w:val="00F85501"/>
    <w:rsid w:val="00F86290"/>
    <w:rsid w:val="00F86614"/>
    <w:rsid w:val="00F904D8"/>
    <w:rsid w:val="00F90F4F"/>
    <w:rsid w:val="00F9146B"/>
    <w:rsid w:val="00F921C4"/>
    <w:rsid w:val="00F923A2"/>
    <w:rsid w:val="00F924F2"/>
    <w:rsid w:val="00F9273D"/>
    <w:rsid w:val="00F92BCC"/>
    <w:rsid w:val="00F93A00"/>
    <w:rsid w:val="00F93AA7"/>
    <w:rsid w:val="00F9415F"/>
    <w:rsid w:val="00F94485"/>
    <w:rsid w:val="00F94E18"/>
    <w:rsid w:val="00F94E4C"/>
    <w:rsid w:val="00F96423"/>
    <w:rsid w:val="00F96C62"/>
    <w:rsid w:val="00F97669"/>
    <w:rsid w:val="00FA0033"/>
    <w:rsid w:val="00FA01F2"/>
    <w:rsid w:val="00FA0400"/>
    <w:rsid w:val="00FA0777"/>
    <w:rsid w:val="00FA16B3"/>
    <w:rsid w:val="00FA1766"/>
    <w:rsid w:val="00FA1937"/>
    <w:rsid w:val="00FA21DB"/>
    <w:rsid w:val="00FA220E"/>
    <w:rsid w:val="00FA2B77"/>
    <w:rsid w:val="00FA37EE"/>
    <w:rsid w:val="00FA3AFC"/>
    <w:rsid w:val="00FA3B74"/>
    <w:rsid w:val="00FA4944"/>
    <w:rsid w:val="00FA4D40"/>
    <w:rsid w:val="00FA5265"/>
    <w:rsid w:val="00FA58D1"/>
    <w:rsid w:val="00FA5CA5"/>
    <w:rsid w:val="00FA6967"/>
    <w:rsid w:val="00FA703E"/>
    <w:rsid w:val="00FA707E"/>
    <w:rsid w:val="00FA763B"/>
    <w:rsid w:val="00FA7B80"/>
    <w:rsid w:val="00FB0357"/>
    <w:rsid w:val="00FB0CC0"/>
    <w:rsid w:val="00FB15A9"/>
    <w:rsid w:val="00FB1734"/>
    <w:rsid w:val="00FB22BB"/>
    <w:rsid w:val="00FB37FA"/>
    <w:rsid w:val="00FB42EF"/>
    <w:rsid w:val="00FB4619"/>
    <w:rsid w:val="00FB5CD5"/>
    <w:rsid w:val="00FB60CA"/>
    <w:rsid w:val="00FB615A"/>
    <w:rsid w:val="00FB635C"/>
    <w:rsid w:val="00FB6653"/>
    <w:rsid w:val="00FB6F58"/>
    <w:rsid w:val="00FB7543"/>
    <w:rsid w:val="00FB79FE"/>
    <w:rsid w:val="00FB7E3B"/>
    <w:rsid w:val="00FB7E3D"/>
    <w:rsid w:val="00FB7FAA"/>
    <w:rsid w:val="00FB7FEA"/>
    <w:rsid w:val="00FC03B3"/>
    <w:rsid w:val="00FC09B9"/>
    <w:rsid w:val="00FC0C23"/>
    <w:rsid w:val="00FC1F6F"/>
    <w:rsid w:val="00FC28EC"/>
    <w:rsid w:val="00FC3EF6"/>
    <w:rsid w:val="00FC47D5"/>
    <w:rsid w:val="00FC4BA6"/>
    <w:rsid w:val="00FC5245"/>
    <w:rsid w:val="00FC53AA"/>
    <w:rsid w:val="00FC5814"/>
    <w:rsid w:val="00FC5AE6"/>
    <w:rsid w:val="00FC6B42"/>
    <w:rsid w:val="00FC7113"/>
    <w:rsid w:val="00FC7902"/>
    <w:rsid w:val="00FD04D9"/>
    <w:rsid w:val="00FD06E5"/>
    <w:rsid w:val="00FD07FE"/>
    <w:rsid w:val="00FD0909"/>
    <w:rsid w:val="00FD0A76"/>
    <w:rsid w:val="00FD1641"/>
    <w:rsid w:val="00FD1798"/>
    <w:rsid w:val="00FD22A3"/>
    <w:rsid w:val="00FD2637"/>
    <w:rsid w:val="00FD2805"/>
    <w:rsid w:val="00FD2BD8"/>
    <w:rsid w:val="00FD3064"/>
    <w:rsid w:val="00FD31FE"/>
    <w:rsid w:val="00FD3A16"/>
    <w:rsid w:val="00FD43DE"/>
    <w:rsid w:val="00FD4C70"/>
    <w:rsid w:val="00FD4DA0"/>
    <w:rsid w:val="00FD5C83"/>
    <w:rsid w:val="00FD5DF3"/>
    <w:rsid w:val="00FD5EB3"/>
    <w:rsid w:val="00FD6186"/>
    <w:rsid w:val="00FD6487"/>
    <w:rsid w:val="00FD71B6"/>
    <w:rsid w:val="00FD7584"/>
    <w:rsid w:val="00FD7772"/>
    <w:rsid w:val="00FD7A88"/>
    <w:rsid w:val="00FE064A"/>
    <w:rsid w:val="00FE0E9C"/>
    <w:rsid w:val="00FE0EA8"/>
    <w:rsid w:val="00FE13C4"/>
    <w:rsid w:val="00FE1481"/>
    <w:rsid w:val="00FE1644"/>
    <w:rsid w:val="00FE16A6"/>
    <w:rsid w:val="00FE22E1"/>
    <w:rsid w:val="00FE2308"/>
    <w:rsid w:val="00FE2507"/>
    <w:rsid w:val="00FE31FE"/>
    <w:rsid w:val="00FE3760"/>
    <w:rsid w:val="00FE3AA5"/>
    <w:rsid w:val="00FE3E82"/>
    <w:rsid w:val="00FE4477"/>
    <w:rsid w:val="00FE4533"/>
    <w:rsid w:val="00FE47DD"/>
    <w:rsid w:val="00FE5429"/>
    <w:rsid w:val="00FE59F1"/>
    <w:rsid w:val="00FE61F6"/>
    <w:rsid w:val="00FE6352"/>
    <w:rsid w:val="00FE6786"/>
    <w:rsid w:val="00FE6810"/>
    <w:rsid w:val="00FE6B48"/>
    <w:rsid w:val="00FE6DB5"/>
    <w:rsid w:val="00FE7C77"/>
    <w:rsid w:val="00FE7F5F"/>
    <w:rsid w:val="00FF057E"/>
    <w:rsid w:val="00FF1400"/>
    <w:rsid w:val="00FF1904"/>
    <w:rsid w:val="00FF1A69"/>
    <w:rsid w:val="00FF2081"/>
    <w:rsid w:val="00FF2560"/>
    <w:rsid w:val="00FF3154"/>
    <w:rsid w:val="00FF37F8"/>
    <w:rsid w:val="00FF3945"/>
    <w:rsid w:val="00FF3DB6"/>
    <w:rsid w:val="00FF44D3"/>
    <w:rsid w:val="00FF45D9"/>
    <w:rsid w:val="00FF470B"/>
    <w:rsid w:val="00FF54E9"/>
    <w:rsid w:val="00FF5898"/>
    <w:rsid w:val="00FF5C1F"/>
    <w:rsid w:val="00FF6A7A"/>
    <w:rsid w:val="00FF7BBC"/>
    <w:rsid w:val="01135008"/>
    <w:rsid w:val="014B3BDA"/>
    <w:rsid w:val="0152F27F"/>
    <w:rsid w:val="01865568"/>
    <w:rsid w:val="018D2CD6"/>
    <w:rsid w:val="01A4C06D"/>
    <w:rsid w:val="01ABB0C4"/>
    <w:rsid w:val="01BFD03E"/>
    <w:rsid w:val="01DBE703"/>
    <w:rsid w:val="020B794A"/>
    <w:rsid w:val="02127969"/>
    <w:rsid w:val="0225FC3D"/>
    <w:rsid w:val="0226C036"/>
    <w:rsid w:val="02346456"/>
    <w:rsid w:val="02692EDF"/>
    <w:rsid w:val="027AC520"/>
    <w:rsid w:val="027DCFF6"/>
    <w:rsid w:val="027F9A48"/>
    <w:rsid w:val="028435B5"/>
    <w:rsid w:val="02C0DE01"/>
    <w:rsid w:val="02C9F8EE"/>
    <w:rsid w:val="02D87FB7"/>
    <w:rsid w:val="02E5703F"/>
    <w:rsid w:val="02F2C799"/>
    <w:rsid w:val="031C3CE5"/>
    <w:rsid w:val="033F8D6A"/>
    <w:rsid w:val="0348F6F0"/>
    <w:rsid w:val="035A9AF8"/>
    <w:rsid w:val="035C8416"/>
    <w:rsid w:val="03625F44"/>
    <w:rsid w:val="03937997"/>
    <w:rsid w:val="03CEA920"/>
    <w:rsid w:val="04119D07"/>
    <w:rsid w:val="0426E8BA"/>
    <w:rsid w:val="04566C4F"/>
    <w:rsid w:val="04696686"/>
    <w:rsid w:val="0490EB6B"/>
    <w:rsid w:val="04A5EC4A"/>
    <w:rsid w:val="04A6F86B"/>
    <w:rsid w:val="04B3297A"/>
    <w:rsid w:val="04CB38CC"/>
    <w:rsid w:val="04CB9DB9"/>
    <w:rsid w:val="04DB1792"/>
    <w:rsid w:val="04E4602E"/>
    <w:rsid w:val="051A6B36"/>
    <w:rsid w:val="057441AC"/>
    <w:rsid w:val="0581C2ED"/>
    <w:rsid w:val="058C093B"/>
    <w:rsid w:val="05B1A6B3"/>
    <w:rsid w:val="05BFC728"/>
    <w:rsid w:val="05CBC175"/>
    <w:rsid w:val="060E91AE"/>
    <w:rsid w:val="060F6A40"/>
    <w:rsid w:val="067986ED"/>
    <w:rsid w:val="06B9A7F3"/>
    <w:rsid w:val="06BF077B"/>
    <w:rsid w:val="06DE3C39"/>
    <w:rsid w:val="06E07B84"/>
    <w:rsid w:val="06E12297"/>
    <w:rsid w:val="06F2D430"/>
    <w:rsid w:val="070C7F27"/>
    <w:rsid w:val="070EE196"/>
    <w:rsid w:val="071A7BE6"/>
    <w:rsid w:val="0720CFB6"/>
    <w:rsid w:val="0734F7DB"/>
    <w:rsid w:val="07AA1932"/>
    <w:rsid w:val="07D3F7B1"/>
    <w:rsid w:val="07E685D5"/>
    <w:rsid w:val="07FE5D52"/>
    <w:rsid w:val="080B9015"/>
    <w:rsid w:val="08392753"/>
    <w:rsid w:val="085B2723"/>
    <w:rsid w:val="088DE4C3"/>
    <w:rsid w:val="088E4FB7"/>
    <w:rsid w:val="08BC33A9"/>
    <w:rsid w:val="08BDC495"/>
    <w:rsid w:val="08D4A8BA"/>
    <w:rsid w:val="08DF6D1D"/>
    <w:rsid w:val="08F1E4AD"/>
    <w:rsid w:val="09022194"/>
    <w:rsid w:val="090A0F1A"/>
    <w:rsid w:val="091FB626"/>
    <w:rsid w:val="0940366C"/>
    <w:rsid w:val="0955C8CA"/>
    <w:rsid w:val="0971B7E0"/>
    <w:rsid w:val="0980A733"/>
    <w:rsid w:val="099D0636"/>
    <w:rsid w:val="09AEF3E0"/>
    <w:rsid w:val="09B8E3EC"/>
    <w:rsid w:val="0A0F3277"/>
    <w:rsid w:val="0A0FDD4A"/>
    <w:rsid w:val="0A2AA51A"/>
    <w:rsid w:val="0A4DBEEA"/>
    <w:rsid w:val="0A51651E"/>
    <w:rsid w:val="0A52BB1B"/>
    <w:rsid w:val="0A5C0410"/>
    <w:rsid w:val="0A6CDB94"/>
    <w:rsid w:val="0A988751"/>
    <w:rsid w:val="0AA151FD"/>
    <w:rsid w:val="0AD3DD73"/>
    <w:rsid w:val="0AD7E787"/>
    <w:rsid w:val="0ADC9DE8"/>
    <w:rsid w:val="0B047137"/>
    <w:rsid w:val="0B4DA367"/>
    <w:rsid w:val="0B8B53BA"/>
    <w:rsid w:val="0BAD8940"/>
    <w:rsid w:val="0BDF7D36"/>
    <w:rsid w:val="0C179FE5"/>
    <w:rsid w:val="0C1B1790"/>
    <w:rsid w:val="0C1C2BA4"/>
    <w:rsid w:val="0C1C4541"/>
    <w:rsid w:val="0C1F194D"/>
    <w:rsid w:val="0C58B99E"/>
    <w:rsid w:val="0C608C4D"/>
    <w:rsid w:val="0C77B0D9"/>
    <w:rsid w:val="0C961B3A"/>
    <w:rsid w:val="0CA7AF9A"/>
    <w:rsid w:val="0CDBA606"/>
    <w:rsid w:val="0D437F8B"/>
    <w:rsid w:val="0D567A09"/>
    <w:rsid w:val="0D6DBBC2"/>
    <w:rsid w:val="0DBF2232"/>
    <w:rsid w:val="0DD597E5"/>
    <w:rsid w:val="0DEDF457"/>
    <w:rsid w:val="0DF4CA32"/>
    <w:rsid w:val="0E071F20"/>
    <w:rsid w:val="0E3CABF5"/>
    <w:rsid w:val="0E3DC2E1"/>
    <w:rsid w:val="0E48281D"/>
    <w:rsid w:val="0E662659"/>
    <w:rsid w:val="0E7A61EB"/>
    <w:rsid w:val="0E8BB316"/>
    <w:rsid w:val="0E8DA0CB"/>
    <w:rsid w:val="0E9A8553"/>
    <w:rsid w:val="0F01F05A"/>
    <w:rsid w:val="0F5CA2D1"/>
    <w:rsid w:val="0F781E18"/>
    <w:rsid w:val="0F894A76"/>
    <w:rsid w:val="0F8B3FE3"/>
    <w:rsid w:val="0F8E9D05"/>
    <w:rsid w:val="0FA17870"/>
    <w:rsid w:val="0FAF519B"/>
    <w:rsid w:val="0FC156BB"/>
    <w:rsid w:val="0FDF505C"/>
    <w:rsid w:val="101A8F43"/>
    <w:rsid w:val="10482803"/>
    <w:rsid w:val="10503C67"/>
    <w:rsid w:val="10528D98"/>
    <w:rsid w:val="1063E45E"/>
    <w:rsid w:val="108361BB"/>
    <w:rsid w:val="109A3C6A"/>
    <w:rsid w:val="109ED670"/>
    <w:rsid w:val="10E5A74E"/>
    <w:rsid w:val="11081922"/>
    <w:rsid w:val="112DDF4B"/>
    <w:rsid w:val="115F21FB"/>
    <w:rsid w:val="115F2FF3"/>
    <w:rsid w:val="11CAC690"/>
    <w:rsid w:val="11D0C509"/>
    <w:rsid w:val="11D51A2C"/>
    <w:rsid w:val="11E6FB49"/>
    <w:rsid w:val="11EA012E"/>
    <w:rsid w:val="12217E74"/>
    <w:rsid w:val="1222B5F9"/>
    <w:rsid w:val="123E1DD4"/>
    <w:rsid w:val="124BE3D0"/>
    <w:rsid w:val="1250E943"/>
    <w:rsid w:val="12599889"/>
    <w:rsid w:val="128C7ABB"/>
    <w:rsid w:val="129A1ABA"/>
    <w:rsid w:val="12A1D76B"/>
    <w:rsid w:val="12F08A7E"/>
    <w:rsid w:val="1328C36D"/>
    <w:rsid w:val="134CD5D7"/>
    <w:rsid w:val="135ADC2A"/>
    <w:rsid w:val="135DEC05"/>
    <w:rsid w:val="136BB06C"/>
    <w:rsid w:val="138C3D3F"/>
    <w:rsid w:val="13B3949F"/>
    <w:rsid w:val="13B7DBA8"/>
    <w:rsid w:val="13E270AA"/>
    <w:rsid w:val="13E98A7F"/>
    <w:rsid w:val="13FB7A1E"/>
    <w:rsid w:val="140C1C09"/>
    <w:rsid w:val="141F1037"/>
    <w:rsid w:val="14274790"/>
    <w:rsid w:val="143F20DA"/>
    <w:rsid w:val="149D5716"/>
    <w:rsid w:val="14C493CE"/>
    <w:rsid w:val="14CA83C3"/>
    <w:rsid w:val="14F485AD"/>
    <w:rsid w:val="15582B1B"/>
    <w:rsid w:val="156E4881"/>
    <w:rsid w:val="15724793"/>
    <w:rsid w:val="15815301"/>
    <w:rsid w:val="15A961CD"/>
    <w:rsid w:val="15C9ECD4"/>
    <w:rsid w:val="15DEE412"/>
    <w:rsid w:val="1600351E"/>
    <w:rsid w:val="16060DE2"/>
    <w:rsid w:val="161DF895"/>
    <w:rsid w:val="163C3337"/>
    <w:rsid w:val="166ADAAC"/>
    <w:rsid w:val="16907C5E"/>
    <w:rsid w:val="16A3512E"/>
    <w:rsid w:val="16B7FC1E"/>
    <w:rsid w:val="16BC2459"/>
    <w:rsid w:val="16C22248"/>
    <w:rsid w:val="16D52BC5"/>
    <w:rsid w:val="16E5F211"/>
    <w:rsid w:val="16F17DBE"/>
    <w:rsid w:val="17502128"/>
    <w:rsid w:val="175943E5"/>
    <w:rsid w:val="17729B29"/>
    <w:rsid w:val="1784282E"/>
    <w:rsid w:val="17A1AAF8"/>
    <w:rsid w:val="17B464D2"/>
    <w:rsid w:val="17BAC127"/>
    <w:rsid w:val="181148B8"/>
    <w:rsid w:val="18121E1C"/>
    <w:rsid w:val="181C8959"/>
    <w:rsid w:val="1820679F"/>
    <w:rsid w:val="1877933B"/>
    <w:rsid w:val="187E26A8"/>
    <w:rsid w:val="1890BFF8"/>
    <w:rsid w:val="18A4D7E1"/>
    <w:rsid w:val="18B141AB"/>
    <w:rsid w:val="18C1956B"/>
    <w:rsid w:val="18D26EDA"/>
    <w:rsid w:val="18DB889C"/>
    <w:rsid w:val="191AB9A1"/>
    <w:rsid w:val="1929BBAD"/>
    <w:rsid w:val="19594609"/>
    <w:rsid w:val="196879DE"/>
    <w:rsid w:val="196D0A45"/>
    <w:rsid w:val="1982137F"/>
    <w:rsid w:val="19925B00"/>
    <w:rsid w:val="19986A2D"/>
    <w:rsid w:val="19B02F1D"/>
    <w:rsid w:val="19C5DEB4"/>
    <w:rsid w:val="19D371B5"/>
    <w:rsid w:val="19DFD081"/>
    <w:rsid w:val="19E07E76"/>
    <w:rsid w:val="19E7B3F5"/>
    <w:rsid w:val="19F4C8BF"/>
    <w:rsid w:val="1A160EB6"/>
    <w:rsid w:val="1A2C9059"/>
    <w:rsid w:val="1A370C91"/>
    <w:rsid w:val="1A4D458D"/>
    <w:rsid w:val="1A763FB3"/>
    <w:rsid w:val="1A7758FD"/>
    <w:rsid w:val="1A83E45C"/>
    <w:rsid w:val="1A942785"/>
    <w:rsid w:val="1AD44132"/>
    <w:rsid w:val="1AE5454B"/>
    <w:rsid w:val="1B0A2C11"/>
    <w:rsid w:val="1B3EAB69"/>
    <w:rsid w:val="1B503ED0"/>
    <w:rsid w:val="1B5D8B99"/>
    <w:rsid w:val="1B662715"/>
    <w:rsid w:val="1B817704"/>
    <w:rsid w:val="1B835280"/>
    <w:rsid w:val="1B8EB055"/>
    <w:rsid w:val="1B9ECE8B"/>
    <w:rsid w:val="1BA4D386"/>
    <w:rsid w:val="1BD21F45"/>
    <w:rsid w:val="1BD83C60"/>
    <w:rsid w:val="1C2040A2"/>
    <w:rsid w:val="1C23B01B"/>
    <w:rsid w:val="1C297C5F"/>
    <w:rsid w:val="1C3AA852"/>
    <w:rsid w:val="1C46FB6E"/>
    <w:rsid w:val="1C562F1E"/>
    <w:rsid w:val="1C737A9E"/>
    <w:rsid w:val="1C7A216D"/>
    <w:rsid w:val="1C890A7E"/>
    <w:rsid w:val="1CE8C136"/>
    <w:rsid w:val="1CE9BF5E"/>
    <w:rsid w:val="1D07DA1C"/>
    <w:rsid w:val="1D0DFC13"/>
    <w:rsid w:val="1D298C42"/>
    <w:rsid w:val="1D4323A9"/>
    <w:rsid w:val="1D6C1EA1"/>
    <w:rsid w:val="1D6DFC13"/>
    <w:rsid w:val="1D74B4F8"/>
    <w:rsid w:val="1D845AAD"/>
    <w:rsid w:val="1D8F0344"/>
    <w:rsid w:val="1D900211"/>
    <w:rsid w:val="1DB5AF49"/>
    <w:rsid w:val="1DCF4FAB"/>
    <w:rsid w:val="1DDCF098"/>
    <w:rsid w:val="1E11A99B"/>
    <w:rsid w:val="1E131D76"/>
    <w:rsid w:val="1E5B0923"/>
    <w:rsid w:val="1E5E6614"/>
    <w:rsid w:val="1E842FB8"/>
    <w:rsid w:val="1E9085F8"/>
    <w:rsid w:val="1E9B67F3"/>
    <w:rsid w:val="1EF83DB4"/>
    <w:rsid w:val="1F1F7660"/>
    <w:rsid w:val="1F1FB59E"/>
    <w:rsid w:val="1F82E4E3"/>
    <w:rsid w:val="1FB4E981"/>
    <w:rsid w:val="1FBC718E"/>
    <w:rsid w:val="1FCAF687"/>
    <w:rsid w:val="1FE34E2D"/>
    <w:rsid w:val="2008C1FB"/>
    <w:rsid w:val="201D08C8"/>
    <w:rsid w:val="20927930"/>
    <w:rsid w:val="2097DA78"/>
    <w:rsid w:val="20DCCC19"/>
    <w:rsid w:val="20E4A392"/>
    <w:rsid w:val="20E84BB8"/>
    <w:rsid w:val="20EBB37F"/>
    <w:rsid w:val="21113C6D"/>
    <w:rsid w:val="2111F81E"/>
    <w:rsid w:val="212B7CB4"/>
    <w:rsid w:val="213BFD33"/>
    <w:rsid w:val="213EB78F"/>
    <w:rsid w:val="2158349D"/>
    <w:rsid w:val="216D5708"/>
    <w:rsid w:val="2176C89C"/>
    <w:rsid w:val="218801A3"/>
    <w:rsid w:val="219520BD"/>
    <w:rsid w:val="21979ABC"/>
    <w:rsid w:val="21A62DAB"/>
    <w:rsid w:val="21ADBECE"/>
    <w:rsid w:val="21BE7DDD"/>
    <w:rsid w:val="21D3E7DA"/>
    <w:rsid w:val="21F3382F"/>
    <w:rsid w:val="2212FE0D"/>
    <w:rsid w:val="221B3B64"/>
    <w:rsid w:val="2281AC2C"/>
    <w:rsid w:val="22B5B9CA"/>
    <w:rsid w:val="22C79A82"/>
    <w:rsid w:val="22F1B4CC"/>
    <w:rsid w:val="230573E6"/>
    <w:rsid w:val="230D1D3E"/>
    <w:rsid w:val="23DB6025"/>
    <w:rsid w:val="23FAAE4C"/>
    <w:rsid w:val="23FD55D6"/>
    <w:rsid w:val="24088F1E"/>
    <w:rsid w:val="24347534"/>
    <w:rsid w:val="243F80EC"/>
    <w:rsid w:val="24A610F7"/>
    <w:rsid w:val="24BECC9F"/>
    <w:rsid w:val="24DCACFB"/>
    <w:rsid w:val="24E1F3C4"/>
    <w:rsid w:val="24F050A2"/>
    <w:rsid w:val="24F61E9F"/>
    <w:rsid w:val="24F97119"/>
    <w:rsid w:val="25047C3A"/>
    <w:rsid w:val="250B889C"/>
    <w:rsid w:val="25289A54"/>
    <w:rsid w:val="253337D0"/>
    <w:rsid w:val="25580BE0"/>
    <w:rsid w:val="256818AA"/>
    <w:rsid w:val="2570CE91"/>
    <w:rsid w:val="2589D493"/>
    <w:rsid w:val="25901087"/>
    <w:rsid w:val="25A46891"/>
    <w:rsid w:val="25DBA675"/>
    <w:rsid w:val="25FEFEAE"/>
    <w:rsid w:val="262F5951"/>
    <w:rsid w:val="26657D29"/>
    <w:rsid w:val="2686F85E"/>
    <w:rsid w:val="26A55259"/>
    <w:rsid w:val="26AAD15F"/>
    <w:rsid w:val="26CD5AC1"/>
    <w:rsid w:val="26DA4E24"/>
    <w:rsid w:val="2702AE42"/>
    <w:rsid w:val="270B6A4C"/>
    <w:rsid w:val="2716E452"/>
    <w:rsid w:val="274B37F5"/>
    <w:rsid w:val="2753E516"/>
    <w:rsid w:val="27A9753B"/>
    <w:rsid w:val="27FAAF8C"/>
    <w:rsid w:val="2807BEF9"/>
    <w:rsid w:val="280BDF6E"/>
    <w:rsid w:val="28616C90"/>
    <w:rsid w:val="2869F594"/>
    <w:rsid w:val="287520E3"/>
    <w:rsid w:val="28CEB740"/>
    <w:rsid w:val="28D88EFB"/>
    <w:rsid w:val="28DB2586"/>
    <w:rsid w:val="28E1EA55"/>
    <w:rsid w:val="28E46EED"/>
    <w:rsid w:val="28EFBB5E"/>
    <w:rsid w:val="290D2342"/>
    <w:rsid w:val="2947F657"/>
    <w:rsid w:val="29584878"/>
    <w:rsid w:val="299FB06B"/>
    <w:rsid w:val="29BB3197"/>
    <w:rsid w:val="29D1A38F"/>
    <w:rsid w:val="29D6B536"/>
    <w:rsid w:val="29FD3429"/>
    <w:rsid w:val="29FF3438"/>
    <w:rsid w:val="2A1CA0E5"/>
    <w:rsid w:val="2A2C6F56"/>
    <w:rsid w:val="2A49643A"/>
    <w:rsid w:val="2A4AA1A9"/>
    <w:rsid w:val="2A513C02"/>
    <w:rsid w:val="2A5EA263"/>
    <w:rsid w:val="2A8DCD3C"/>
    <w:rsid w:val="2A9912C8"/>
    <w:rsid w:val="2AA2C002"/>
    <w:rsid w:val="2AA8711E"/>
    <w:rsid w:val="2AAD4C93"/>
    <w:rsid w:val="2AB01E77"/>
    <w:rsid w:val="2ADC38BE"/>
    <w:rsid w:val="2AEF5F7F"/>
    <w:rsid w:val="2B2C11BD"/>
    <w:rsid w:val="2B5F0775"/>
    <w:rsid w:val="2B917120"/>
    <w:rsid w:val="2B9AF1FE"/>
    <w:rsid w:val="2BCD49AD"/>
    <w:rsid w:val="2C000FE4"/>
    <w:rsid w:val="2C003B7C"/>
    <w:rsid w:val="2C12C163"/>
    <w:rsid w:val="2C1A4556"/>
    <w:rsid w:val="2C598420"/>
    <w:rsid w:val="2C6865AF"/>
    <w:rsid w:val="2C695C04"/>
    <w:rsid w:val="2C7551FC"/>
    <w:rsid w:val="2CAB6919"/>
    <w:rsid w:val="2CADF082"/>
    <w:rsid w:val="2CAEB07D"/>
    <w:rsid w:val="2CBAF950"/>
    <w:rsid w:val="2CF0A0A5"/>
    <w:rsid w:val="2D5FDBFB"/>
    <w:rsid w:val="2D8A3DFE"/>
    <w:rsid w:val="2D8BF3F6"/>
    <w:rsid w:val="2D8D27E3"/>
    <w:rsid w:val="2D91B6DA"/>
    <w:rsid w:val="2D9C0BDD"/>
    <w:rsid w:val="2DBA6017"/>
    <w:rsid w:val="2DCCCD33"/>
    <w:rsid w:val="2DF86CAB"/>
    <w:rsid w:val="2DFEE749"/>
    <w:rsid w:val="2E03E775"/>
    <w:rsid w:val="2E081CD0"/>
    <w:rsid w:val="2E3C080A"/>
    <w:rsid w:val="2E537EAD"/>
    <w:rsid w:val="2E6098CE"/>
    <w:rsid w:val="2E664121"/>
    <w:rsid w:val="2E80623D"/>
    <w:rsid w:val="2E8145E6"/>
    <w:rsid w:val="2E87CA45"/>
    <w:rsid w:val="2EB447FA"/>
    <w:rsid w:val="2EE350D3"/>
    <w:rsid w:val="2EE90154"/>
    <w:rsid w:val="2EEEBF6C"/>
    <w:rsid w:val="2EFF1F83"/>
    <w:rsid w:val="2F27D5FF"/>
    <w:rsid w:val="2F2FAC07"/>
    <w:rsid w:val="2F33DE9C"/>
    <w:rsid w:val="2F38CDC5"/>
    <w:rsid w:val="2F444505"/>
    <w:rsid w:val="2F453096"/>
    <w:rsid w:val="2FA20A1E"/>
    <w:rsid w:val="2FA9A376"/>
    <w:rsid w:val="2FAF7174"/>
    <w:rsid w:val="2FBE0237"/>
    <w:rsid w:val="2FD94BB4"/>
    <w:rsid w:val="30272B4F"/>
    <w:rsid w:val="302B8B3E"/>
    <w:rsid w:val="305549A4"/>
    <w:rsid w:val="3062B646"/>
    <w:rsid w:val="306C1218"/>
    <w:rsid w:val="307DEABF"/>
    <w:rsid w:val="308FC357"/>
    <w:rsid w:val="30C48AB0"/>
    <w:rsid w:val="30E61749"/>
    <w:rsid w:val="30F794C7"/>
    <w:rsid w:val="31055D63"/>
    <w:rsid w:val="3129C66F"/>
    <w:rsid w:val="314D9C03"/>
    <w:rsid w:val="314F0A2D"/>
    <w:rsid w:val="31594C67"/>
    <w:rsid w:val="318C3AD7"/>
    <w:rsid w:val="319157DF"/>
    <w:rsid w:val="319820D3"/>
    <w:rsid w:val="319FAF6B"/>
    <w:rsid w:val="31AAEA35"/>
    <w:rsid w:val="31CBE226"/>
    <w:rsid w:val="31D3E0FF"/>
    <w:rsid w:val="31D4B6E0"/>
    <w:rsid w:val="31E2882C"/>
    <w:rsid w:val="31E3E440"/>
    <w:rsid w:val="3214AB46"/>
    <w:rsid w:val="321877F2"/>
    <w:rsid w:val="321C0329"/>
    <w:rsid w:val="3221F19F"/>
    <w:rsid w:val="326CA003"/>
    <w:rsid w:val="3277FD31"/>
    <w:rsid w:val="329B1799"/>
    <w:rsid w:val="32C2D397"/>
    <w:rsid w:val="32CCF375"/>
    <w:rsid w:val="3318D57E"/>
    <w:rsid w:val="3321324C"/>
    <w:rsid w:val="332FF0C3"/>
    <w:rsid w:val="335ED746"/>
    <w:rsid w:val="3360FDDF"/>
    <w:rsid w:val="3362C04F"/>
    <w:rsid w:val="33863604"/>
    <w:rsid w:val="3390B99F"/>
    <w:rsid w:val="33A617EE"/>
    <w:rsid w:val="33BA73CB"/>
    <w:rsid w:val="33D1D1B8"/>
    <w:rsid w:val="33E79900"/>
    <w:rsid w:val="33EF4C0C"/>
    <w:rsid w:val="3426DDFB"/>
    <w:rsid w:val="34788C21"/>
    <w:rsid w:val="347D3927"/>
    <w:rsid w:val="3480C0BF"/>
    <w:rsid w:val="348E46D7"/>
    <w:rsid w:val="34ABE670"/>
    <w:rsid w:val="34ADD6CA"/>
    <w:rsid w:val="34E3A5E3"/>
    <w:rsid w:val="34F24C03"/>
    <w:rsid w:val="350EC638"/>
    <w:rsid w:val="350EF9A3"/>
    <w:rsid w:val="3521807A"/>
    <w:rsid w:val="353D2324"/>
    <w:rsid w:val="35450F62"/>
    <w:rsid w:val="356AC4CA"/>
    <w:rsid w:val="35A2159C"/>
    <w:rsid w:val="35EBCA89"/>
    <w:rsid w:val="36042089"/>
    <w:rsid w:val="363E2D1D"/>
    <w:rsid w:val="36469B84"/>
    <w:rsid w:val="3672F5CA"/>
    <w:rsid w:val="36AB62CB"/>
    <w:rsid w:val="36B6B874"/>
    <w:rsid w:val="36FF40AF"/>
    <w:rsid w:val="37029C04"/>
    <w:rsid w:val="37131ACC"/>
    <w:rsid w:val="37491CB7"/>
    <w:rsid w:val="3755E0C5"/>
    <w:rsid w:val="376B70E0"/>
    <w:rsid w:val="376D36FB"/>
    <w:rsid w:val="377DF116"/>
    <w:rsid w:val="37DFDD40"/>
    <w:rsid w:val="37EBBD15"/>
    <w:rsid w:val="37F1A331"/>
    <w:rsid w:val="3819CA87"/>
    <w:rsid w:val="38269ECF"/>
    <w:rsid w:val="382D7AF1"/>
    <w:rsid w:val="382E46C7"/>
    <w:rsid w:val="3844A376"/>
    <w:rsid w:val="38B71212"/>
    <w:rsid w:val="38DDE6E2"/>
    <w:rsid w:val="38F50DFB"/>
    <w:rsid w:val="38FA84B5"/>
    <w:rsid w:val="3914C595"/>
    <w:rsid w:val="3927CF18"/>
    <w:rsid w:val="39430841"/>
    <w:rsid w:val="395343A6"/>
    <w:rsid w:val="3962E2A3"/>
    <w:rsid w:val="398797E3"/>
    <w:rsid w:val="3991414C"/>
    <w:rsid w:val="3994962F"/>
    <w:rsid w:val="39CC8215"/>
    <w:rsid w:val="39E333D7"/>
    <w:rsid w:val="39F5E09C"/>
    <w:rsid w:val="3A11378A"/>
    <w:rsid w:val="3A130425"/>
    <w:rsid w:val="3A3B25FA"/>
    <w:rsid w:val="3A51E290"/>
    <w:rsid w:val="3A578E5A"/>
    <w:rsid w:val="3A5D0882"/>
    <w:rsid w:val="3A85301F"/>
    <w:rsid w:val="3A878F4E"/>
    <w:rsid w:val="3A93487B"/>
    <w:rsid w:val="3A972073"/>
    <w:rsid w:val="3A9BCC06"/>
    <w:rsid w:val="3AC28B5C"/>
    <w:rsid w:val="3ADEFAB8"/>
    <w:rsid w:val="3B204A7A"/>
    <w:rsid w:val="3B64F13A"/>
    <w:rsid w:val="3B6B9047"/>
    <w:rsid w:val="3B7A84B6"/>
    <w:rsid w:val="3B8C9DC3"/>
    <w:rsid w:val="3B91B5E3"/>
    <w:rsid w:val="3BA39DF9"/>
    <w:rsid w:val="3BDF64DD"/>
    <w:rsid w:val="3BE16BE5"/>
    <w:rsid w:val="3BF0EC2B"/>
    <w:rsid w:val="3BFE0132"/>
    <w:rsid w:val="3C9C06F9"/>
    <w:rsid w:val="3CE35B7B"/>
    <w:rsid w:val="3D041E57"/>
    <w:rsid w:val="3D074F26"/>
    <w:rsid w:val="3D19AE26"/>
    <w:rsid w:val="3D58B20C"/>
    <w:rsid w:val="3DB023EF"/>
    <w:rsid w:val="3DD7B401"/>
    <w:rsid w:val="3E110C21"/>
    <w:rsid w:val="3E53046D"/>
    <w:rsid w:val="3E7B960B"/>
    <w:rsid w:val="3E94DD2B"/>
    <w:rsid w:val="3EAAE8E7"/>
    <w:rsid w:val="3EB3E4FA"/>
    <w:rsid w:val="3F22FBBF"/>
    <w:rsid w:val="3F286070"/>
    <w:rsid w:val="3F54F20C"/>
    <w:rsid w:val="3F68F6B5"/>
    <w:rsid w:val="3F7E8F92"/>
    <w:rsid w:val="3F81EE4D"/>
    <w:rsid w:val="3F862CC9"/>
    <w:rsid w:val="3FA22E7D"/>
    <w:rsid w:val="3FE59CE8"/>
    <w:rsid w:val="4015BF74"/>
    <w:rsid w:val="40191C96"/>
    <w:rsid w:val="403A09E1"/>
    <w:rsid w:val="403B0CD6"/>
    <w:rsid w:val="404E8CAA"/>
    <w:rsid w:val="406D3EE7"/>
    <w:rsid w:val="407F89FA"/>
    <w:rsid w:val="40D52448"/>
    <w:rsid w:val="41027F22"/>
    <w:rsid w:val="411FA375"/>
    <w:rsid w:val="413A2248"/>
    <w:rsid w:val="414C02FE"/>
    <w:rsid w:val="41585F38"/>
    <w:rsid w:val="41CFD1C8"/>
    <w:rsid w:val="41E94B66"/>
    <w:rsid w:val="41EB4CC0"/>
    <w:rsid w:val="4225FDA4"/>
    <w:rsid w:val="422B4F91"/>
    <w:rsid w:val="4230037E"/>
    <w:rsid w:val="424757EF"/>
    <w:rsid w:val="424A7CF2"/>
    <w:rsid w:val="42558390"/>
    <w:rsid w:val="426F952B"/>
    <w:rsid w:val="429101DF"/>
    <w:rsid w:val="42AABE37"/>
    <w:rsid w:val="42B96CD7"/>
    <w:rsid w:val="42BF372A"/>
    <w:rsid w:val="431A450D"/>
    <w:rsid w:val="4335D43E"/>
    <w:rsid w:val="43539BC4"/>
    <w:rsid w:val="43612CE7"/>
    <w:rsid w:val="436DC87F"/>
    <w:rsid w:val="437007CA"/>
    <w:rsid w:val="43CBCFF6"/>
    <w:rsid w:val="44166540"/>
    <w:rsid w:val="4420967F"/>
    <w:rsid w:val="4434EA35"/>
    <w:rsid w:val="443809E5"/>
    <w:rsid w:val="4439E0C7"/>
    <w:rsid w:val="443B5AF8"/>
    <w:rsid w:val="443BE498"/>
    <w:rsid w:val="443EB610"/>
    <w:rsid w:val="44553D36"/>
    <w:rsid w:val="445DF9B1"/>
    <w:rsid w:val="44725488"/>
    <w:rsid w:val="44A891EA"/>
    <w:rsid w:val="44B5413C"/>
    <w:rsid w:val="44BFDBDF"/>
    <w:rsid w:val="44F62222"/>
    <w:rsid w:val="452C1926"/>
    <w:rsid w:val="452FA7C4"/>
    <w:rsid w:val="454964B5"/>
    <w:rsid w:val="456B033D"/>
    <w:rsid w:val="4580DA06"/>
    <w:rsid w:val="4588C673"/>
    <w:rsid w:val="459CBAA8"/>
    <w:rsid w:val="45AD8F82"/>
    <w:rsid w:val="45B93F81"/>
    <w:rsid w:val="45D222E0"/>
    <w:rsid w:val="45E80328"/>
    <w:rsid w:val="45F6A81B"/>
    <w:rsid w:val="45FF5F7B"/>
    <w:rsid w:val="46022D05"/>
    <w:rsid w:val="4602549B"/>
    <w:rsid w:val="460B8879"/>
    <w:rsid w:val="46193D3F"/>
    <w:rsid w:val="463C5206"/>
    <w:rsid w:val="463F7D0B"/>
    <w:rsid w:val="467FEA2A"/>
    <w:rsid w:val="4698CDA9"/>
    <w:rsid w:val="46A631DA"/>
    <w:rsid w:val="46C9741B"/>
    <w:rsid w:val="46F88112"/>
    <w:rsid w:val="46F8EF20"/>
    <w:rsid w:val="4703A2F6"/>
    <w:rsid w:val="47248B19"/>
    <w:rsid w:val="4738253E"/>
    <w:rsid w:val="476C1FFF"/>
    <w:rsid w:val="47A1DC22"/>
    <w:rsid w:val="47A8678C"/>
    <w:rsid w:val="47AF990D"/>
    <w:rsid w:val="47E2C262"/>
    <w:rsid w:val="47F77CA1"/>
    <w:rsid w:val="480C1D95"/>
    <w:rsid w:val="4871C2F9"/>
    <w:rsid w:val="488EA149"/>
    <w:rsid w:val="48AD508B"/>
    <w:rsid w:val="48AF0A11"/>
    <w:rsid w:val="48EE5FC5"/>
    <w:rsid w:val="493E7D4F"/>
    <w:rsid w:val="4943E424"/>
    <w:rsid w:val="496F0602"/>
    <w:rsid w:val="4977F6E2"/>
    <w:rsid w:val="497ACA98"/>
    <w:rsid w:val="49897FA8"/>
    <w:rsid w:val="49934D02"/>
    <w:rsid w:val="499C8B15"/>
    <w:rsid w:val="49BD4286"/>
    <w:rsid w:val="49CB1DFB"/>
    <w:rsid w:val="49DE43D1"/>
    <w:rsid w:val="49F05F76"/>
    <w:rsid w:val="49FF8A49"/>
    <w:rsid w:val="4A0D61CD"/>
    <w:rsid w:val="4A0F10A8"/>
    <w:rsid w:val="4A14E0B6"/>
    <w:rsid w:val="4A505504"/>
    <w:rsid w:val="4A52489A"/>
    <w:rsid w:val="4A86E945"/>
    <w:rsid w:val="4AA50B81"/>
    <w:rsid w:val="4AC0FDC3"/>
    <w:rsid w:val="4AD04242"/>
    <w:rsid w:val="4AF4B4B5"/>
    <w:rsid w:val="4B3B6B59"/>
    <w:rsid w:val="4B5183D3"/>
    <w:rsid w:val="4B7DD32C"/>
    <w:rsid w:val="4BA44999"/>
    <w:rsid w:val="4BC34768"/>
    <w:rsid w:val="4BE0770F"/>
    <w:rsid w:val="4BEF9C12"/>
    <w:rsid w:val="4BF8F668"/>
    <w:rsid w:val="4C0A1D55"/>
    <w:rsid w:val="4C4CC142"/>
    <w:rsid w:val="4CA9F39C"/>
    <w:rsid w:val="4D03249E"/>
    <w:rsid w:val="4D371BAD"/>
    <w:rsid w:val="4D3F173E"/>
    <w:rsid w:val="4D44E4A5"/>
    <w:rsid w:val="4D59AC92"/>
    <w:rsid w:val="4DA914BD"/>
    <w:rsid w:val="4DB63BAB"/>
    <w:rsid w:val="4DCE0A8F"/>
    <w:rsid w:val="4DEF6CDF"/>
    <w:rsid w:val="4DF6796F"/>
    <w:rsid w:val="4E10FC99"/>
    <w:rsid w:val="4E1959B6"/>
    <w:rsid w:val="4E1B5E64"/>
    <w:rsid w:val="4E2A9F6B"/>
    <w:rsid w:val="4E393FA8"/>
    <w:rsid w:val="4E96C1C1"/>
    <w:rsid w:val="4EC11072"/>
    <w:rsid w:val="4EC80B4A"/>
    <w:rsid w:val="4EDE0C09"/>
    <w:rsid w:val="4F2C6CD4"/>
    <w:rsid w:val="4F4F3274"/>
    <w:rsid w:val="4F7B4689"/>
    <w:rsid w:val="4F891F74"/>
    <w:rsid w:val="4F8CF1A3"/>
    <w:rsid w:val="4F972611"/>
    <w:rsid w:val="4F9F6F44"/>
    <w:rsid w:val="4FA7B99B"/>
    <w:rsid w:val="4FB6CD77"/>
    <w:rsid w:val="4FC716AD"/>
    <w:rsid w:val="4FF88359"/>
    <w:rsid w:val="4FFB79C5"/>
    <w:rsid w:val="500BCC99"/>
    <w:rsid w:val="5027DE77"/>
    <w:rsid w:val="503D681D"/>
    <w:rsid w:val="506FABC1"/>
    <w:rsid w:val="50AA0A67"/>
    <w:rsid w:val="50D6C083"/>
    <w:rsid w:val="50DF2CED"/>
    <w:rsid w:val="50FCF9C6"/>
    <w:rsid w:val="50FD4842"/>
    <w:rsid w:val="50FF91FB"/>
    <w:rsid w:val="51260C86"/>
    <w:rsid w:val="516FDFDC"/>
    <w:rsid w:val="51994662"/>
    <w:rsid w:val="51E36DD6"/>
    <w:rsid w:val="5276510F"/>
    <w:rsid w:val="528C36F5"/>
    <w:rsid w:val="5295C021"/>
    <w:rsid w:val="52B2E74B"/>
    <w:rsid w:val="52C23F8D"/>
    <w:rsid w:val="52D0BEA9"/>
    <w:rsid w:val="52F3BF21"/>
    <w:rsid w:val="53177CC1"/>
    <w:rsid w:val="533C8ED7"/>
    <w:rsid w:val="538FB913"/>
    <w:rsid w:val="53C95413"/>
    <w:rsid w:val="53F1FA21"/>
    <w:rsid w:val="541483FE"/>
    <w:rsid w:val="54200C88"/>
    <w:rsid w:val="542638D5"/>
    <w:rsid w:val="54307A37"/>
    <w:rsid w:val="545D6492"/>
    <w:rsid w:val="5467166C"/>
    <w:rsid w:val="54E99927"/>
    <w:rsid w:val="54EBE3C0"/>
    <w:rsid w:val="55308D3E"/>
    <w:rsid w:val="554D3DD7"/>
    <w:rsid w:val="556918A8"/>
    <w:rsid w:val="557CACCD"/>
    <w:rsid w:val="558E33AD"/>
    <w:rsid w:val="5597468F"/>
    <w:rsid w:val="55AAF97C"/>
    <w:rsid w:val="55ABCFC8"/>
    <w:rsid w:val="560F76BA"/>
    <w:rsid w:val="56230190"/>
    <w:rsid w:val="562F1115"/>
    <w:rsid w:val="56469029"/>
    <w:rsid w:val="5652D716"/>
    <w:rsid w:val="566DAA5D"/>
    <w:rsid w:val="56950A81"/>
    <w:rsid w:val="56CAC24B"/>
    <w:rsid w:val="56DA0CCF"/>
    <w:rsid w:val="56DB7018"/>
    <w:rsid w:val="56F01FF4"/>
    <w:rsid w:val="570F50F8"/>
    <w:rsid w:val="5718BA7A"/>
    <w:rsid w:val="572E8A72"/>
    <w:rsid w:val="572F6CE0"/>
    <w:rsid w:val="574C2A4F"/>
    <w:rsid w:val="5771416A"/>
    <w:rsid w:val="5782E1E1"/>
    <w:rsid w:val="58158DF1"/>
    <w:rsid w:val="5835242C"/>
    <w:rsid w:val="5848F59C"/>
    <w:rsid w:val="5852E41E"/>
    <w:rsid w:val="586EF051"/>
    <w:rsid w:val="5879F45E"/>
    <w:rsid w:val="5892DDD6"/>
    <w:rsid w:val="58A72ACE"/>
    <w:rsid w:val="58BCA08F"/>
    <w:rsid w:val="58CD1B61"/>
    <w:rsid w:val="58DA3D3D"/>
    <w:rsid w:val="58DBD42E"/>
    <w:rsid w:val="590EBB08"/>
    <w:rsid w:val="5911272F"/>
    <w:rsid w:val="592660FB"/>
    <w:rsid w:val="597C5980"/>
    <w:rsid w:val="5997D41A"/>
    <w:rsid w:val="59D0155A"/>
    <w:rsid w:val="59EE7FBB"/>
    <w:rsid w:val="5A255999"/>
    <w:rsid w:val="5A3EFAAE"/>
    <w:rsid w:val="5A58A96B"/>
    <w:rsid w:val="5A5DDAD3"/>
    <w:rsid w:val="5A6AF320"/>
    <w:rsid w:val="5A742E61"/>
    <w:rsid w:val="5A82F6BC"/>
    <w:rsid w:val="5A942068"/>
    <w:rsid w:val="5AD22D1D"/>
    <w:rsid w:val="5ADE4D66"/>
    <w:rsid w:val="5AF946C7"/>
    <w:rsid w:val="5B05E7FC"/>
    <w:rsid w:val="5B19ED95"/>
    <w:rsid w:val="5B2DCE43"/>
    <w:rsid w:val="5BD9E4E6"/>
    <w:rsid w:val="5BE35BEE"/>
    <w:rsid w:val="5BF64E25"/>
    <w:rsid w:val="5BFFF0B8"/>
    <w:rsid w:val="5C1F565B"/>
    <w:rsid w:val="5C1F5D86"/>
    <w:rsid w:val="5C315C43"/>
    <w:rsid w:val="5C4D7DA8"/>
    <w:rsid w:val="5C712B40"/>
    <w:rsid w:val="5CEE8DBF"/>
    <w:rsid w:val="5CF1B53A"/>
    <w:rsid w:val="5CFC8BF6"/>
    <w:rsid w:val="5D8D1932"/>
    <w:rsid w:val="5D9595EB"/>
    <w:rsid w:val="5DBF42F1"/>
    <w:rsid w:val="5DFFFD7B"/>
    <w:rsid w:val="5E00A51C"/>
    <w:rsid w:val="5E10ED5E"/>
    <w:rsid w:val="5E32482E"/>
    <w:rsid w:val="5E4809BC"/>
    <w:rsid w:val="5E6BA718"/>
    <w:rsid w:val="5E9C6340"/>
    <w:rsid w:val="5EA5D424"/>
    <w:rsid w:val="5EB7CA08"/>
    <w:rsid w:val="5ED94F7D"/>
    <w:rsid w:val="5EF9C295"/>
    <w:rsid w:val="5F003DD3"/>
    <w:rsid w:val="5F00ECF3"/>
    <w:rsid w:val="5F137048"/>
    <w:rsid w:val="5F57DE38"/>
    <w:rsid w:val="5F8172FA"/>
    <w:rsid w:val="5F85A8EE"/>
    <w:rsid w:val="5F8DE059"/>
    <w:rsid w:val="5F8FFAFD"/>
    <w:rsid w:val="5FA2B1C1"/>
    <w:rsid w:val="5FB7D0FC"/>
    <w:rsid w:val="600D903C"/>
    <w:rsid w:val="600F9FAF"/>
    <w:rsid w:val="60131E85"/>
    <w:rsid w:val="602C1CF9"/>
    <w:rsid w:val="6049C3E1"/>
    <w:rsid w:val="6059018A"/>
    <w:rsid w:val="60885C03"/>
    <w:rsid w:val="60A13061"/>
    <w:rsid w:val="60A4F3E8"/>
    <w:rsid w:val="60BF04E9"/>
    <w:rsid w:val="6104F7B1"/>
    <w:rsid w:val="61165250"/>
    <w:rsid w:val="6135283A"/>
    <w:rsid w:val="613C9EAF"/>
    <w:rsid w:val="6144C8CB"/>
    <w:rsid w:val="615F8A2D"/>
    <w:rsid w:val="6175C8C5"/>
    <w:rsid w:val="619049BF"/>
    <w:rsid w:val="6192F1F3"/>
    <w:rsid w:val="61B04448"/>
    <w:rsid w:val="61BE03CE"/>
    <w:rsid w:val="61C841ED"/>
    <w:rsid w:val="61CAB9C6"/>
    <w:rsid w:val="61D0C8A6"/>
    <w:rsid w:val="61E2750E"/>
    <w:rsid w:val="6218F683"/>
    <w:rsid w:val="62247E9E"/>
    <w:rsid w:val="62A828B8"/>
    <w:rsid w:val="62E25296"/>
    <w:rsid w:val="6352768A"/>
    <w:rsid w:val="63577A83"/>
    <w:rsid w:val="635DCF43"/>
    <w:rsid w:val="636B9645"/>
    <w:rsid w:val="637F85E1"/>
    <w:rsid w:val="638A2A45"/>
    <w:rsid w:val="639F1D0B"/>
    <w:rsid w:val="63B0B63C"/>
    <w:rsid w:val="63BFE6BA"/>
    <w:rsid w:val="63FFD4BC"/>
    <w:rsid w:val="640AFA50"/>
    <w:rsid w:val="6451D7D5"/>
    <w:rsid w:val="647E9D27"/>
    <w:rsid w:val="64B40770"/>
    <w:rsid w:val="64F53628"/>
    <w:rsid w:val="65028E69"/>
    <w:rsid w:val="6503C62D"/>
    <w:rsid w:val="651629B2"/>
    <w:rsid w:val="6520FE42"/>
    <w:rsid w:val="6545B3CF"/>
    <w:rsid w:val="654A8968"/>
    <w:rsid w:val="65B72216"/>
    <w:rsid w:val="65B81027"/>
    <w:rsid w:val="65D2EBBD"/>
    <w:rsid w:val="65E92479"/>
    <w:rsid w:val="65F5F080"/>
    <w:rsid w:val="660D608F"/>
    <w:rsid w:val="660D8D10"/>
    <w:rsid w:val="66241E9F"/>
    <w:rsid w:val="66463BF5"/>
    <w:rsid w:val="6647093F"/>
    <w:rsid w:val="6656D0A5"/>
    <w:rsid w:val="669FE776"/>
    <w:rsid w:val="66EE256D"/>
    <w:rsid w:val="66F0FF55"/>
    <w:rsid w:val="6727DDA8"/>
    <w:rsid w:val="67297497"/>
    <w:rsid w:val="672B9368"/>
    <w:rsid w:val="672DA26C"/>
    <w:rsid w:val="67607FC4"/>
    <w:rsid w:val="678A4B9F"/>
    <w:rsid w:val="678B7092"/>
    <w:rsid w:val="67994F48"/>
    <w:rsid w:val="67ACB670"/>
    <w:rsid w:val="67B72DE8"/>
    <w:rsid w:val="680679FE"/>
    <w:rsid w:val="68138DB1"/>
    <w:rsid w:val="6818A4CC"/>
    <w:rsid w:val="681CB723"/>
    <w:rsid w:val="683BAD69"/>
    <w:rsid w:val="68631C7A"/>
    <w:rsid w:val="686FAE84"/>
    <w:rsid w:val="6889F5CE"/>
    <w:rsid w:val="68C4012C"/>
    <w:rsid w:val="6900BC6C"/>
    <w:rsid w:val="6909BBCD"/>
    <w:rsid w:val="6928B2C1"/>
    <w:rsid w:val="6928D9FF"/>
    <w:rsid w:val="6933D888"/>
    <w:rsid w:val="693C2E57"/>
    <w:rsid w:val="693C8200"/>
    <w:rsid w:val="69403A1F"/>
    <w:rsid w:val="69521F52"/>
    <w:rsid w:val="695FCDE8"/>
    <w:rsid w:val="698EB0EA"/>
    <w:rsid w:val="69AEB255"/>
    <w:rsid w:val="69B2B83F"/>
    <w:rsid w:val="69EA61B2"/>
    <w:rsid w:val="69ED106E"/>
    <w:rsid w:val="69FCDB5A"/>
    <w:rsid w:val="69FD0F88"/>
    <w:rsid w:val="6A08CE39"/>
    <w:rsid w:val="6A0B6B6B"/>
    <w:rsid w:val="6A58DB38"/>
    <w:rsid w:val="6A8A3152"/>
    <w:rsid w:val="6A94D96C"/>
    <w:rsid w:val="6AB3011D"/>
    <w:rsid w:val="6AB38BA9"/>
    <w:rsid w:val="6B0F919E"/>
    <w:rsid w:val="6B1AD967"/>
    <w:rsid w:val="6B2E9D74"/>
    <w:rsid w:val="6B2F550C"/>
    <w:rsid w:val="6B33057C"/>
    <w:rsid w:val="6B389B7E"/>
    <w:rsid w:val="6B8746B1"/>
    <w:rsid w:val="6B916FC7"/>
    <w:rsid w:val="6BA63625"/>
    <w:rsid w:val="6BAC56D0"/>
    <w:rsid w:val="6BC7E473"/>
    <w:rsid w:val="6C07E303"/>
    <w:rsid w:val="6C46D70C"/>
    <w:rsid w:val="6CBF23D7"/>
    <w:rsid w:val="6CD34A37"/>
    <w:rsid w:val="6CE01AB1"/>
    <w:rsid w:val="6D2AE85B"/>
    <w:rsid w:val="6D3AC3F3"/>
    <w:rsid w:val="6D520F61"/>
    <w:rsid w:val="6D57B63F"/>
    <w:rsid w:val="6D5E0A44"/>
    <w:rsid w:val="6D63328E"/>
    <w:rsid w:val="6DC2737F"/>
    <w:rsid w:val="6DCEC922"/>
    <w:rsid w:val="6DF8747C"/>
    <w:rsid w:val="6E16DEDD"/>
    <w:rsid w:val="6E2F3CF1"/>
    <w:rsid w:val="6E4B11AA"/>
    <w:rsid w:val="6E4C1A28"/>
    <w:rsid w:val="6EA36174"/>
    <w:rsid w:val="6EBF8B54"/>
    <w:rsid w:val="6ECC849C"/>
    <w:rsid w:val="6EE9A5F5"/>
    <w:rsid w:val="6F29987C"/>
    <w:rsid w:val="6F618FAD"/>
    <w:rsid w:val="6F681D54"/>
    <w:rsid w:val="6FAAC3AB"/>
    <w:rsid w:val="6FAAEF24"/>
    <w:rsid w:val="6FB2AF3E"/>
    <w:rsid w:val="6FCC30EA"/>
    <w:rsid w:val="6FE53751"/>
    <w:rsid w:val="6FEECF7B"/>
    <w:rsid w:val="6FEF871C"/>
    <w:rsid w:val="7005780C"/>
    <w:rsid w:val="701B48F6"/>
    <w:rsid w:val="70352BFA"/>
    <w:rsid w:val="70368B65"/>
    <w:rsid w:val="703AD0B3"/>
    <w:rsid w:val="706802FE"/>
    <w:rsid w:val="7071A1FA"/>
    <w:rsid w:val="707436DF"/>
    <w:rsid w:val="70B5FEA8"/>
    <w:rsid w:val="70D1B402"/>
    <w:rsid w:val="70E04EF3"/>
    <w:rsid w:val="70F95EDC"/>
    <w:rsid w:val="71049C70"/>
    <w:rsid w:val="7108A7FF"/>
    <w:rsid w:val="712AE461"/>
    <w:rsid w:val="712E495B"/>
    <w:rsid w:val="713E9B7C"/>
    <w:rsid w:val="718DA607"/>
    <w:rsid w:val="718ECFFF"/>
    <w:rsid w:val="71A47D74"/>
    <w:rsid w:val="71AA3879"/>
    <w:rsid w:val="71CF0FAC"/>
    <w:rsid w:val="71D446FB"/>
    <w:rsid w:val="71FAC74C"/>
    <w:rsid w:val="72100EF3"/>
    <w:rsid w:val="7217D367"/>
    <w:rsid w:val="724C1AA8"/>
    <w:rsid w:val="724DC340"/>
    <w:rsid w:val="726A1515"/>
    <w:rsid w:val="72899842"/>
    <w:rsid w:val="728F39C7"/>
    <w:rsid w:val="72AD6957"/>
    <w:rsid w:val="72B3C952"/>
    <w:rsid w:val="7302EE33"/>
    <w:rsid w:val="73362339"/>
    <w:rsid w:val="733D61FA"/>
    <w:rsid w:val="734E08B9"/>
    <w:rsid w:val="7355DDCF"/>
    <w:rsid w:val="7381BA0F"/>
    <w:rsid w:val="73968490"/>
    <w:rsid w:val="7399DD15"/>
    <w:rsid w:val="73DB0721"/>
    <w:rsid w:val="73EDA382"/>
    <w:rsid w:val="73F2FB45"/>
    <w:rsid w:val="73FB366C"/>
    <w:rsid w:val="74092494"/>
    <w:rsid w:val="740C9605"/>
    <w:rsid w:val="74134293"/>
    <w:rsid w:val="741AB6B2"/>
    <w:rsid w:val="742F66D4"/>
    <w:rsid w:val="743C0D97"/>
    <w:rsid w:val="744B8EAE"/>
    <w:rsid w:val="744D453B"/>
    <w:rsid w:val="749A4E75"/>
    <w:rsid w:val="74BE6F4D"/>
    <w:rsid w:val="74C2F367"/>
    <w:rsid w:val="74E83BD3"/>
    <w:rsid w:val="74FC9495"/>
    <w:rsid w:val="751D8A70"/>
    <w:rsid w:val="752D60BD"/>
    <w:rsid w:val="753B3480"/>
    <w:rsid w:val="754DC254"/>
    <w:rsid w:val="7551CD1B"/>
    <w:rsid w:val="7590EA2C"/>
    <w:rsid w:val="75BFA1C1"/>
    <w:rsid w:val="7606E2EF"/>
    <w:rsid w:val="7654831A"/>
    <w:rsid w:val="76A83DC6"/>
    <w:rsid w:val="76C2B335"/>
    <w:rsid w:val="76D1BD18"/>
    <w:rsid w:val="76EF4D28"/>
    <w:rsid w:val="77132E1E"/>
    <w:rsid w:val="7718EF4E"/>
    <w:rsid w:val="77254444"/>
    <w:rsid w:val="7731ACBF"/>
    <w:rsid w:val="774D01CF"/>
    <w:rsid w:val="77502D68"/>
    <w:rsid w:val="77647D67"/>
    <w:rsid w:val="778BD6DB"/>
    <w:rsid w:val="77BDC123"/>
    <w:rsid w:val="784CA380"/>
    <w:rsid w:val="787F5077"/>
    <w:rsid w:val="788D5520"/>
    <w:rsid w:val="78B5191E"/>
    <w:rsid w:val="78B74209"/>
    <w:rsid w:val="78C3D018"/>
    <w:rsid w:val="78DC9172"/>
    <w:rsid w:val="7903B25C"/>
    <w:rsid w:val="791C701B"/>
    <w:rsid w:val="7972413C"/>
    <w:rsid w:val="79A28733"/>
    <w:rsid w:val="79A57985"/>
    <w:rsid w:val="79C5FF37"/>
    <w:rsid w:val="79D251F6"/>
    <w:rsid w:val="7A17B642"/>
    <w:rsid w:val="7A1D9C59"/>
    <w:rsid w:val="7A394EF0"/>
    <w:rsid w:val="7A5CE506"/>
    <w:rsid w:val="7A72EAA6"/>
    <w:rsid w:val="7A98A5E8"/>
    <w:rsid w:val="7A9F181F"/>
    <w:rsid w:val="7AA5AE35"/>
    <w:rsid w:val="7AB6A574"/>
    <w:rsid w:val="7AC17E8F"/>
    <w:rsid w:val="7ADA4B6D"/>
    <w:rsid w:val="7AE2CC0F"/>
    <w:rsid w:val="7AE90D04"/>
    <w:rsid w:val="7B1635E2"/>
    <w:rsid w:val="7B422FA1"/>
    <w:rsid w:val="7B49A4E1"/>
    <w:rsid w:val="7B7BF253"/>
    <w:rsid w:val="7B9DC8DC"/>
    <w:rsid w:val="7BDB8117"/>
    <w:rsid w:val="7BE4EA41"/>
    <w:rsid w:val="7BEE8F93"/>
    <w:rsid w:val="7C284977"/>
    <w:rsid w:val="7C5BAE2A"/>
    <w:rsid w:val="7C700C45"/>
    <w:rsid w:val="7CD67D95"/>
    <w:rsid w:val="7CDE5D97"/>
    <w:rsid w:val="7D39C25C"/>
    <w:rsid w:val="7D3CE394"/>
    <w:rsid w:val="7D57B18A"/>
    <w:rsid w:val="7D6493E9"/>
    <w:rsid w:val="7D8D3D38"/>
    <w:rsid w:val="7DA54920"/>
    <w:rsid w:val="7DB84369"/>
    <w:rsid w:val="7DBA8B4B"/>
    <w:rsid w:val="7DE53B9F"/>
    <w:rsid w:val="7E1EB7FD"/>
    <w:rsid w:val="7E2422EA"/>
    <w:rsid w:val="7E442C38"/>
    <w:rsid w:val="7E479070"/>
    <w:rsid w:val="7E6245D4"/>
    <w:rsid w:val="7EAD2AAB"/>
    <w:rsid w:val="7EB57881"/>
    <w:rsid w:val="7ED247D8"/>
    <w:rsid w:val="7F305574"/>
    <w:rsid w:val="7F305629"/>
    <w:rsid w:val="7F385749"/>
    <w:rsid w:val="7F5B3F4D"/>
    <w:rsid w:val="7F69111D"/>
    <w:rsid w:val="7F7A6C38"/>
    <w:rsid w:val="7F848C13"/>
    <w:rsid w:val="7FBDBC2D"/>
    <w:rsid w:val="7FEBB932"/>
    <w:rsid w:val="7FEFADD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15005"/>
  <w15:docId w15:val="{80C1668D-D24B-C944-9FE4-DEFC48105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Calibri"/>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0CD"/>
    <w:pPr>
      <w:suppressAutoHyphens/>
      <w:spacing w:after="200" w:line="276" w:lineRule="auto"/>
    </w:pPr>
    <w:rPr>
      <w:sz w:val="24"/>
      <w:szCs w:val="22"/>
      <w:lang w:val="en-GB"/>
    </w:rPr>
  </w:style>
  <w:style w:type="paragraph" w:styleId="Heading1">
    <w:name w:val="heading 1"/>
    <w:basedOn w:val="Normal"/>
    <w:next w:val="Normal"/>
    <w:link w:val="Heading1Char"/>
    <w:autoRedefine/>
    <w:uiPriority w:val="9"/>
    <w:qFormat/>
    <w:rsid w:val="00D219A4"/>
    <w:pPr>
      <w:keepNext/>
      <w:keepLines/>
      <w:spacing w:after="0" w:line="480" w:lineRule="auto"/>
      <w:outlineLvl w:val="0"/>
    </w:pPr>
    <w:rPr>
      <w:rFonts w:eastAsia="Cambria" w:cs="Cambria"/>
      <w:bCs/>
      <w:szCs w:val="32"/>
    </w:rPr>
  </w:style>
  <w:style w:type="paragraph" w:styleId="Heading2">
    <w:name w:val="heading 2"/>
    <w:basedOn w:val="Normal"/>
    <w:next w:val="Normal"/>
    <w:link w:val="Heading2Char"/>
    <w:uiPriority w:val="9"/>
    <w:semiHidden/>
    <w:unhideWhenUsed/>
    <w:qFormat/>
    <w:rsid w:val="00081C65"/>
    <w:pPr>
      <w:keepNext/>
      <w:keepLines/>
      <w:spacing w:before="200" w:after="0"/>
      <w:outlineLvl w:val="1"/>
    </w:pPr>
    <w:rPr>
      <w:rFonts w:ascii="Cambria" w:eastAsia="Cambria" w:hAnsi="Cambria" w:cs="Cambria"/>
      <w:b/>
      <w:bCs/>
      <w:color w:val="4F81BD"/>
      <w:sz w:val="26"/>
      <w:szCs w:val="26"/>
    </w:rPr>
  </w:style>
  <w:style w:type="paragraph" w:styleId="Heading3">
    <w:name w:val="heading 3"/>
    <w:basedOn w:val="Normal"/>
    <w:next w:val="Normal"/>
    <w:link w:val="Heading3Char"/>
    <w:uiPriority w:val="9"/>
    <w:semiHidden/>
    <w:unhideWhenUsed/>
    <w:qFormat/>
    <w:rsid w:val="00597C7B"/>
    <w:pPr>
      <w:keepNext/>
      <w:keepLines/>
      <w:spacing w:before="40" w:after="0"/>
      <w:outlineLvl w:val="2"/>
    </w:pPr>
    <w:rPr>
      <w:rFonts w:ascii="Cambria" w:eastAsia="Cambria" w:hAnsi="Cambria" w:cs="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219A4"/>
    <w:rPr>
      <w:rFonts w:eastAsia="Cambria" w:cs="Cambria"/>
      <w:bCs/>
      <w:sz w:val="24"/>
      <w:szCs w:val="32"/>
      <w:lang w:val="en-GB"/>
    </w:rPr>
  </w:style>
  <w:style w:type="character" w:customStyle="1" w:styleId="EndNoteBibliographyTitleChar">
    <w:name w:val="EndNote Bibliography Title Char"/>
    <w:link w:val="EndNoteBibliographyTitle"/>
    <w:qFormat/>
    <w:rsid w:val="00F4612C"/>
    <w:rPr>
      <w:rFonts w:ascii="Times New Roman" w:hAnsi="Times New Roman" w:cs="Times New Roman"/>
      <w:sz w:val="24"/>
      <w:lang w:val="en-US"/>
    </w:rPr>
  </w:style>
  <w:style w:type="character" w:customStyle="1" w:styleId="EndNoteBibliographyChar">
    <w:name w:val="EndNote Bibliography Char"/>
    <w:link w:val="EndNoteBibliography"/>
    <w:qFormat/>
    <w:rsid w:val="00F4612C"/>
    <w:rPr>
      <w:rFonts w:ascii="Times New Roman" w:hAnsi="Times New Roman" w:cs="Times New Roman"/>
      <w:sz w:val="24"/>
      <w:lang w:val="en-US"/>
    </w:rPr>
  </w:style>
  <w:style w:type="character" w:customStyle="1" w:styleId="BalloonTextChar">
    <w:name w:val="Balloon Text Char"/>
    <w:link w:val="BalloonText"/>
    <w:uiPriority w:val="99"/>
    <w:semiHidden/>
    <w:qFormat/>
    <w:rsid w:val="002C5564"/>
    <w:rPr>
      <w:rFonts w:ascii="Tahoma" w:hAnsi="Tahoma" w:cs="Tahoma"/>
      <w:sz w:val="16"/>
      <w:szCs w:val="16"/>
    </w:rPr>
  </w:style>
  <w:style w:type="character" w:customStyle="1" w:styleId="ListParagraphChar">
    <w:name w:val="List Paragraph Char"/>
    <w:basedOn w:val="DefaultParagraphFont"/>
    <w:link w:val="ListParagraph"/>
    <w:uiPriority w:val="34"/>
    <w:qFormat/>
    <w:rsid w:val="00BF0648"/>
  </w:style>
  <w:style w:type="character" w:styleId="CommentReference">
    <w:name w:val="annotation reference"/>
    <w:uiPriority w:val="99"/>
    <w:semiHidden/>
    <w:unhideWhenUsed/>
    <w:qFormat/>
    <w:rsid w:val="00C21756"/>
    <w:rPr>
      <w:sz w:val="16"/>
      <w:szCs w:val="16"/>
    </w:rPr>
  </w:style>
  <w:style w:type="character" w:customStyle="1" w:styleId="CommentTextChar">
    <w:name w:val="Comment Text Char"/>
    <w:link w:val="CommentText"/>
    <w:uiPriority w:val="99"/>
    <w:qFormat/>
    <w:rsid w:val="00793C8A"/>
    <w:rPr>
      <w:rFonts w:ascii="Arial" w:hAnsi="Arial"/>
      <w:sz w:val="24"/>
      <w:lang w:val="en-GB"/>
    </w:rPr>
  </w:style>
  <w:style w:type="character" w:customStyle="1" w:styleId="CommentSubjectChar">
    <w:name w:val="Comment Subject Char"/>
    <w:link w:val="CommentSubject"/>
    <w:uiPriority w:val="99"/>
    <w:semiHidden/>
    <w:qFormat/>
    <w:rsid w:val="00C21756"/>
    <w:rPr>
      <w:rFonts w:ascii="Arial" w:hAnsi="Arial"/>
      <w:b/>
      <w:bCs/>
      <w:sz w:val="20"/>
      <w:szCs w:val="20"/>
    </w:rPr>
  </w:style>
  <w:style w:type="character" w:customStyle="1" w:styleId="HeaderChar">
    <w:name w:val="Header Char"/>
    <w:basedOn w:val="DefaultParagraphFont"/>
    <w:link w:val="Header"/>
    <w:uiPriority w:val="99"/>
    <w:qFormat/>
    <w:rsid w:val="00B52A3A"/>
  </w:style>
  <w:style w:type="character" w:customStyle="1" w:styleId="FooterChar">
    <w:name w:val="Footer Char"/>
    <w:basedOn w:val="DefaultParagraphFont"/>
    <w:link w:val="Footer"/>
    <w:uiPriority w:val="99"/>
    <w:qFormat/>
    <w:rsid w:val="00B52A3A"/>
  </w:style>
  <w:style w:type="character" w:customStyle="1" w:styleId="Heading2Char">
    <w:name w:val="Heading 2 Char"/>
    <w:link w:val="Heading2"/>
    <w:uiPriority w:val="9"/>
    <w:semiHidden/>
    <w:qFormat/>
    <w:rsid w:val="00081C65"/>
    <w:rPr>
      <w:rFonts w:ascii="Cambria" w:eastAsia="Cambria" w:hAnsi="Cambria" w:cs="Cambria"/>
      <w:b/>
      <w:bCs/>
      <w:color w:val="4F81BD"/>
      <w:sz w:val="26"/>
      <w:szCs w:val="26"/>
    </w:rPr>
  </w:style>
  <w:style w:type="character" w:styleId="PlaceholderText">
    <w:name w:val="Placeholder Text"/>
    <w:uiPriority w:val="99"/>
    <w:semiHidden/>
    <w:qFormat/>
    <w:rsid w:val="004E5EB9"/>
    <w:rPr>
      <w:color w:val="808080"/>
    </w:rPr>
  </w:style>
  <w:style w:type="character" w:styleId="Hyperlink">
    <w:name w:val="Hyperlink"/>
    <w:uiPriority w:val="99"/>
    <w:unhideWhenUsed/>
    <w:rsid w:val="003D6232"/>
    <w:rPr>
      <w:color w:val="0000FF"/>
      <w:u w:val="single"/>
    </w:rPr>
  </w:style>
  <w:style w:type="character" w:customStyle="1" w:styleId="UnresolvedMention1">
    <w:name w:val="Unresolved Mention1"/>
    <w:uiPriority w:val="99"/>
    <w:semiHidden/>
    <w:unhideWhenUsed/>
    <w:qFormat/>
    <w:rsid w:val="003D6232"/>
    <w:rPr>
      <w:color w:val="605E5C"/>
      <w:shd w:val="clear" w:color="auto" w:fill="E1DFDD"/>
    </w:rPr>
  </w:style>
  <w:style w:type="character" w:styleId="FollowedHyperlink">
    <w:name w:val="FollowedHyperlink"/>
    <w:uiPriority w:val="99"/>
    <w:semiHidden/>
    <w:unhideWhenUsed/>
    <w:rsid w:val="00C57357"/>
    <w:rPr>
      <w:color w:val="800080"/>
      <w:u w:val="single"/>
    </w:rPr>
  </w:style>
  <w:style w:type="character" w:customStyle="1" w:styleId="Heading3Char">
    <w:name w:val="Heading 3 Char"/>
    <w:link w:val="Heading3"/>
    <w:uiPriority w:val="9"/>
    <w:semiHidden/>
    <w:qFormat/>
    <w:rsid w:val="00597C7B"/>
    <w:rPr>
      <w:rFonts w:ascii="Cambria" w:eastAsia="Cambria" w:hAnsi="Cambria" w:cs="Cambria"/>
      <w:color w:val="243F60"/>
      <w:szCs w:val="24"/>
    </w:rPr>
  </w:style>
  <w:style w:type="character" w:customStyle="1" w:styleId="LineNumbering">
    <w:name w:val="Line Numbering"/>
  </w:style>
  <w:style w:type="character" w:customStyle="1" w:styleId="UnresolvedMention2">
    <w:name w:val="Unresolved Mention2"/>
    <w:uiPriority w:val="99"/>
    <w:semiHidden/>
    <w:unhideWhenUsed/>
    <w:qFormat/>
    <w:rsid w:val="00785C5C"/>
    <w:rPr>
      <w:color w:val="605E5C"/>
      <w:shd w:val="clear" w:color="auto" w:fill="E1DFDD"/>
    </w:rPr>
  </w:style>
  <w:style w:type="character" w:customStyle="1" w:styleId="UnresolvedMention3">
    <w:name w:val="Unresolved Mention3"/>
    <w:uiPriority w:val="99"/>
    <w:semiHidden/>
    <w:unhideWhenUsed/>
    <w:qFormat/>
    <w:rsid w:val="00530234"/>
    <w:rPr>
      <w:color w:val="605E5C"/>
      <w:shd w:val="clear" w:color="auto" w:fill="E1DFDD"/>
    </w:rPr>
  </w:style>
  <w:style w:type="character" w:customStyle="1" w:styleId="UnresolvedMention4">
    <w:name w:val="Unresolved Mention4"/>
    <w:uiPriority w:val="99"/>
    <w:semiHidden/>
    <w:unhideWhenUsed/>
    <w:qFormat/>
    <w:rsid w:val="004C2550"/>
    <w:rPr>
      <w:color w:val="605E5C"/>
      <w:shd w:val="clear" w:color="auto" w:fill="E1DFDD"/>
    </w:rPr>
  </w:style>
  <w:style w:type="character" w:styleId="LineNumber">
    <w:name w:val="line number"/>
    <w:basedOn w:val="DefaultParagraphFont"/>
    <w:uiPriority w:val="99"/>
    <w:semiHidden/>
    <w:unhideWhenUsed/>
    <w:qFormat/>
    <w:rsid w:val="006A2F39"/>
  </w:style>
  <w:style w:type="character" w:customStyle="1" w:styleId="title-text">
    <w:name w:val="title-text"/>
    <w:basedOn w:val="DefaultParagraphFont"/>
    <w:qFormat/>
    <w:rsid w:val="00CB45B1"/>
  </w:style>
  <w:style w:type="character" w:customStyle="1" w:styleId="NumberingSymbols">
    <w:name w:val="Numbering Symbols"/>
    <w:qFormat/>
  </w:style>
  <w:style w:type="character" w:customStyle="1" w:styleId="UnresolvedMention5">
    <w:name w:val="Unresolved Mention5"/>
    <w:uiPriority w:val="99"/>
    <w:semiHidden/>
    <w:unhideWhenUsed/>
    <w:qFormat/>
    <w:rsid w:val="00FE0B0C"/>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553DB0"/>
    <w:pPr>
      <w:ind w:left="720"/>
      <w:contextualSpacing/>
    </w:pPr>
  </w:style>
  <w:style w:type="paragraph" w:customStyle="1" w:styleId="EndNoteBibliographyTitle">
    <w:name w:val="EndNote Bibliography Title"/>
    <w:basedOn w:val="Normal"/>
    <w:link w:val="EndNoteBibliographyTitleChar"/>
    <w:qFormat/>
    <w:rsid w:val="00F4612C"/>
    <w:pPr>
      <w:spacing w:after="0"/>
      <w:jc w:val="center"/>
    </w:pPr>
    <w:rPr>
      <w:rFonts w:cs="Times New Roman"/>
      <w:lang w:val="en-US"/>
    </w:rPr>
  </w:style>
  <w:style w:type="paragraph" w:customStyle="1" w:styleId="EndNoteBibliography">
    <w:name w:val="EndNote Bibliography"/>
    <w:basedOn w:val="Normal"/>
    <w:link w:val="EndNoteBibliographyChar"/>
    <w:qFormat/>
    <w:rsid w:val="00F4612C"/>
    <w:pPr>
      <w:spacing w:line="480" w:lineRule="auto"/>
    </w:pPr>
    <w:rPr>
      <w:rFonts w:cs="Times New Roman"/>
      <w:lang w:val="en-US"/>
    </w:rPr>
  </w:style>
  <w:style w:type="paragraph" w:styleId="BalloonText">
    <w:name w:val="Balloon Text"/>
    <w:basedOn w:val="Normal"/>
    <w:link w:val="BalloonTextChar"/>
    <w:uiPriority w:val="99"/>
    <w:semiHidden/>
    <w:unhideWhenUsed/>
    <w:qFormat/>
    <w:rsid w:val="002C5564"/>
    <w:pPr>
      <w:spacing w:after="0" w:line="240" w:lineRule="auto"/>
    </w:pPr>
    <w:rPr>
      <w:rFonts w:ascii="Tahoma" w:hAnsi="Tahoma" w:cs="Tahoma"/>
      <w:sz w:val="16"/>
      <w:szCs w:val="16"/>
    </w:rPr>
  </w:style>
  <w:style w:type="paragraph" w:styleId="CommentText">
    <w:name w:val="annotation text"/>
    <w:basedOn w:val="Normal"/>
    <w:link w:val="CommentTextChar"/>
    <w:autoRedefine/>
    <w:uiPriority w:val="99"/>
    <w:unhideWhenUsed/>
    <w:qFormat/>
    <w:rsid w:val="00793C8A"/>
    <w:pPr>
      <w:spacing w:line="480" w:lineRule="auto"/>
    </w:pPr>
    <w:rPr>
      <w:rFonts w:ascii="Arial" w:hAnsi="Arial"/>
      <w:szCs w:val="20"/>
    </w:rPr>
  </w:style>
  <w:style w:type="paragraph" w:styleId="CommentSubject">
    <w:name w:val="annotation subject"/>
    <w:basedOn w:val="CommentText"/>
    <w:next w:val="CommentText"/>
    <w:link w:val="CommentSubjectChar"/>
    <w:uiPriority w:val="99"/>
    <w:semiHidden/>
    <w:unhideWhenUsed/>
    <w:qFormat/>
    <w:rsid w:val="00C21756"/>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52A3A"/>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B52A3A"/>
    <w:pPr>
      <w:suppressLineNumbers/>
      <w:tabs>
        <w:tab w:val="center" w:pos="4680"/>
        <w:tab w:val="right" w:pos="9360"/>
      </w:tabs>
      <w:spacing w:after="0" w:line="240" w:lineRule="auto"/>
    </w:pPr>
  </w:style>
  <w:style w:type="paragraph" w:styleId="Revision">
    <w:name w:val="Revision"/>
    <w:uiPriority w:val="99"/>
    <w:semiHidden/>
    <w:qFormat/>
    <w:rsid w:val="00643D63"/>
    <w:pPr>
      <w:suppressAutoHyphens/>
    </w:pPr>
    <w:rPr>
      <w:sz w:val="24"/>
      <w:szCs w:val="22"/>
      <w:lang w:val="en-GB"/>
    </w:rPr>
  </w:style>
  <w:style w:type="paragraph" w:styleId="NormalWeb">
    <w:name w:val="Normal (Web)"/>
    <w:basedOn w:val="Normal"/>
    <w:uiPriority w:val="99"/>
    <w:semiHidden/>
    <w:unhideWhenUsed/>
    <w:qFormat/>
    <w:rsid w:val="00854BA1"/>
    <w:rPr>
      <w:rFonts w:cs="Times New Roman"/>
      <w:szCs w:val="24"/>
    </w:rPr>
  </w:style>
  <w:style w:type="paragraph" w:styleId="Bibliography">
    <w:name w:val="Bibliography"/>
    <w:basedOn w:val="Normal"/>
    <w:next w:val="Normal"/>
    <w:uiPriority w:val="37"/>
    <w:unhideWhenUsed/>
    <w:qFormat/>
    <w:rsid w:val="00121A18"/>
    <w:pPr>
      <w:spacing w:after="240" w:line="240" w:lineRule="auto"/>
      <w:ind w:left="720" w:hanging="720"/>
    </w:pPr>
  </w:style>
  <w:style w:type="table" w:styleId="TableGrid">
    <w:name w:val="Table Grid"/>
    <w:basedOn w:val="TableNormal"/>
    <w:uiPriority w:val="59"/>
    <w:unhideWhenUsed/>
    <w:rsid w:val="00BF06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67214F"/>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000000"/>
          <w:insideH w:val="nil"/>
          <w:insideV w:val="nil"/>
        </w:tcBorders>
        <w:shd w:val="clear" w:color="auto" w:fill="FFFFFF"/>
      </w:tcPr>
    </w:tblStylePr>
    <w:tblStylePr w:type="lastRow">
      <w:rPr>
        <w:b/>
        <w:bCs/>
      </w:rPr>
      <w:tblPr/>
      <w:tcPr>
        <w:tcBorders>
          <w:top w:val="double" w:sz="2" w:space="0" w:color="000000"/>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715D8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481AD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2802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702172">
      <w:bodyDiv w:val="1"/>
      <w:marLeft w:val="0"/>
      <w:marRight w:val="0"/>
      <w:marTop w:val="0"/>
      <w:marBottom w:val="0"/>
      <w:divBdr>
        <w:top w:val="none" w:sz="0" w:space="0" w:color="auto"/>
        <w:left w:val="none" w:sz="0" w:space="0" w:color="auto"/>
        <w:bottom w:val="none" w:sz="0" w:space="0" w:color="auto"/>
        <w:right w:val="none" w:sz="0" w:space="0" w:color="auto"/>
      </w:divBdr>
    </w:div>
    <w:div w:id="215969472">
      <w:bodyDiv w:val="1"/>
      <w:marLeft w:val="0"/>
      <w:marRight w:val="0"/>
      <w:marTop w:val="0"/>
      <w:marBottom w:val="0"/>
      <w:divBdr>
        <w:top w:val="none" w:sz="0" w:space="0" w:color="auto"/>
        <w:left w:val="none" w:sz="0" w:space="0" w:color="auto"/>
        <w:bottom w:val="none" w:sz="0" w:space="0" w:color="auto"/>
        <w:right w:val="none" w:sz="0" w:space="0" w:color="auto"/>
      </w:divBdr>
    </w:div>
    <w:div w:id="367989915">
      <w:bodyDiv w:val="1"/>
      <w:marLeft w:val="0"/>
      <w:marRight w:val="0"/>
      <w:marTop w:val="0"/>
      <w:marBottom w:val="0"/>
      <w:divBdr>
        <w:top w:val="none" w:sz="0" w:space="0" w:color="auto"/>
        <w:left w:val="none" w:sz="0" w:space="0" w:color="auto"/>
        <w:bottom w:val="none" w:sz="0" w:space="0" w:color="auto"/>
        <w:right w:val="none" w:sz="0" w:space="0" w:color="auto"/>
      </w:divBdr>
    </w:div>
    <w:div w:id="448092448">
      <w:bodyDiv w:val="1"/>
      <w:marLeft w:val="0"/>
      <w:marRight w:val="0"/>
      <w:marTop w:val="0"/>
      <w:marBottom w:val="0"/>
      <w:divBdr>
        <w:top w:val="none" w:sz="0" w:space="0" w:color="auto"/>
        <w:left w:val="none" w:sz="0" w:space="0" w:color="auto"/>
        <w:bottom w:val="none" w:sz="0" w:space="0" w:color="auto"/>
        <w:right w:val="none" w:sz="0" w:space="0" w:color="auto"/>
      </w:divBdr>
    </w:div>
    <w:div w:id="579951053">
      <w:bodyDiv w:val="1"/>
      <w:marLeft w:val="0"/>
      <w:marRight w:val="0"/>
      <w:marTop w:val="0"/>
      <w:marBottom w:val="0"/>
      <w:divBdr>
        <w:top w:val="none" w:sz="0" w:space="0" w:color="auto"/>
        <w:left w:val="none" w:sz="0" w:space="0" w:color="auto"/>
        <w:bottom w:val="none" w:sz="0" w:space="0" w:color="auto"/>
        <w:right w:val="none" w:sz="0" w:space="0" w:color="auto"/>
      </w:divBdr>
      <w:divsChild>
        <w:div w:id="1800604483">
          <w:marLeft w:val="0"/>
          <w:marRight w:val="0"/>
          <w:marTop w:val="0"/>
          <w:marBottom w:val="0"/>
          <w:divBdr>
            <w:top w:val="none" w:sz="0" w:space="0" w:color="auto"/>
            <w:left w:val="none" w:sz="0" w:space="0" w:color="auto"/>
            <w:bottom w:val="none" w:sz="0" w:space="0" w:color="auto"/>
            <w:right w:val="none" w:sz="0" w:space="0" w:color="auto"/>
          </w:divBdr>
          <w:divsChild>
            <w:div w:id="556404122">
              <w:marLeft w:val="0"/>
              <w:marRight w:val="0"/>
              <w:marTop w:val="0"/>
              <w:marBottom w:val="0"/>
              <w:divBdr>
                <w:top w:val="none" w:sz="0" w:space="0" w:color="auto"/>
                <w:left w:val="none" w:sz="0" w:space="0" w:color="auto"/>
                <w:bottom w:val="none" w:sz="0" w:space="0" w:color="auto"/>
                <w:right w:val="none" w:sz="0" w:space="0" w:color="auto"/>
              </w:divBdr>
              <w:divsChild>
                <w:div w:id="193805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92065">
      <w:bodyDiv w:val="1"/>
      <w:marLeft w:val="0"/>
      <w:marRight w:val="0"/>
      <w:marTop w:val="0"/>
      <w:marBottom w:val="0"/>
      <w:divBdr>
        <w:top w:val="none" w:sz="0" w:space="0" w:color="auto"/>
        <w:left w:val="none" w:sz="0" w:space="0" w:color="auto"/>
        <w:bottom w:val="none" w:sz="0" w:space="0" w:color="auto"/>
        <w:right w:val="none" w:sz="0" w:space="0" w:color="auto"/>
      </w:divBdr>
    </w:div>
    <w:div w:id="1073505641">
      <w:bodyDiv w:val="1"/>
      <w:marLeft w:val="0"/>
      <w:marRight w:val="0"/>
      <w:marTop w:val="0"/>
      <w:marBottom w:val="0"/>
      <w:divBdr>
        <w:top w:val="none" w:sz="0" w:space="0" w:color="auto"/>
        <w:left w:val="none" w:sz="0" w:space="0" w:color="auto"/>
        <w:bottom w:val="none" w:sz="0" w:space="0" w:color="auto"/>
        <w:right w:val="none" w:sz="0" w:space="0" w:color="auto"/>
      </w:divBdr>
    </w:div>
    <w:div w:id="1138911554">
      <w:bodyDiv w:val="1"/>
      <w:marLeft w:val="0"/>
      <w:marRight w:val="0"/>
      <w:marTop w:val="0"/>
      <w:marBottom w:val="0"/>
      <w:divBdr>
        <w:top w:val="none" w:sz="0" w:space="0" w:color="auto"/>
        <w:left w:val="none" w:sz="0" w:space="0" w:color="auto"/>
        <w:bottom w:val="none" w:sz="0" w:space="0" w:color="auto"/>
        <w:right w:val="none" w:sz="0" w:space="0" w:color="auto"/>
      </w:divBdr>
    </w:div>
    <w:div w:id="1244728973">
      <w:bodyDiv w:val="1"/>
      <w:marLeft w:val="0"/>
      <w:marRight w:val="0"/>
      <w:marTop w:val="0"/>
      <w:marBottom w:val="0"/>
      <w:divBdr>
        <w:top w:val="none" w:sz="0" w:space="0" w:color="auto"/>
        <w:left w:val="none" w:sz="0" w:space="0" w:color="auto"/>
        <w:bottom w:val="none" w:sz="0" w:space="0" w:color="auto"/>
        <w:right w:val="none" w:sz="0" w:space="0" w:color="auto"/>
      </w:divBdr>
      <w:divsChild>
        <w:div w:id="1152988552">
          <w:marLeft w:val="0"/>
          <w:marRight w:val="0"/>
          <w:marTop w:val="0"/>
          <w:marBottom w:val="0"/>
          <w:divBdr>
            <w:top w:val="none" w:sz="0" w:space="0" w:color="auto"/>
            <w:left w:val="none" w:sz="0" w:space="0" w:color="auto"/>
            <w:bottom w:val="none" w:sz="0" w:space="0" w:color="auto"/>
            <w:right w:val="none" w:sz="0" w:space="0" w:color="auto"/>
          </w:divBdr>
          <w:divsChild>
            <w:div w:id="1317301394">
              <w:marLeft w:val="0"/>
              <w:marRight w:val="0"/>
              <w:marTop w:val="0"/>
              <w:marBottom w:val="0"/>
              <w:divBdr>
                <w:top w:val="none" w:sz="0" w:space="0" w:color="auto"/>
                <w:left w:val="none" w:sz="0" w:space="0" w:color="auto"/>
                <w:bottom w:val="none" w:sz="0" w:space="0" w:color="auto"/>
                <w:right w:val="none" w:sz="0" w:space="0" w:color="auto"/>
              </w:divBdr>
              <w:divsChild>
                <w:div w:id="875125108">
                  <w:marLeft w:val="0"/>
                  <w:marRight w:val="0"/>
                  <w:marTop w:val="0"/>
                  <w:marBottom w:val="0"/>
                  <w:divBdr>
                    <w:top w:val="none" w:sz="0" w:space="0" w:color="auto"/>
                    <w:left w:val="none" w:sz="0" w:space="0" w:color="auto"/>
                    <w:bottom w:val="none" w:sz="0" w:space="0" w:color="auto"/>
                    <w:right w:val="none" w:sz="0" w:space="0" w:color="auto"/>
                  </w:divBdr>
                  <w:divsChild>
                    <w:div w:id="59690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551021">
      <w:bodyDiv w:val="1"/>
      <w:marLeft w:val="0"/>
      <w:marRight w:val="0"/>
      <w:marTop w:val="0"/>
      <w:marBottom w:val="0"/>
      <w:divBdr>
        <w:top w:val="none" w:sz="0" w:space="0" w:color="auto"/>
        <w:left w:val="none" w:sz="0" w:space="0" w:color="auto"/>
        <w:bottom w:val="none" w:sz="0" w:space="0" w:color="auto"/>
        <w:right w:val="none" w:sz="0" w:space="0" w:color="auto"/>
      </w:divBdr>
      <w:divsChild>
        <w:div w:id="572011422">
          <w:marLeft w:val="0"/>
          <w:marRight w:val="0"/>
          <w:marTop w:val="0"/>
          <w:marBottom w:val="0"/>
          <w:divBdr>
            <w:top w:val="none" w:sz="0" w:space="0" w:color="auto"/>
            <w:left w:val="none" w:sz="0" w:space="0" w:color="auto"/>
            <w:bottom w:val="none" w:sz="0" w:space="0" w:color="auto"/>
            <w:right w:val="none" w:sz="0" w:space="0" w:color="auto"/>
          </w:divBdr>
          <w:divsChild>
            <w:div w:id="1412115056">
              <w:marLeft w:val="0"/>
              <w:marRight w:val="0"/>
              <w:marTop w:val="0"/>
              <w:marBottom w:val="0"/>
              <w:divBdr>
                <w:top w:val="none" w:sz="0" w:space="0" w:color="auto"/>
                <w:left w:val="none" w:sz="0" w:space="0" w:color="auto"/>
                <w:bottom w:val="none" w:sz="0" w:space="0" w:color="auto"/>
                <w:right w:val="none" w:sz="0" w:space="0" w:color="auto"/>
              </w:divBdr>
              <w:divsChild>
                <w:div w:id="1351369348">
                  <w:marLeft w:val="0"/>
                  <w:marRight w:val="0"/>
                  <w:marTop w:val="0"/>
                  <w:marBottom w:val="0"/>
                  <w:divBdr>
                    <w:top w:val="none" w:sz="0" w:space="0" w:color="auto"/>
                    <w:left w:val="none" w:sz="0" w:space="0" w:color="auto"/>
                    <w:bottom w:val="none" w:sz="0" w:space="0" w:color="auto"/>
                    <w:right w:val="none" w:sz="0" w:space="0" w:color="auto"/>
                  </w:divBdr>
                  <w:divsChild>
                    <w:div w:id="5363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808198">
      <w:bodyDiv w:val="1"/>
      <w:marLeft w:val="0"/>
      <w:marRight w:val="0"/>
      <w:marTop w:val="0"/>
      <w:marBottom w:val="0"/>
      <w:divBdr>
        <w:top w:val="none" w:sz="0" w:space="0" w:color="auto"/>
        <w:left w:val="none" w:sz="0" w:space="0" w:color="auto"/>
        <w:bottom w:val="none" w:sz="0" w:space="0" w:color="auto"/>
        <w:right w:val="none" w:sz="0" w:space="0" w:color="auto"/>
      </w:divBdr>
    </w:div>
    <w:div w:id="1616210541">
      <w:bodyDiv w:val="1"/>
      <w:marLeft w:val="0"/>
      <w:marRight w:val="0"/>
      <w:marTop w:val="0"/>
      <w:marBottom w:val="0"/>
      <w:divBdr>
        <w:top w:val="none" w:sz="0" w:space="0" w:color="auto"/>
        <w:left w:val="none" w:sz="0" w:space="0" w:color="auto"/>
        <w:bottom w:val="none" w:sz="0" w:space="0" w:color="auto"/>
        <w:right w:val="none" w:sz="0" w:space="0" w:color="auto"/>
      </w:divBdr>
    </w:div>
    <w:div w:id="1874340030">
      <w:bodyDiv w:val="1"/>
      <w:marLeft w:val="0"/>
      <w:marRight w:val="0"/>
      <w:marTop w:val="0"/>
      <w:marBottom w:val="0"/>
      <w:divBdr>
        <w:top w:val="none" w:sz="0" w:space="0" w:color="auto"/>
        <w:left w:val="none" w:sz="0" w:space="0" w:color="auto"/>
        <w:bottom w:val="none" w:sz="0" w:space="0" w:color="auto"/>
        <w:right w:val="none" w:sz="0" w:space="0" w:color="auto"/>
      </w:divBdr>
    </w:div>
    <w:div w:id="2001691209">
      <w:bodyDiv w:val="1"/>
      <w:marLeft w:val="0"/>
      <w:marRight w:val="0"/>
      <w:marTop w:val="0"/>
      <w:marBottom w:val="0"/>
      <w:divBdr>
        <w:top w:val="none" w:sz="0" w:space="0" w:color="auto"/>
        <w:left w:val="none" w:sz="0" w:space="0" w:color="auto"/>
        <w:bottom w:val="none" w:sz="0" w:space="0" w:color="auto"/>
        <w:right w:val="none" w:sz="0" w:space="0" w:color="auto"/>
      </w:divBdr>
    </w:div>
    <w:div w:id="2085880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C4B432-3D26-8143-8630-F6A8B01A4F0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9812C-F37E-4766-90B5-D1503FE32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Pages>
  <Words>2089</Words>
  <Characters>11913</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Trent University</Company>
  <LinksUpToDate>false</LinksUpToDate>
  <CharactersWithSpaces>1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sy</dc:creator>
  <dc:description/>
  <cp:lastModifiedBy>English Editor</cp:lastModifiedBy>
  <cp:revision>102</cp:revision>
  <cp:lastPrinted>2024-04-10T15:21:00Z</cp:lastPrinted>
  <dcterms:created xsi:type="dcterms:W3CDTF">2024-06-12T17:44:00Z</dcterms:created>
  <dcterms:modified xsi:type="dcterms:W3CDTF">2025-05-29T16:48: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8iSRwE3"/&gt;&lt;style id="http://www.zotero.org/styles/heredity" hasBibliography="1" bibliographyStyleHasBeenSet="1"/&gt;&lt;prefs&gt;&lt;pref name="fieldType" value="Field"/&gt;&lt;pref name="dontAskDelayCitationUpda</vt:lpwstr>
  </property>
  <property fmtid="{D5CDD505-2E9C-101B-9397-08002B2CF9AE}" pid="3" name="ZOTERO_PREF_2">
    <vt:lpwstr>tes" value="true"/&gt;&lt;/prefs&gt;&lt;/data&gt;</vt:lpwstr>
  </property>
  <property fmtid="{D5CDD505-2E9C-101B-9397-08002B2CF9AE}" pid="4" name="grammarly_documentContext">
    <vt:lpwstr>{"goals":[],"domain":"general","emotions":[],"dialect":"british"}</vt:lpwstr>
  </property>
  <property fmtid="{D5CDD505-2E9C-101B-9397-08002B2CF9AE}" pid="5" name="grammarly_documentId">
    <vt:lpwstr>documentId_5798</vt:lpwstr>
  </property>
</Properties>
</file>